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DD5EA8" w14:textId="77777777" w:rsidR="000946AB" w:rsidRPr="000946AB" w:rsidRDefault="000946AB" w:rsidP="000946AB">
      <w:pPr>
        <w:pStyle w:val="ArtderArbeit"/>
        <w:rPr>
          <w:rFonts w:cs="Arial"/>
        </w:rPr>
      </w:pPr>
      <w:bookmarkStart w:id="0" w:name="_Hlk96515689"/>
      <w:bookmarkEnd w:id="0"/>
      <w:r w:rsidRPr="000946AB">
        <w:rPr>
          <w:rFonts w:cs="Arial"/>
          <w:noProof/>
          <w:lang w:eastAsia="de-DE"/>
        </w:rPr>
        <w:drawing>
          <wp:anchor distT="0" distB="0" distL="114300" distR="114300" simplePos="0" relativeHeight="251659264" behindDoc="0" locked="1" layoutInCell="1" allowOverlap="1" wp14:anchorId="2593B2A0" wp14:editId="2E385AD3">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54E10" w14:textId="77777777" w:rsidR="000946AB" w:rsidRPr="000946AB" w:rsidRDefault="000946AB" w:rsidP="000946AB">
      <w:pPr>
        <w:pStyle w:val="ArtderArbeit"/>
        <w:rPr>
          <w:rFonts w:cs="Arial"/>
        </w:rPr>
      </w:pPr>
    </w:p>
    <w:p w14:paraId="3E109F8B" w14:textId="77777777" w:rsidR="000946AB" w:rsidRPr="000946AB" w:rsidRDefault="000946AB" w:rsidP="000946AB">
      <w:pPr>
        <w:pStyle w:val="ArtderArbeit"/>
        <w:rPr>
          <w:rFonts w:cs="Arial"/>
        </w:rPr>
      </w:pPr>
    </w:p>
    <w:p w14:paraId="1EC56845" w14:textId="77777777" w:rsidR="000946AB" w:rsidRPr="000946AB" w:rsidRDefault="000946AB" w:rsidP="000946AB">
      <w:pPr>
        <w:pStyle w:val="ArtderArbeit"/>
        <w:rPr>
          <w:rFonts w:cs="Arial"/>
        </w:rPr>
      </w:pPr>
    </w:p>
    <w:p w14:paraId="163DF191" w14:textId="77777777" w:rsidR="000946AB" w:rsidRDefault="000946AB" w:rsidP="000946AB">
      <w:pPr>
        <w:pStyle w:val="ArtderArbeit"/>
        <w:rPr>
          <w:rFonts w:cs="Arial"/>
        </w:rPr>
      </w:pPr>
    </w:p>
    <w:p w14:paraId="6168FAA0" w14:textId="77777777" w:rsidR="00824F09" w:rsidRPr="000946AB" w:rsidRDefault="00824F09" w:rsidP="000946AB">
      <w:pPr>
        <w:pStyle w:val="ArtderArbeit"/>
        <w:rPr>
          <w:rFonts w:cs="Arial"/>
        </w:rPr>
      </w:pPr>
    </w:p>
    <w:p w14:paraId="1363B9C0" w14:textId="77777777" w:rsidR="000946AB" w:rsidRPr="000946AB" w:rsidRDefault="000946AB" w:rsidP="000946AB">
      <w:pPr>
        <w:pStyle w:val="ArtderArbeit"/>
        <w:rPr>
          <w:rFonts w:cs="Arial"/>
        </w:rPr>
      </w:pPr>
      <w:r w:rsidRPr="000946AB">
        <w:rPr>
          <w:rFonts w:cs="Arial"/>
        </w:rPr>
        <w:t>Bachelorarbeit</w:t>
      </w:r>
    </w:p>
    <w:p w14:paraId="73D9A442" w14:textId="77777777" w:rsidR="000946AB" w:rsidRPr="000946AB" w:rsidRDefault="000946AB" w:rsidP="000946AB">
      <w:pPr>
        <w:pStyle w:val="ArtderArbeit"/>
        <w:rPr>
          <w:rFonts w:cs="Arial"/>
        </w:rPr>
      </w:pPr>
      <w:r w:rsidRPr="000946AB">
        <w:rPr>
          <w:rFonts w:cs="Arial"/>
        </w:rPr>
        <w:t>in</w:t>
      </w:r>
    </w:p>
    <w:p w14:paraId="7F7F69F0" w14:textId="77777777" w:rsidR="000946AB" w:rsidRPr="000946AB" w:rsidRDefault="000946AB" w:rsidP="000946AB">
      <w:pPr>
        <w:pStyle w:val="ArtderArbeit"/>
        <w:rPr>
          <w:rFonts w:cs="Arial"/>
        </w:rPr>
      </w:pPr>
      <w:r w:rsidRPr="000946AB">
        <w:rPr>
          <w:rFonts w:cs="Arial"/>
        </w:rPr>
        <w:t>Medieninformatik</w:t>
      </w:r>
    </w:p>
    <w:p w14:paraId="56102707" w14:textId="77777777" w:rsidR="000946AB" w:rsidRDefault="000946AB" w:rsidP="00824F09">
      <w:pPr>
        <w:pStyle w:val="ArtderArbeit"/>
        <w:rPr>
          <w:rFonts w:cs="Arial"/>
        </w:rPr>
      </w:pPr>
      <w:r w:rsidRPr="000946AB">
        <w:rPr>
          <w:rFonts w:cs="Arial"/>
        </w:rPr>
        <w:t>Zu Erlangung des Grades Bachelor of Science</w:t>
      </w:r>
    </w:p>
    <w:p w14:paraId="44B627B6" w14:textId="77777777" w:rsidR="00824F09" w:rsidRPr="000946AB" w:rsidRDefault="00824F09" w:rsidP="000946AB">
      <w:pPr>
        <w:pStyle w:val="ArtderArbeit"/>
        <w:rPr>
          <w:rFonts w:cs="Arial"/>
        </w:rPr>
      </w:pPr>
    </w:p>
    <w:p w14:paraId="1B1E47BD" w14:textId="77777777" w:rsidR="000946AB" w:rsidRPr="000946AB" w:rsidRDefault="000946AB" w:rsidP="000946AB">
      <w:pPr>
        <w:pStyle w:val="Titel"/>
        <w:rPr>
          <w:rFonts w:ascii="Arial" w:hAnsi="Arial" w:cs="Arial"/>
          <w:color w:val="auto"/>
        </w:rPr>
      </w:pPr>
      <w:r w:rsidRPr="000946AB">
        <w:rPr>
          <w:rFonts w:ascii="Arial" w:hAnsi="Arial" w:cs="Arial"/>
          <w:color w:val="auto"/>
        </w:rPr>
        <w:t xml:space="preserve">Entwicklung eines </w:t>
      </w:r>
      <w:r w:rsidR="00091287">
        <w:rPr>
          <w:rFonts w:ascii="Arial" w:hAnsi="Arial" w:cs="Arial"/>
          <w:color w:val="auto"/>
        </w:rPr>
        <w:t xml:space="preserve">speziellen DevOps </w:t>
      </w:r>
      <w:r w:rsidR="00D062C6">
        <w:rPr>
          <w:rFonts w:ascii="Arial" w:hAnsi="Arial" w:cs="Arial"/>
          <w:color w:val="auto"/>
        </w:rPr>
        <w:t xml:space="preserve">Projekt-Konfigurator Werkzeuges </w:t>
      </w:r>
      <w:r w:rsidRPr="000946AB">
        <w:rPr>
          <w:rFonts w:ascii="Arial" w:hAnsi="Arial" w:cs="Arial"/>
          <w:color w:val="auto"/>
        </w:rPr>
        <w:t>für Projektinitialisierung /– aktualisierung</w:t>
      </w:r>
    </w:p>
    <w:p w14:paraId="73B2D03C" w14:textId="77777777" w:rsidR="000946AB" w:rsidRPr="000946AB" w:rsidRDefault="000946AB" w:rsidP="000946AB">
      <w:pPr>
        <w:rPr>
          <w:rFonts w:cs="Arial"/>
        </w:rPr>
      </w:pPr>
    </w:p>
    <w:p w14:paraId="2DEB7EF1" w14:textId="77777777" w:rsidR="000946AB" w:rsidRPr="000946AB" w:rsidRDefault="000946AB" w:rsidP="000946AB">
      <w:pPr>
        <w:rPr>
          <w:rFonts w:cs="Arial"/>
        </w:rPr>
      </w:pPr>
    </w:p>
    <w:p w14:paraId="3E71A1D1" w14:textId="77777777" w:rsidR="00824F09" w:rsidRPr="000946AB" w:rsidRDefault="00824F09" w:rsidP="000946AB">
      <w:pPr>
        <w:rPr>
          <w:rFonts w:cs="Arial"/>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390"/>
      </w:tblGrid>
      <w:tr w:rsidR="000946AB" w:rsidRPr="000946AB" w14:paraId="7614C3EF" w14:textId="77777777" w:rsidTr="000946AB">
        <w:trPr>
          <w:trHeight w:val="16"/>
          <w:jc w:val="center"/>
        </w:trPr>
        <w:tc>
          <w:tcPr>
            <w:tcW w:w="1870" w:type="dxa"/>
          </w:tcPr>
          <w:p w14:paraId="2859A698" w14:textId="77777777" w:rsidR="000946AB" w:rsidRPr="000946AB" w:rsidRDefault="000946AB" w:rsidP="000946AB">
            <w:pPr>
              <w:spacing w:after="0"/>
              <w:rPr>
                <w:rFonts w:cs="Arial"/>
              </w:rPr>
            </w:pPr>
            <w:r w:rsidRPr="000946AB">
              <w:rPr>
                <w:rFonts w:cs="Arial"/>
              </w:rPr>
              <w:t>Referent:</w:t>
            </w:r>
          </w:p>
        </w:tc>
        <w:tc>
          <w:tcPr>
            <w:tcW w:w="4390" w:type="dxa"/>
          </w:tcPr>
          <w:p w14:paraId="1258DCA1" w14:textId="77777777" w:rsidR="000946AB" w:rsidRPr="000946AB" w:rsidRDefault="000946AB" w:rsidP="000946AB">
            <w:pPr>
              <w:spacing w:after="0"/>
              <w:rPr>
                <w:rFonts w:cs="Arial"/>
              </w:rPr>
            </w:pPr>
            <w:r w:rsidRPr="000946AB">
              <w:rPr>
                <w:rFonts w:cs="Arial"/>
              </w:rPr>
              <w:t>Herr Prof. Dr. Eisenbiegler</w:t>
            </w:r>
          </w:p>
        </w:tc>
      </w:tr>
      <w:tr w:rsidR="000946AB" w:rsidRPr="000946AB" w14:paraId="55F26E0A" w14:textId="77777777" w:rsidTr="000946AB">
        <w:trPr>
          <w:trHeight w:val="16"/>
          <w:jc w:val="center"/>
        </w:trPr>
        <w:tc>
          <w:tcPr>
            <w:tcW w:w="1870" w:type="dxa"/>
          </w:tcPr>
          <w:p w14:paraId="15AD918D" w14:textId="77777777" w:rsidR="000946AB" w:rsidRPr="000946AB" w:rsidRDefault="000946AB" w:rsidP="000946AB">
            <w:pPr>
              <w:spacing w:after="0"/>
              <w:rPr>
                <w:rFonts w:cs="Arial"/>
              </w:rPr>
            </w:pPr>
            <w:r w:rsidRPr="000946AB">
              <w:rPr>
                <w:rFonts w:cs="Arial"/>
              </w:rPr>
              <w:t>Korreferent:</w:t>
            </w:r>
          </w:p>
        </w:tc>
        <w:tc>
          <w:tcPr>
            <w:tcW w:w="4390" w:type="dxa"/>
          </w:tcPr>
          <w:p w14:paraId="3EB58D17" w14:textId="77777777" w:rsidR="000946AB" w:rsidRPr="000946AB" w:rsidRDefault="000946AB" w:rsidP="000946AB">
            <w:pPr>
              <w:spacing w:after="0"/>
              <w:rPr>
                <w:rFonts w:cs="Arial"/>
              </w:rPr>
            </w:pPr>
            <w:r w:rsidRPr="000946AB">
              <w:rPr>
                <w:rFonts w:cs="Arial"/>
              </w:rPr>
              <w:t>Herr Dr.-Ing- Christoph Rathfelder</w:t>
            </w:r>
          </w:p>
        </w:tc>
      </w:tr>
      <w:tr w:rsidR="000946AB" w:rsidRPr="000946AB" w14:paraId="211216ED" w14:textId="77777777" w:rsidTr="000946AB">
        <w:trPr>
          <w:trHeight w:val="16"/>
          <w:jc w:val="center"/>
        </w:trPr>
        <w:tc>
          <w:tcPr>
            <w:tcW w:w="1870" w:type="dxa"/>
          </w:tcPr>
          <w:p w14:paraId="507468CC" w14:textId="77777777" w:rsidR="000946AB" w:rsidRPr="000946AB" w:rsidRDefault="000946AB" w:rsidP="000946AB">
            <w:pPr>
              <w:spacing w:after="0"/>
              <w:rPr>
                <w:rFonts w:cs="Arial"/>
              </w:rPr>
            </w:pPr>
            <w:r w:rsidRPr="000946AB">
              <w:rPr>
                <w:rFonts w:cs="Arial"/>
              </w:rPr>
              <w:t>Vorgelegt am:</w:t>
            </w:r>
          </w:p>
        </w:tc>
        <w:tc>
          <w:tcPr>
            <w:tcW w:w="4390" w:type="dxa"/>
          </w:tcPr>
          <w:p w14:paraId="1CE53AEB" w14:textId="77777777" w:rsidR="000946AB" w:rsidRPr="000946AB" w:rsidRDefault="000946AB" w:rsidP="000946AB">
            <w:pPr>
              <w:spacing w:after="0"/>
              <w:rPr>
                <w:rFonts w:cs="Arial"/>
              </w:rPr>
            </w:pPr>
            <w:r w:rsidRPr="000946AB">
              <w:rPr>
                <w:rFonts w:cs="Arial"/>
              </w:rPr>
              <w:t>31.12.2021</w:t>
            </w:r>
          </w:p>
        </w:tc>
      </w:tr>
      <w:tr w:rsidR="000946AB" w:rsidRPr="000946AB" w14:paraId="17A8BA67" w14:textId="77777777" w:rsidTr="000946AB">
        <w:trPr>
          <w:trHeight w:val="16"/>
          <w:jc w:val="center"/>
        </w:trPr>
        <w:tc>
          <w:tcPr>
            <w:tcW w:w="1870" w:type="dxa"/>
          </w:tcPr>
          <w:p w14:paraId="4E06357F" w14:textId="77777777" w:rsidR="000946AB" w:rsidRPr="000946AB" w:rsidRDefault="000946AB" w:rsidP="000946AB">
            <w:pPr>
              <w:spacing w:after="0"/>
              <w:rPr>
                <w:rFonts w:cs="Arial"/>
              </w:rPr>
            </w:pPr>
            <w:r w:rsidRPr="000946AB">
              <w:rPr>
                <w:rFonts w:cs="Arial"/>
              </w:rPr>
              <w:t>Vorgelegt von:</w:t>
            </w:r>
          </w:p>
        </w:tc>
        <w:tc>
          <w:tcPr>
            <w:tcW w:w="4390" w:type="dxa"/>
          </w:tcPr>
          <w:p w14:paraId="5F3F3A34" w14:textId="77777777" w:rsidR="000946AB" w:rsidRPr="000946AB" w:rsidRDefault="000946AB" w:rsidP="000946AB">
            <w:pPr>
              <w:spacing w:after="0"/>
              <w:rPr>
                <w:rFonts w:cs="Arial"/>
              </w:rPr>
            </w:pPr>
            <w:r w:rsidRPr="000946AB">
              <w:rPr>
                <w:rFonts w:cs="Arial"/>
              </w:rPr>
              <w:t>Nick Stecker</w:t>
            </w:r>
          </w:p>
        </w:tc>
      </w:tr>
      <w:tr w:rsidR="000946AB" w:rsidRPr="000946AB" w14:paraId="1CF73F31" w14:textId="77777777" w:rsidTr="000946AB">
        <w:trPr>
          <w:trHeight w:val="16"/>
          <w:jc w:val="center"/>
        </w:trPr>
        <w:tc>
          <w:tcPr>
            <w:tcW w:w="1870" w:type="dxa"/>
          </w:tcPr>
          <w:p w14:paraId="3F03CF45" w14:textId="77777777" w:rsidR="000946AB" w:rsidRPr="000946AB" w:rsidRDefault="000946AB" w:rsidP="000946AB">
            <w:pPr>
              <w:spacing w:after="0"/>
              <w:rPr>
                <w:rFonts w:cs="Arial"/>
              </w:rPr>
            </w:pPr>
          </w:p>
        </w:tc>
        <w:tc>
          <w:tcPr>
            <w:tcW w:w="4390" w:type="dxa"/>
          </w:tcPr>
          <w:p w14:paraId="10335958" w14:textId="77777777" w:rsidR="000946AB" w:rsidRPr="000946AB" w:rsidRDefault="000946AB" w:rsidP="000946AB">
            <w:pPr>
              <w:spacing w:after="0"/>
              <w:rPr>
                <w:rFonts w:cs="Arial"/>
              </w:rPr>
            </w:pPr>
            <w:r w:rsidRPr="000946AB">
              <w:rPr>
                <w:rFonts w:cs="Arial"/>
              </w:rPr>
              <w:t>25195</w:t>
            </w:r>
          </w:p>
        </w:tc>
      </w:tr>
      <w:tr w:rsidR="000946AB" w:rsidRPr="000946AB" w14:paraId="09AAF8FB" w14:textId="77777777" w:rsidTr="000946AB">
        <w:trPr>
          <w:trHeight w:val="32"/>
          <w:jc w:val="center"/>
        </w:trPr>
        <w:tc>
          <w:tcPr>
            <w:tcW w:w="1870" w:type="dxa"/>
          </w:tcPr>
          <w:p w14:paraId="543FF372" w14:textId="77777777" w:rsidR="000946AB" w:rsidRPr="000946AB" w:rsidRDefault="000946AB" w:rsidP="000946AB">
            <w:pPr>
              <w:spacing w:after="0"/>
              <w:rPr>
                <w:rFonts w:cs="Arial"/>
              </w:rPr>
            </w:pPr>
          </w:p>
        </w:tc>
        <w:tc>
          <w:tcPr>
            <w:tcW w:w="4390" w:type="dxa"/>
          </w:tcPr>
          <w:p w14:paraId="346B428B" w14:textId="77777777" w:rsidR="000946AB" w:rsidRPr="000946AB" w:rsidRDefault="000946AB" w:rsidP="000946AB">
            <w:pPr>
              <w:spacing w:after="0"/>
              <w:rPr>
                <w:rFonts w:cs="Arial"/>
              </w:rPr>
            </w:pPr>
            <w:r w:rsidRPr="000946AB">
              <w:rPr>
                <w:rFonts w:cs="Arial"/>
              </w:rPr>
              <w:t>Haselstiegstr. 5/1</w:t>
            </w:r>
          </w:p>
          <w:p w14:paraId="11E49814" w14:textId="77777777" w:rsidR="000946AB" w:rsidRPr="000946AB" w:rsidRDefault="000946AB" w:rsidP="000946AB">
            <w:pPr>
              <w:spacing w:after="0"/>
              <w:rPr>
                <w:rFonts w:cs="Arial"/>
              </w:rPr>
            </w:pPr>
            <w:r w:rsidRPr="000946AB">
              <w:rPr>
                <w:rFonts w:cs="Arial"/>
              </w:rPr>
              <w:t>78052 Villingen</w:t>
            </w:r>
          </w:p>
        </w:tc>
      </w:tr>
      <w:tr w:rsidR="000946AB" w:rsidRPr="000946AB" w14:paraId="6325C7E9" w14:textId="77777777" w:rsidTr="000946AB">
        <w:trPr>
          <w:trHeight w:val="16"/>
          <w:jc w:val="center"/>
        </w:trPr>
        <w:tc>
          <w:tcPr>
            <w:tcW w:w="1870" w:type="dxa"/>
          </w:tcPr>
          <w:p w14:paraId="7F1E741F" w14:textId="77777777" w:rsidR="000946AB" w:rsidRPr="000946AB" w:rsidRDefault="000946AB" w:rsidP="000946AB">
            <w:pPr>
              <w:spacing w:after="0"/>
              <w:rPr>
                <w:rFonts w:cs="Arial"/>
              </w:rPr>
            </w:pPr>
          </w:p>
        </w:tc>
        <w:tc>
          <w:tcPr>
            <w:tcW w:w="4390" w:type="dxa"/>
          </w:tcPr>
          <w:p w14:paraId="4E59B947" w14:textId="77777777" w:rsidR="000946AB" w:rsidRPr="000946AB" w:rsidRDefault="000946AB" w:rsidP="000946AB">
            <w:pPr>
              <w:spacing w:after="0"/>
              <w:rPr>
                <w:rFonts w:cs="Arial"/>
              </w:rPr>
            </w:pPr>
            <w:r w:rsidRPr="000946AB">
              <w:rPr>
                <w:rFonts w:cs="Arial"/>
              </w:rPr>
              <w:t>nick.stecker@hs-furtwangen.de</w:t>
            </w:r>
          </w:p>
        </w:tc>
      </w:tr>
    </w:tbl>
    <w:p w14:paraId="3B731DCC" w14:textId="77777777" w:rsidR="00B300CF" w:rsidRPr="000946AB" w:rsidRDefault="000946AB" w:rsidP="000946AB">
      <w:pPr>
        <w:spacing w:after="160" w:line="259" w:lineRule="auto"/>
        <w:jc w:val="left"/>
        <w:rPr>
          <w:rFonts w:cs="Arial"/>
        </w:rPr>
      </w:pPr>
      <w:r>
        <w:rPr>
          <w:rFonts w:cs="Arial"/>
        </w:rPr>
        <w:br w:type="page"/>
      </w:r>
    </w:p>
    <w:p w14:paraId="0DD9D51E" w14:textId="77777777" w:rsidR="006130AC" w:rsidRPr="00E8651C" w:rsidRDefault="006130AC" w:rsidP="006130AC">
      <w:pPr>
        <w:pStyle w:val="berschrift1"/>
      </w:pPr>
      <w:bookmarkStart w:id="1" w:name="_Toc331872788"/>
      <w:bookmarkStart w:id="2" w:name="_Toc86744435"/>
      <w:bookmarkStart w:id="3" w:name="_Toc96525583"/>
      <w:r w:rsidRPr="00E8651C">
        <w:lastRenderedPageBreak/>
        <w:t>Eidesstattliche Erklärung</w:t>
      </w:r>
      <w:bookmarkEnd w:id="1"/>
      <w:bookmarkEnd w:id="2"/>
      <w:bookmarkEnd w:id="3"/>
    </w:p>
    <w:p w14:paraId="78D1A02F" w14:textId="78691D20" w:rsidR="006130AC" w:rsidRDefault="006130AC" w:rsidP="006130AC">
      <w:r>
        <w:t xml:space="preserve">Ich versichere, dass ich die vorstehende Arbeit selbständig verfasst und hierzu keine anderen als die angegebenen Hilfsmittel verwendet habe. Alle Stellen der </w:t>
      </w:r>
      <w:r w:rsidR="009308D5">
        <w:t>Arbeit,</w:t>
      </w:r>
      <w:r>
        <w:t xml:space="preserve"> die wörtlich oder sinngemäß aus fremden Quellen entnommen wurden, sind als solche kenntlich gemacht.</w:t>
      </w:r>
    </w:p>
    <w:p w14:paraId="1CFB256F" w14:textId="77777777" w:rsidR="006130AC" w:rsidRDefault="006130AC" w:rsidP="006130AC">
      <w:r>
        <w:t>Die Arbeit wurde bisher in gleicher oder ähnlicher Form in keinem anderen Studiengang als Prüfungsleistung vorgelegt oder an anderer Stelle veröffentlicht.</w:t>
      </w:r>
    </w:p>
    <w:p w14:paraId="69D7DEA0" w14:textId="77777777" w:rsidR="006130AC" w:rsidRDefault="006130AC" w:rsidP="006130AC">
      <w:r>
        <w:t>Ich bin mir bewusst, dass eine falsche Erklärung rechtliche Folgen haben kann.</w:t>
      </w:r>
    </w:p>
    <w:p w14:paraId="19848F06" w14:textId="77777777" w:rsidR="006130AC" w:rsidRDefault="006130AC" w:rsidP="006130AC"/>
    <w:p w14:paraId="0D6F8611" w14:textId="77777777" w:rsidR="006130AC" w:rsidRDefault="006130AC" w:rsidP="006130AC">
      <w:r>
        <w:t>____________________________________</w:t>
      </w:r>
    </w:p>
    <w:p w14:paraId="0A76E616" w14:textId="77777777" w:rsidR="006130AC" w:rsidRDefault="006130AC" w:rsidP="006130AC">
      <w:r>
        <w:t>[Ort, Datum Name]</w:t>
      </w:r>
    </w:p>
    <w:p w14:paraId="0E659E68" w14:textId="22CFD306" w:rsidR="006130AC" w:rsidRDefault="006130AC" w:rsidP="006130AC">
      <w:pPr>
        <w:spacing w:after="160" w:line="259" w:lineRule="auto"/>
        <w:jc w:val="left"/>
      </w:pPr>
      <w:r>
        <w:br w:type="page"/>
      </w:r>
    </w:p>
    <w:p w14:paraId="35A7425A" w14:textId="055079D8" w:rsidR="000946AB" w:rsidRPr="008845C5" w:rsidRDefault="000946AB" w:rsidP="008845C5">
      <w:pPr>
        <w:pStyle w:val="berschrift1"/>
        <w:rPr>
          <w:rFonts w:cs="Arial"/>
        </w:rPr>
      </w:pPr>
      <w:bookmarkStart w:id="4" w:name="_Toc96525584"/>
      <w:r w:rsidRPr="000946AB">
        <w:rPr>
          <w:rFonts w:cs="Arial"/>
        </w:rPr>
        <w:lastRenderedPageBreak/>
        <w:t>Abstract</w:t>
      </w:r>
      <w:bookmarkEnd w:id="4"/>
    </w:p>
    <w:p w14:paraId="05B75951" w14:textId="7DD99EFA" w:rsidR="008845C5" w:rsidRDefault="008845C5" w:rsidP="001E7F2B">
      <w:r w:rsidRPr="008845C5">
        <w:t xml:space="preserve">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w:t>
      </w:r>
      <w:r>
        <w:t>einer eigenen Struktur</w:t>
      </w:r>
      <w:r w:rsidRPr="008845C5">
        <w:t xml:space="preserve"> und zugehörigen </w:t>
      </w:r>
      <w:r>
        <w:t>Werkzeugen</w:t>
      </w:r>
      <w:r w:rsidRPr="008845C5">
        <w:t xml:space="preserve"> erstellt. Es ist kein unwahrscheinliches Szenario, dass sich d</w:t>
      </w:r>
      <w:r>
        <w:t xml:space="preserve">ie Struktur </w:t>
      </w:r>
      <w:r w:rsidRPr="008845C5">
        <w:t xml:space="preserve">oder </w:t>
      </w:r>
      <w:r>
        <w:t>die Werkzeuge</w:t>
      </w:r>
      <w:r w:rsidRPr="008845C5">
        <w:t xml:space="preserve"> dieser Projekte im Laufe der </w:t>
      </w:r>
      <w:r>
        <w:t>Entwicklungsz</w:t>
      </w:r>
      <w:r w:rsidRPr="008845C5">
        <w:t xml:space="preserve">eit </w:t>
      </w:r>
      <w:r>
        <w:t>verändert</w:t>
      </w:r>
      <w:r w:rsidRPr="008845C5">
        <w:t>, was zu einer Aktualisierung auffordert. Dies manuell zu tun, kann eine mühsame Aufgabe sein, insbesondere wenn eine große Anzahl dieser Module vorhanden ist, und außerdem fehleranfällig sein. Um dieses Problem zu lösen,</w:t>
      </w:r>
      <w:r>
        <w:t xml:space="preserve"> wurde im Rahmen dieser Thesis ein Werkzeug mit einer </w:t>
      </w:r>
      <w:r w:rsidRPr="008845C5">
        <w:t>grafische</w:t>
      </w:r>
      <w:r>
        <w:t>n</w:t>
      </w:r>
      <w:r w:rsidRPr="008845C5">
        <w:t xml:space="preserve"> Benutzeroberfläche</w:t>
      </w:r>
      <w:r>
        <w:t xml:space="preserve"> entwickelt</w:t>
      </w:r>
      <w:r w:rsidRPr="008845C5">
        <w:t xml:space="preserve">, </w:t>
      </w:r>
      <w:r>
        <w:t xml:space="preserve">mit der </w:t>
      </w:r>
      <w:r w:rsidRPr="008845C5">
        <w:t xml:space="preserve">die </w:t>
      </w:r>
      <w:r>
        <w:t>Struktur</w:t>
      </w:r>
      <w:r w:rsidRPr="008845C5">
        <w:t xml:space="preserve">änderungen auf einfache und leicht verständliche Weise auf jedes </w:t>
      </w:r>
      <w:r>
        <w:t>Softwarem</w:t>
      </w:r>
      <w:r w:rsidRPr="008845C5">
        <w:t xml:space="preserve">odul </w:t>
      </w:r>
      <w:r>
        <w:t>angewendet werden kann</w:t>
      </w:r>
      <w:r w:rsidRPr="008845C5">
        <w:t>.</w:t>
      </w:r>
    </w:p>
    <w:p w14:paraId="149E958C" w14:textId="7B5EFA5A" w:rsidR="000946AB" w:rsidRDefault="000946AB" w:rsidP="001E7F2B">
      <w:r>
        <w:br w:type="page"/>
      </w:r>
    </w:p>
    <w:sdt>
      <w:sdtPr>
        <w:rPr>
          <w:rFonts w:ascii="Arial" w:eastAsiaTheme="minorHAnsi" w:hAnsi="Arial" w:cstheme="minorBidi"/>
          <w:color w:val="auto"/>
          <w:sz w:val="24"/>
          <w:szCs w:val="22"/>
          <w:lang w:eastAsia="en-US"/>
        </w:rPr>
        <w:id w:val="1350455841"/>
        <w:docPartObj>
          <w:docPartGallery w:val="Table of Contents"/>
          <w:docPartUnique/>
        </w:docPartObj>
      </w:sdtPr>
      <w:sdtEndPr>
        <w:rPr>
          <w:b/>
          <w:bCs/>
        </w:rPr>
      </w:sdtEndPr>
      <w:sdtContent>
        <w:p w14:paraId="22DBE717" w14:textId="77777777" w:rsidR="000946AB" w:rsidRPr="0092649A" w:rsidRDefault="000946AB">
          <w:pPr>
            <w:pStyle w:val="Inhaltsverzeichnisberschrift"/>
            <w:rPr>
              <w:rFonts w:ascii="Arial" w:hAnsi="Arial" w:cs="Arial"/>
              <w:color w:val="auto"/>
            </w:rPr>
          </w:pPr>
          <w:r w:rsidRPr="0092649A">
            <w:rPr>
              <w:rFonts w:ascii="Arial" w:hAnsi="Arial" w:cs="Arial"/>
              <w:color w:val="auto"/>
            </w:rPr>
            <w:t>Inhaltsverzeichnis</w:t>
          </w:r>
        </w:p>
        <w:p w14:paraId="4F16EE5F" w14:textId="625EB3E8" w:rsidR="009F68E2" w:rsidRDefault="000946AB">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96525583" w:history="1">
            <w:r w:rsidR="009F68E2" w:rsidRPr="007A59C1">
              <w:rPr>
                <w:rStyle w:val="Hyperlink"/>
                <w:noProof/>
              </w:rPr>
              <w:t>Eidesstattliche Erklärung</w:t>
            </w:r>
            <w:r w:rsidR="009F68E2">
              <w:rPr>
                <w:noProof/>
                <w:webHidden/>
              </w:rPr>
              <w:tab/>
            </w:r>
            <w:r w:rsidR="009F68E2">
              <w:rPr>
                <w:noProof/>
                <w:webHidden/>
              </w:rPr>
              <w:fldChar w:fldCharType="begin"/>
            </w:r>
            <w:r w:rsidR="009F68E2">
              <w:rPr>
                <w:noProof/>
                <w:webHidden/>
              </w:rPr>
              <w:instrText xml:space="preserve"> PAGEREF _Toc96525583 \h </w:instrText>
            </w:r>
            <w:r w:rsidR="009F68E2">
              <w:rPr>
                <w:noProof/>
                <w:webHidden/>
              </w:rPr>
            </w:r>
            <w:r w:rsidR="009F68E2">
              <w:rPr>
                <w:noProof/>
                <w:webHidden/>
              </w:rPr>
              <w:fldChar w:fldCharType="separate"/>
            </w:r>
            <w:r w:rsidR="009F68E2">
              <w:rPr>
                <w:noProof/>
                <w:webHidden/>
              </w:rPr>
              <w:t>2</w:t>
            </w:r>
            <w:r w:rsidR="009F68E2">
              <w:rPr>
                <w:noProof/>
                <w:webHidden/>
              </w:rPr>
              <w:fldChar w:fldCharType="end"/>
            </w:r>
          </w:hyperlink>
        </w:p>
        <w:p w14:paraId="3DC3860F" w14:textId="4D4D79D7" w:rsidR="009F68E2" w:rsidRDefault="0099667C">
          <w:pPr>
            <w:pStyle w:val="Verzeichnis1"/>
            <w:tabs>
              <w:tab w:val="right" w:leader="dot" w:pos="9062"/>
            </w:tabs>
            <w:rPr>
              <w:rFonts w:asciiTheme="minorHAnsi" w:eastAsiaTheme="minorEastAsia" w:hAnsiTheme="minorHAnsi"/>
              <w:noProof/>
              <w:sz w:val="22"/>
              <w:lang w:eastAsia="de-DE"/>
            </w:rPr>
          </w:pPr>
          <w:hyperlink w:anchor="_Toc96525584" w:history="1">
            <w:r w:rsidR="009F68E2" w:rsidRPr="007A59C1">
              <w:rPr>
                <w:rStyle w:val="Hyperlink"/>
                <w:rFonts w:cs="Arial"/>
                <w:noProof/>
              </w:rPr>
              <w:t>Abstract</w:t>
            </w:r>
            <w:r w:rsidR="009F68E2">
              <w:rPr>
                <w:noProof/>
                <w:webHidden/>
              </w:rPr>
              <w:tab/>
            </w:r>
            <w:r w:rsidR="009F68E2">
              <w:rPr>
                <w:noProof/>
                <w:webHidden/>
              </w:rPr>
              <w:fldChar w:fldCharType="begin"/>
            </w:r>
            <w:r w:rsidR="009F68E2">
              <w:rPr>
                <w:noProof/>
                <w:webHidden/>
              </w:rPr>
              <w:instrText xml:space="preserve"> PAGEREF _Toc96525584 \h </w:instrText>
            </w:r>
            <w:r w:rsidR="009F68E2">
              <w:rPr>
                <w:noProof/>
                <w:webHidden/>
              </w:rPr>
            </w:r>
            <w:r w:rsidR="009F68E2">
              <w:rPr>
                <w:noProof/>
                <w:webHidden/>
              </w:rPr>
              <w:fldChar w:fldCharType="separate"/>
            </w:r>
            <w:r w:rsidR="009F68E2">
              <w:rPr>
                <w:noProof/>
                <w:webHidden/>
              </w:rPr>
              <w:t>3</w:t>
            </w:r>
            <w:r w:rsidR="009F68E2">
              <w:rPr>
                <w:noProof/>
                <w:webHidden/>
              </w:rPr>
              <w:fldChar w:fldCharType="end"/>
            </w:r>
          </w:hyperlink>
        </w:p>
        <w:p w14:paraId="10FAB53C" w14:textId="7781D35F" w:rsidR="009F68E2" w:rsidRDefault="0099667C">
          <w:pPr>
            <w:pStyle w:val="Verzeichnis1"/>
            <w:tabs>
              <w:tab w:val="right" w:leader="dot" w:pos="9062"/>
            </w:tabs>
            <w:rPr>
              <w:rFonts w:asciiTheme="minorHAnsi" w:eastAsiaTheme="minorEastAsia" w:hAnsiTheme="minorHAnsi"/>
              <w:noProof/>
              <w:sz w:val="22"/>
              <w:lang w:eastAsia="de-DE"/>
            </w:rPr>
          </w:pPr>
          <w:hyperlink w:anchor="_Toc96525585" w:history="1">
            <w:r w:rsidR="009F68E2" w:rsidRPr="007A59C1">
              <w:rPr>
                <w:rStyle w:val="Hyperlink"/>
                <w:noProof/>
              </w:rPr>
              <w:t>Abbildungsverzeichnis</w:t>
            </w:r>
            <w:r w:rsidR="009F68E2">
              <w:rPr>
                <w:noProof/>
                <w:webHidden/>
              </w:rPr>
              <w:tab/>
            </w:r>
            <w:r w:rsidR="009F68E2">
              <w:rPr>
                <w:noProof/>
                <w:webHidden/>
              </w:rPr>
              <w:fldChar w:fldCharType="begin"/>
            </w:r>
            <w:r w:rsidR="009F68E2">
              <w:rPr>
                <w:noProof/>
                <w:webHidden/>
              </w:rPr>
              <w:instrText xml:space="preserve"> PAGEREF _Toc96525585 \h </w:instrText>
            </w:r>
            <w:r w:rsidR="009F68E2">
              <w:rPr>
                <w:noProof/>
                <w:webHidden/>
              </w:rPr>
            </w:r>
            <w:r w:rsidR="009F68E2">
              <w:rPr>
                <w:noProof/>
                <w:webHidden/>
              </w:rPr>
              <w:fldChar w:fldCharType="separate"/>
            </w:r>
            <w:r w:rsidR="009F68E2">
              <w:rPr>
                <w:noProof/>
                <w:webHidden/>
              </w:rPr>
              <w:t>6</w:t>
            </w:r>
            <w:r w:rsidR="009F68E2">
              <w:rPr>
                <w:noProof/>
                <w:webHidden/>
              </w:rPr>
              <w:fldChar w:fldCharType="end"/>
            </w:r>
          </w:hyperlink>
        </w:p>
        <w:p w14:paraId="7D0772B8" w14:textId="4C4EC209" w:rsidR="009F68E2" w:rsidRDefault="0099667C">
          <w:pPr>
            <w:pStyle w:val="Verzeichnis1"/>
            <w:tabs>
              <w:tab w:val="right" w:leader="dot" w:pos="9062"/>
            </w:tabs>
            <w:rPr>
              <w:rFonts w:asciiTheme="minorHAnsi" w:eastAsiaTheme="minorEastAsia" w:hAnsiTheme="minorHAnsi"/>
              <w:noProof/>
              <w:sz w:val="22"/>
              <w:lang w:eastAsia="de-DE"/>
            </w:rPr>
          </w:pPr>
          <w:hyperlink w:anchor="_Toc96525586" w:history="1">
            <w:r w:rsidR="009F68E2" w:rsidRPr="007A59C1">
              <w:rPr>
                <w:rStyle w:val="Hyperlink"/>
                <w:noProof/>
              </w:rPr>
              <w:t>Abkürzungsverzeichnis</w:t>
            </w:r>
            <w:r w:rsidR="009F68E2">
              <w:rPr>
                <w:noProof/>
                <w:webHidden/>
              </w:rPr>
              <w:tab/>
            </w:r>
            <w:r w:rsidR="009F68E2">
              <w:rPr>
                <w:noProof/>
                <w:webHidden/>
              </w:rPr>
              <w:fldChar w:fldCharType="begin"/>
            </w:r>
            <w:r w:rsidR="009F68E2">
              <w:rPr>
                <w:noProof/>
                <w:webHidden/>
              </w:rPr>
              <w:instrText xml:space="preserve"> PAGEREF _Toc96525586 \h </w:instrText>
            </w:r>
            <w:r w:rsidR="009F68E2">
              <w:rPr>
                <w:noProof/>
                <w:webHidden/>
              </w:rPr>
            </w:r>
            <w:r w:rsidR="009F68E2">
              <w:rPr>
                <w:noProof/>
                <w:webHidden/>
              </w:rPr>
              <w:fldChar w:fldCharType="separate"/>
            </w:r>
            <w:r w:rsidR="009F68E2">
              <w:rPr>
                <w:noProof/>
                <w:webHidden/>
              </w:rPr>
              <w:t>8</w:t>
            </w:r>
            <w:r w:rsidR="009F68E2">
              <w:rPr>
                <w:noProof/>
                <w:webHidden/>
              </w:rPr>
              <w:fldChar w:fldCharType="end"/>
            </w:r>
          </w:hyperlink>
        </w:p>
        <w:p w14:paraId="21C8F854" w14:textId="10D70BB2" w:rsidR="009F68E2" w:rsidRDefault="0099667C">
          <w:pPr>
            <w:pStyle w:val="Verzeichnis1"/>
            <w:tabs>
              <w:tab w:val="left" w:pos="480"/>
              <w:tab w:val="right" w:leader="dot" w:pos="9062"/>
            </w:tabs>
            <w:rPr>
              <w:rFonts w:asciiTheme="minorHAnsi" w:eastAsiaTheme="minorEastAsia" w:hAnsiTheme="minorHAnsi"/>
              <w:noProof/>
              <w:sz w:val="22"/>
              <w:lang w:eastAsia="de-DE"/>
            </w:rPr>
          </w:pPr>
          <w:hyperlink w:anchor="_Toc96525587" w:history="1">
            <w:r w:rsidR="009F68E2" w:rsidRPr="007A59C1">
              <w:rPr>
                <w:rStyle w:val="Hyperlink"/>
                <w:noProof/>
              </w:rPr>
              <w:t>1.</w:t>
            </w:r>
            <w:r w:rsidR="009F68E2">
              <w:rPr>
                <w:rFonts w:asciiTheme="minorHAnsi" w:eastAsiaTheme="minorEastAsia" w:hAnsiTheme="minorHAnsi"/>
                <w:noProof/>
                <w:sz w:val="22"/>
                <w:lang w:eastAsia="de-DE"/>
              </w:rPr>
              <w:tab/>
            </w:r>
            <w:r w:rsidR="009F68E2" w:rsidRPr="007A59C1">
              <w:rPr>
                <w:rStyle w:val="Hyperlink"/>
                <w:noProof/>
              </w:rPr>
              <w:t>Einleitung</w:t>
            </w:r>
            <w:r w:rsidR="009F68E2">
              <w:rPr>
                <w:noProof/>
                <w:webHidden/>
              </w:rPr>
              <w:tab/>
            </w:r>
            <w:r w:rsidR="009F68E2">
              <w:rPr>
                <w:noProof/>
                <w:webHidden/>
              </w:rPr>
              <w:fldChar w:fldCharType="begin"/>
            </w:r>
            <w:r w:rsidR="009F68E2">
              <w:rPr>
                <w:noProof/>
                <w:webHidden/>
              </w:rPr>
              <w:instrText xml:space="preserve"> PAGEREF _Toc96525587 \h </w:instrText>
            </w:r>
            <w:r w:rsidR="009F68E2">
              <w:rPr>
                <w:noProof/>
                <w:webHidden/>
              </w:rPr>
            </w:r>
            <w:r w:rsidR="009F68E2">
              <w:rPr>
                <w:noProof/>
                <w:webHidden/>
              </w:rPr>
              <w:fldChar w:fldCharType="separate"/>
            </w:r>
            <w:r w:rsidR="009F68E2">
              <w:rPr>
                <w:noProof/>
                <w:webHidden/>
              </w:rPr>
              <w:t>9</w:t>
            </w:r>
            <w:r w:rsidR="009F68E2">
              <w:rPr>
                <w:noProof/>
                <w:webHidden/>
              </w:rPr>
              <w:fldChar w:fldCharType="end"/>
            </w:r>
          </w:hyperlink>
        </w:p>
        <w:p w14:paraId="35EB6F2E" w14:textId="06516E2C" w:rsidR="009F68E2" w:rsidRDefault="0099667C">
          <w:pPr>
            <w:pStyle w:val="Verzeichnis1"/>
            <w:tabs>
              <w:tab w:val="left" w:pos="480"/>
              <w:tab w:val="right" w:leader="dot" w:pos="9062"/>
            </w:tabs>
            <w:rPr>
              <w:rFonts w:asciiTheme="minorHAnsi" w:eastAsiaTheme="minorEastAsia" w:hAnsiTheme="minorHAnsi"/>
              <w:noProof/>
              <w:sz w:val="22"/>
              <w:lang w:eastAsia="de-DE"/>
            </w:rPr>
          </w:pPr>
          <w:hyperlink w:anchor="_Toc96525588" w:history="1">
            <w:r w:rsidR="009F68E2" w:rsidRPr="007A59C1">
              <w:rPr>
                <w:rStyle w:val="Hyperlink"/>
                <w:noProof/>
              </w:rPr>
              <w:t>1.</w:t>
            </w:r>
            <w:r w:rsidR="009F68E2">
              <w:rPr>
                <w:rFonts w:asciiTheme="minorHAnsi" w:eastAsiaTheme="minorEastAsia" w:hAnsiTheme="minorHAnsi"/>
                <w:noProof/>
                <w:sz w:val="22"/>
                <w:lang w:eastAsia="de-DE"/>
              </w:rPr>
              <w:tab/>
            </w:r>
            <w:r w:rsidR="009F68E2" w:rsidRPr="007A59C1">
              <w:rPr>
                <w:rStyle w:val="Hyperlink"/>
                <w:noProof/>
              </w:rPr>
              <w:t>Grundlagen</w:t>
            </w:r>
            <w:r w:rsidR="009F68E2">
              <w:rPr>
                <w:noProof/>
                <w:webHidden/>
              </w:rPr>
              <w:tab/>
            </w:r>
            <w:r w:rsidR="009F68E2">
              <w:rPr>
                <w:noProof/>
                <w:webHidden/>
              </w:rPr>
              <w:fldChar w:fldCharType="begin"/>
            </w:r>
            <w:r w:rsidR="009F68E2">
              <w:rPr>
                <w:noProof/>
                <w:webHidden/>
              </w:rPr>
              <w:instrText xml:space="preserve"> PAGEREF _Toc96525588 \h </w:instrText>
            </w:r>
            <w:r w:rsidR="009F68E2">
              <w:rPr>
                <w:noProof/>
                <w:webHidden/>
              </w:rPr>
            </w:r>
            <w:r w:rsidR="009F68E2">
              <w:rPr>
                <w:noProof/>
                <w:webHidden/>
              </w:rPr>
              <w:fldChar w:fldCharType="separate"/>
            </w:r>
            <w:r w:rsidR="009F68E2">
              <w:rPr>
                <w:noProof/>
                <w:webHidden/>
              </w:rPr>
              <w:t>11</w:t>
            </w:r>
            <w:r w:rsidR="009F68E2">
              <w:rPr>
                <w:noProof/>
                <w:webHidden/>
              </w:rPr>
              <w:fldChar w:fldCharType="end"/>
            </w:r>
          </w:hyperlink>
        </w:p>
        <w:p w14:paraId="24150830" w14:textId="1BF59F10" w:rsidR="009F68E2" w:rsidRDefault="0099667C">
          <w:pPr>
            <w:pStyle w:val="Verzeichnis2"/>
            <w:tabs>
              <w:tab w:val="left" w:pos="880"/>
              <w:tab w:val="right" w:leader="dot" w:pos="9062"/>
            </w:tabs>
            <w:rPr>
              <w:rFonts w:asciiTheme="minorHAnsi" w:eastAsiaTheme="minorEastAsia" w:hAnsiTheme="minorHAnsi"/>
              <w:noProof/>
              <w:sz w:val="22"/>
              <w:lang w:eastAsia="de-DE"/>
            </w:rPr>
          </w:pPr>
          <w:hyperlink w:anchor="_Toc96525589" w:history="1">
            <w:r w:rsidR="009F68E2" w:rsidRPr="007A59C1">
              <w:rPr>
                <w:rStyle w:val="Hyperlink"/>
                <w:noProof/>
              </w:rPr>
              <w:t>1.1</w:t>
            </w:r>
            <w:r w:rsidR="009F68E2">
              <w:rPr>
                <w:rFonts w:asciiTheme="minorHAnsi" w:eastAsiaTheme="minorEastAsia" w:hAnsiTheme="minorHAnsi"/>
                <w:noProof/>
                <w:sz w:val="22"/>
                <w:lang w:eastAsia="de-DE"/>
              </w:rPr>
              <w:tab/>
            </w:r>
            <w:r w:rsidR="009F68E2" w:rsidRPr="007A59C1">
              <w:rPr>
                <w:rStyle w:val="Hyperlink"/>
                <w:noProof/>
              </w:rPr>
              <w:t>Softwareprojekte</w:t>
            </w:r>
            <w:r w:rsidR="009F68E2">
              <w:rPr>
                <w:noProof/>
                <w:webHidden/>
              </w:rPr>
              <w:tab/>
            </w:r>
            <w:r w:rsidR="009F68E2">
              <w:rPr>
                <w:noProof/>
                <w:webHidden/>
              </w:rPr>
              <w:fldChar w:fldCharType="begin"/>
            </w:r>
            <w:r w:rsidR="009F68E2">
              <w:rPr>
                <w:noProof/>
                <w:webHidden/>
              </w:rPr>
              <w:instrText xml:space="preserve"> PAGEREF _Toc96525589 \h </w:instrText>
            </w:r>
            <w:r w:rsidR="009F68E2">
              <w:rPr>
                <w:noProof/>
                <w:webHidden/>
              </w:rPr>
            </w:r>
            <w:r w:rsidR="009F68E2">
              <w:rPr>
                <w:noProof/>
                <w:webHidden/>
              </w:rPr>
              <w:fldChar w:fldCharType="separate"/>
            </w:r>
            <w:r w:rsidR="009F68E2">
              <w:rPr>
                <w:noProof/>
                <w:webHidden/>
              </w:rPr>
              <w:t>11</w:t>
            </w:r>
            <w:r w:rsidR="009F68E2">
              <w:rPr>
                <w:noProof/>
                <w:webHidden/>
              </w:rPr>
              <w:fldChar w:fldCharType="end"/>
            </w:r>
          </w:hyperlink>
        </w:p>
        <w:p w14:paraId="55E7D00F" w14:textId="3607157F" w:rsidR="009F68E2" w:rsidRDefault="0099667C">
          <w:pPr>
            <w:pStyle w:val="Verzeichnis2"/>
            <w:tabs>
              <w:tab w:val="left" w:pos="880"/>
              <w:tab w:val="right" w:leader="dot" w:pos="9062"/>
            </w:tabs>
            <w:rPr>
              <w:rFonts w:asciiTheme="minorHAnsi" w:eastAsiaTheme="minorEastAsia" w:hAnsiTheme="minorHAnsi"/>
              <w:noProof/>
              <w:sz w:val="22"/>
              <w:lang w:eastAsia="de-DE"/>
            </w:rPr>
          </w:pPr>
          <w:hyperlink w:anchor="_Toc96525590" w:history="1">
            <w:r w:rsidR="009F68E2" w:rsidRPr="007A59C1">
              <w:rPr>
                <w:rStyle w:val="Hyperlink"/>
                <w:noProof/>
              </w:rPr>
              <w:t>1.2</w:t>
            </w:r>
            <w:r w:rsidR="009F68E2">
              <w:rPr>
                <w:rFonts w:asciiTheme="minorHAnsi" w:eastAsiaTheme="minorEastAsia" w:hAnsiTheme="minorHAnsi"/>
                <w:noProof/>
                <w:sz w:val="22"/>
                <w:lang w:eastAsia="de-DE"/>
              </w:rPr>
              <w:tab/>
            </w:r>
            <w:r w:rsidR="009F68E2" w:rsidRPr="007A59C1">
              <w:rPr>
                <w:rStyle w:val="Hyperlink"/>
                <w:noProof/>
              </w:rPr>
              <w:t>Die Bedeutung von DevOps</w:t>
            </w:r>
            <w:r w:rsidR="009F68E2">
              <w:rPr>
                <w:noProof/>
                <w:webHidden/>
              </w:rPr>
              <w:tab/>
            </w:r>
            <w:r w:rsidR="009F68E2">
              <w:rPr>
                <w:noProof/>
                <w:webHidden/>
              </w:rPr>
              <w:fldChar w:fldCharType="begin"/>
            </w:r>
            <w:r w:rsidR="009F68E2">
              <w:rPr>
                <w:noProof/>
                <w:webHidden/>
              </w:rPr>
              <w:instrText xml:space="preserve"> PAGEREF _Toc96525590 \h </w:instrText>
            </w:r>
            <w:r w:rsidR="009F68E2">
              <w:rPr>
                <w:noProof/>
                <w:webHidden/>
              </w:rPr>
            </w:r>
            <w:r w:rsidR="009F68E2">
              <w:rPr>
                <w:noProof/>
                <w:webHidden/>
              </w:rPr>
              <w:fldChar w:fldCharType="separate"/>
            </w:r>
            <w:r w:rsidR="009F68E2">
              <w:rPr>
                <w:noProof/>
                <w:webHidden/>
              </w:rPr>
              <w:t>11</w:t>
            </w:r>
            <w:r w:rsidR="009F68E2">
              <w:rPr>
                <w:noProof/>
                <w:webHidden/>
              </w:rPr>
              <w:fldChar w:fldCharType="end"/>
            </w:r>
          </w:hyperlink>
        </w:p>
        <w:p w14:paraId="3925B940" w14:textId="71E7CD62" w:rsidR="009F68E2" w:rsidRDefault="0099667C">
          <w:pPr>
            <w:pStyle w:val="Verzeichnis2"/>
            <w:tabs>
              <w:tab w:val="left" w:pos="880"/>
              <w:tab w:val="right" w:leader="dot" w:pos="9062"/>
            </w:tabs>
            <w:rPr>
              <w:rFonts w:asciiTheme="minorHAnsi" w:eastAsiaTheme="minorEastAsia" w:hAnsiTheme="minorHAnsi"/>
              <w:noProof/>
              <w:sz w:val="22"/>
              <w:lang w:eastAsia="de-DE"/>
            </w:rPr>
          </w:pPr>
          <w:hyperlink w:anchor="_Toc96525591" w:history="1">
            <w:r w:rsidR="009F68E2" w:rsidRPr="007A59C1">
              <w:rPr>
                <w:rStyle w:val="Hyperlink"/>
                <w:noProof/>
              </w:rPr>
              <w:t>1.3</w:t>
            </w:r>
            <w:r w:rsidR="009F68E2">
              <w:rPr>
                <w:rFonts w:asciiTheme="minorHAnsi" w:eastAsiaTheme="minorEastAsia" w:hAnsiTheme="minorHAnsi"/>
                <w:noProof/>
                <w:sz w:val="22"/>
                <w:lang w:eastAsia="de-DE"/>
              </w:rPr>
              <w:tab/>
            </w:r>
            <w:r w:rsidR="009F68E2" w:rsidRPr="007A59C1">
              <w:rPr>
                <w:rStyle w:val="Hyperlink"/>
                <w:noProof/>
              </w:rPr>
              <w:t>Zusammenfassung</w:t>
            </w:r>
            <w:r w:rsidR="009F68E2">
              <w:rPr>
                <w:noProof/>
                <w:webHidden/>
              </w:rPr>
              <w:tab/>
            </w:r>
            <w:r w:rsidR="009F68E2">
              <w:rPr>
                <w:noProof/>
                <w:webHidden/>
              </w:rPr>
              <w:fldChar w:fldCharType="begin"/>
            </w:r>
            <w:r w:rsidR="009F68E2">
              <w:rPr>
                <w:noProof/>
                <w:webHidden/>
              </w:rPr>
              <w:instrText xml:space="preserve"> PAGEREF _Toc96525591 \h </w:instrText>
            </w:r>
            <w:r w:rsidR="009F68E2">
              <w:rPr>
                <w:noProof/>
                <w:webHidden/>
              </w:rPr>
            </w:r>
            <w:r w:rsidR="009F68E2">
              <w:rPr>
                <w:noProof/>
                <w:webHidden/>
              </w:rPr>
              <w:fldChar w:fldCharType="separate"/>
            </w:r>
            <w:r w:rsidR="009F68E2">
              <w:rPr>
                <w:noProof/>
                <w:webHidden/>
              </w:rPr>
              <w:t>13</w:t>
            </w:r>
            <w:r w:rsidR="009F68E2">
              <w:rPr>
                <w:noProof/>
                <w:webHidden/>
              </w:rPr>
              <w:fldChar w:fldCharType="end"/>
            </w:r>
          </w:hyperlink>
        </w:p>
        <w:p w14:paraId="77409201" w14:textId="6782B3EC" w:rsidR="009F68E2" w:rsidRDefault="0099667C">
          <w:pPr>
            <w:pStyle w:val="Verzeichnis1"/>
            <w:tabs>
              <w:tab w:val="left" w:pos="480"/>
              <w:tab w:val="right" w:leader="dot" w:pos="9062"/>
            </w:tabs>
            <w:rPr>
              <w:rFonts w:asciiTheme="minorHAnsi" w:eastAsiaTheme="minorEastAsia" w:hAnsiTheme="minorHAnsi"/>
              <w:noProof/>
              <w:sz w:val="22"/>
              <w:lang w:eastAsia="de-DE"/>
            </w:rPr>
          </w:pPr>
          <w:hyperlink w:anchor="_Toc96525592" w:history="1">
            <w:r w:rsidR="009F68E2" w:rsidRPr="007A59C1">
              <w:rPr>
                <w:rStyle w:val="Hyperlink"/>
                <w:noProof/>
              </w:rPr>
              <w:t>2.</w:t>
            </w:r>
            <w:r w:rsidR="009F68E2">
              <w:rPr>
                <w:rFonts w:asciiTheme="minorHAnsi" w:eastAsiaTheme="minorEastAsia" w:hAnsiTheme="minorHAnsi"/>
                <w:noProof/>
                <w:sz w:val="22"/>
                <w:lang w:eastAsia="de-DE"/>
              </w:rPr>
              <w:tab/>
            </w:r>
            <w:r w:rsidR="009F68E2" w:rsidRPr="007A59C1">
              <w:rPr>
                <w:rStyle w:val="Hyperlink"/>
                <w:noProof/>
              </w:rPr>
              <w:t>Stand der Technik</w:t>
            </w:r>
            <w:r w:rsidR="009F68E2">
              <w:rPr>
                <w:noProof/>
                <w:webHidden/>
              </w:rPr>
              <w:tab/>
            </w:r>
            <w:r w:rsidR="009F68E2">
              <w:rPr>
                <w:noProof/>
                <w:webHidden/>
              </w:rPr>
              <w:fldChar w:fldCharType="begin"/>
            </w:r>
            <w:r w:rsidR="009F68E2">
              <w:rPr>
                <w:noProof/>
                <w:webHidden/>
              </w:rPr>
              <w:instrText xml:space="preserve"> PAGEREF _Toc96525592 \h </w:instrText>
            </w:r>
            <w:r w:rsidR="009F68E2">
              <w:rPr>
                <w:noProof/>
                <w:webHidden/>
              </w:rPr>
            </w:r>
            <w:r w:rsidR="009F68E2">
              <w:rPr>
                <w:noProof/>
                <w:webHidden/>
              </w:rPr>
              <w:fldChar w:fldCharType="separate"/>
            </w:r>
            <w:r w:rsidR="009F68E2">
              <w:rPr>
                <w:noProof/>
                <w:webHidden/>
              </w:rPr>
              <w:t>15</w:t>
            </w:r>
            <w:r w:rsidR="009F68E2">
              <w:rPr>
                <w:noProof/>
                <w:webHidden/>
              </w:rPr>
              <w:fldChar w:fldCharType="end"/>
            </w:r>
          </w:hyperlink>
        </w:p>
        <w:p w14:paraId="032E34B1" w14:textId="3325F868" w:rsidR="009F68E2" w:rsidRDefault="0099667C">
          <w:pPr>
            <w:pStyle w:val="Verzeichnis2"/>
            <w:tabs>
              <w:tab w:val="left" w:pos="880"/>
              <w:tab w:val="right" w:leader="dot" w:pos="9062"/>
            </w:tabs>
            <w:rPr>
              <w:rFonts w:asciiTheme="minorHAnsi" w:eastAsiaTheme="minorEastAsia" w:hAnsiTheme="minorHAnsi"/>
              <w:noProof/>
              <w:sz w:val="22"/>
              <w:lang w:eastAsia="de-DE"/>
            </w:rPr>
          </w:pPr>
          <w:hyperlink w:anchor="_Toc96525593" w:history="1">
            <w:r w:rsidR="009F68E2" w:rsidRPr="007A59C1">
              <w:rPr>
                <w:rStyle w:val="Hyperlink"/>
                <w:noProof/>
              </w:rPr>
              <w:t>2.1</w:t>
            </w:r>
            <w:r w:rsidR="009F68E2">
              <w:rPr>
                <w:rFonts w:asciiTheme="minorHAnsi" w:eastAsiaTheme="minorEastAsia" w:hAnsiTheme="minorHAnsi"/>
                <w:noProof/>
                <w:sz w:val="22"/>
                <w:lang w:eastAsia="de-DE"/>
              </w:rPr>
              <w:tab/>
            </w:r>
            <w:r w:rsidR="009F68E2" w:rsidRPr="007A59C1">
              <w:rPr>
                <w:rStyle w:val="Hyperlink"/>
                <w:noProof/>
              </w:rPr>
              <w:t>Versionsverwaltung</w:t>
            </w:r>
            <w:r w:rsidR="009F68E2">
              <w:rPr>
                <w:noProof/>
                <w:webHidden/>
              </w:rPr>
              <w:tab/>
            </w:r>
            <w:r w:rsidR="009F68E2">
              <w:rPr>
                <w:noProof/>
                <w:webHidden/>
              </w:rPr>
              <w:fldChar w:fldCharType="begin"/>
            </w:r>
            <w:r w:rsidR="009F68E2">
              <w:rPr>
                <w:noProof/>
                <w:webHidden/>
              </w:rPr>
              <w:instrText xml:space="preserve"> PAGEREF _Toc96525593 \h </w:instrText>
            </w:r>
            <w:r w:rsidR="009F68E2">
              <w:rPr>
                <w:noProof/>
                <w:webHidden/>
              </w:rPr>
            </w:r>
            <w:r w:rsidR="009F68E2">
              <w:rPr>
                <w:noProof/>
                <w:webHidden/>
              </w:rPr>
              <w:fldChar w:fldCharType="separate"/>
            </w:r>
            <w:r w:rsidR="009F68E2">
              <w:rPr>
                <w:noProof/>
                <w:webHidden/>
              </w:rPr>
              <w:t>15</w:t>
            </w:r>
            <w:r w:rsidR="009F68E2">
              <w:rPr>
                <w:noProof/>
                <w:webHidden/>
              </w:rPr>
              <w:fldChar w:fldCharType="end"/>
            </w:r>
          </w:hyperlink>
        </w:p>
        <w:p w14:paraId="1EA81563" w14:textId="3C0BEBD2" w:rsidR="009F68E2" w:rsidRDefault="0099667C">
          <w:pPr>
            <w:pStyle w:val="Verzeichnis2"/>
            <w:tabs>
              <w:tab w:val="left" w:pos="880"/>
              <w:tab w:val="right" w:leader="dot" w:pos="9062"/>
            </w:tabs>
            <w:rPr>
              <w:rFonts w:asciiTheme="minorHAnsi" w:eastAsiaTheme="minorEastAsia" w:hAnsiTheme="minorHAnsi"/>
              <w:noProof/>
              <w:sz w:val="22"/>
              <w:lang w:eastAsia="de-DE"/>
            </w:rPr>
          </w:pPr>
          <w:hyperlink w:anchor="_Toc96525594" w:history="1">
            <w:r w:rsidR="009F68E2" w:rsidRPr="007A59C1">
              <w:rPr>
                <w:rStyle w:val="Hyperlink"/>
                <w:noProof/>
              </w:rPr>
              <w:t>2.2</w:t>
            </w:r>
            <w:r w:rsidR="009F68E2">
              <w:rPr>
                <w:rFonts w:asciiTheme="minorHAnsi" w:eastAsiaTheme="minorEastAsia" w:hAnsiTheme="minorHAnsi"/>
                <w:noProof/>
                <w:sz w:val="22"/>
                <w:lang w:eastAsia="de-DE"/>
              </w:rPr>
              <w:tab/>
            </w:r>
            <w:r w:rsidR="009F68E2" w:rsidRPr="007A59C1">
              <w:rPr>
                <w:rStyle w:val="Hyperlink"/>
                <w:noProof/>
              </w:rPr>
              <w:t>Integrierte Entwicklungsumgebung (IDE)</w:t>
            </w:r>
            <w:r w:rsidR="009F68E2">
              <w:rPr>
                <w:noProof/>
                <w:webHidden/>
              </w:rPr>
              <w:tab/>
            </w:r>
            <w:r w:rsidR="009F68E2">
              <w:rPr>
                <w:noProof/>
                <w:webHidden/>
              </w:rPr>
              <w:fldChar w:fldCharType="begin"/>
            </w:r>
            <w:r w:rsidR="009F68E2">
              <w:rPr>
                <w:noProof/>
                <w:webHidden/>
              </w:rPr>
              <w:instrText xml:space="preserve"> PAGEREF _Toc96525594 \h </w:instrText>
            </w:r>
            <w:r w:rsidR="009F68E2">
              <w:rPr>
                <w:noProof/>
                <w:webHidden/>
              </w:rPr>
            </w:r>
            <w:r w:rsidR="009F68E2">
              <w:rPr>
                <w:noProof/>
                <w:webHidden/>
              </w:rPr>
              <w:fldChar w:fldCharType="separate"/>
            </w:r>
            <w:r w:rsidR="009F68E2">
              <w:rPr>
                <w:noProof/>
                <w:webHidden/>
              </w:rPr>
              <w:t>15</w:t>
            </w:r>
            <w:r w:rsidR="009F68E2">
              <w:rPr>
                <w:noProof/>
                <w:webHidden/>
              </w:rPr>
              <w:fldChar w:fldCharType="end"/>
            </w:r>
          </w:hyperlink>
        </w:p>
        <w:p w14:paraId="31493B74" w14:textId="51A1E0B3" w:rsidR="009F68E2" w:rsidRDefault="0099667C">
          <w:pPr>
            <w:pStyle w:val="Verzeichnis3"/>
            <w:tabs>
              <w:tab w:val="left" w:pos="1320"/>
              <w:tab w:val="right" w:leader="dot" w:pos="9062"/>
            </w:tabs>
            <w:rPr>
              <w:rFonts w:asciiTheme="minorHAnsi" w:eastAsiaTheme="minorEastAsia" w:hAnsiTheme="minorHAnsi"/>
              <w:noProof/>
              <w:sz w:val="22"/>
              <w:lang w:eastAsia="de-DE"/>
            </w:rPr>
          </w:pPr>
          <w:hyperlink w:anchor="_Toc96525595" w:history="1">
            <w:r w:rsidR="009F68E2" w:rsidRPr="007A59C1">
              <w:rPr>
                <w:rStyle w:val="Hyperlink"/>
                <w:noProof/>
              </w:rPr>
              <w:t>2.2.1</w:t>
            </w:r>
            <w:r w:rsidR="009F68E2">
              <w:rPr>
                <w:rFonts w:asciiTheme="minorHAnsi" w:eastAsiaTheme="minorEastAsia" w:hAnsiTheme="minorHAnsi"/>
                <w:noProof/>
                <w:sz w:val="22"/>
                <w:lang w:eastAsia="de-DE"/>
              </w:rPr>
              <w:tab/>
            </w:r>
            <w:r w:rsidR="009F68E2" w:rsidRPr="007A59C1">
              <w:rPr>
                <w:rStyle w:val="Hyperlink"/>
                <w:noProof/>
              </w:rPr>
              <w:t>Eclipse IDE für C/C++</w:t>
            </w:r>
            <w:r w:rsidR="009F68E2">
              <w:rPr>
                <w:noProof/>
                <w:webHidden/>
              </w:rPr>
              <w:tab/>
            </w:r>
            <w:r w:rsidR="009F68E2">
              <w:rPr>
                <w:noProof/>
                <w:webHidden/>
              </w:rPr>
              <w:fldChar w:fldCharType="begin"/>
            </w:r>
            <w:r w:rsidR="009F68E2">
              <w:rPr>
                <w:noProof/>
                <w:webHidden/>
              </w:rPr>
              <w:instrText xml:space="preserve"> PAGEREF _Toc96525595 \h </w:instrText>
            </w:r>
            <w:r w:rsidR="009F68E2">
              <w:rPr>
                <w:noProof/>
                <w:webHidden/>
              </w:rPr>
            </w:r>
            <w:r w:rsidR="009F68E2">
              <w:rPr>
                <w:noProof/>
                <w:webHidden/>
              </w:rPr>
              <w:fldChar w:fldCharType="separate"/>
            </w:r>
            <w:r w:rsidR="009F68E2">
              <w:rPr>
                <w:noProof/>
                <w:webHidden/>
              </w:rPr>
              <w:t>16</w:t>
            </w:r>
            <w:r w:rsidR="009F68E2">
              <w:rPr>
                <w:noProof/>
                <w:webHidden/>
              </w:rPr>
              <w:fldChar w:fldCharType="end"/>
            </w:r>
          </w:hyperlink>
        </w:p>
        <w:p w14:paraId="617A9C5E" w14:textId="18DA979A" w:rsidR="009F68E2" w:rsidRDefault="0099667C">
          <w:pPr>
            <w:pStyle w:val="Verzeichnis3"/>
            <w:tabs>
              <w:tab w:val="left" w:pos="1320"/>
              <w:tab w:val="right" w:leader="dot" w:pos="9062"/>
            </w:tabs>
            <w:rPr>
              <w:rFonts w:asciiTheme="minorHAnsi" w:eastAsiaTheme="minorEastAsia" w:hAnsiTheme="minorHAnsi"/>
              <w:noProof/>
              <w:sz w:val="22"/>
              <w:lang w:eastAsia="de-DE"/>
            </w:rPr>
          </w:pPr>
          <w:hyperlink w:anchor="_Toc96525596" w:history="1">
            <w:r w:rsidR="009F68E2" w:rsidRPr="007A59C1">
              <w:rPr>
                <w:rStyle w:val="Hyperlink"/>
                <w:noProof/>
              </w:rPr>
              <w:t>2.2.2</w:t>
            </w:r>
            <w:r w:rsidR="009F68E2">
              <w:rPr>
                <w:rFonts w:asciiTheme="minorHAnsi" w:eastAsiaTheme="minorEastAsia" w:hAnsiTheme="minorHAnsi"/>
                <w:noProof/>
                <w:sz w:val="22"/>
                <w:lang w:eastAsia="de-DE"/>
              </w:rPr>
              <w:tab/>
            </w:r>
            <w:r w:rsidR="009F68E2" w:rsidRPr="007A59C1">
              <w:rPr>
                <w:rStyle w:val="Hyperlink"/>
                <w:noProof/>
              </w:rPr>
              <w:t>CLion IDE</w:t>
            </w:r>
            <w:r w:rsidR="009F68E2">
              <w:rPr>
                <w:noProof/>
                <w:webHidden/>
              </w:rPr>
              <w:tab/>
            </w:r>
            <w:r w:rsidR="009F68E2">
              <w:rPr>
                <w:noProof/>
                <w:webHidden/>
              </w:rPr>
              <w:fldChar w:fldCharType="begin"/>
            </w:r>
            <w:r w:rsidR="009F68E2">
              <w:rPr>
                <w:noProof/>
                <w:webHidden/>
              </w:rPr>
              <w:instrText xml:space="preserve"> PAGEREF _Toc96525596 \h </w:instrText>
            </w:r>
            <w:r w:rsidR="009F68E2">
              <w:rPr>
                <w:noProof/>
                <w:webHidden/>
              </w:rPr>
            </w:r>
            <w:r w:rsidR="009F68E2">
              <w:rPr>
                <w:noProof/>
                <w:webHidden/>
              </w:rPr>
              <w:fldChar w:fldCharType="separate"/>
            </w:r>
            <w:r w:rsidR="009F68E2">
              <w:rPr>
                <w:noProof/>
                <w:webHidden/>
              </w:rPr>
              <w:t>22</w:t>
            </w:r>
            <w:r w:rsidR="009F68E2">
              <w:rPr>
                <w:noProof/>
                <w:webHidden/>
              </w:rPr>
              <w:fldChar w:fldCharType="end"/>
            </w:r>
          </w:hyperlink>
        </w:p>
        <w:p w14:paraId="37CDAA13" w14:textId="0ED5E2BC" w:rsidR="009F68E2" w:rsidRDefault="0099667C">
          <w:pPr>
            <w:pStyle w:val="Verzeichnis3"/>
            <w:tabs>
              <w:tab w:val="left" w:pos="1320"/>
              <w:tab w:val="right" w:leader="dot" w:pos="9062"/>
            </w:tabs>
            <w:rPr>
              <w:rFonts w:asciiTheme="minorHAnsi" w:eastAsiaTheme="minorEastAsia" w:hAnsiTheme="minorHAnsi"/>
              <w:noProof/>
              <w:sz w:val="22"/>
              <w:lang w:eastAsia="de-DE"/>
            </w:rPr>
          </w:pPr>
          <w:hyperlink w:anchor="_Toc96525597" w:history="1">
            <w:r w:rsidR="009F68E2" w:rsidRPr="007A59C1">
              <w:rPr>
                <w:rStyle w:val="Hyperlink"/>
                <w:noProof/>
              </w:rPr>
              <w:t>2.2.3</w:t>
            </w:r>
            <w:r w:rsidR="009F68E2">
              <w:rPr>
                <w:rFonts w:asciiTheme="minorHAnsi" w:eastAsiaTheme="minorEastAsia" w:hAnsiTheme="minorHAnsi"/>
                <w:noProof/>
                <w:sz w:val="22"/>
                <w:lang w:eastAsia="de-DE"/>
              </w:rPr>
              <w:tab/>
            </w:r>
            <w:r w:rsidR="009F68E2" w:rsidRPr="007A59C1">
              <w:rPr>
                <w:rStyle w:val="Hyperlink"/>
                <w:noProof/>
              </w:rPr>
              <w:t>Visual Studio Code</w:t>
            </w:r>
            <w:r w:rsidR="009F68E2">
              <w:rPr>
                <w:noProof/>
                <w:webHidden/>
              </w:rPr>
              <w:tab/>
            </w:r>
            <w:r w:rsidR="009F68E2">
              <w:rPr>
                <w:noProof/>
                <w:webHidden/>
              </w:rPr>
              <w:fldChar w:fldCharType="begin"/>
            </w:r>
            <w:r w:rsidR="009F68E2">
              <w:rPr>
                <w:noProof/>
                <w:webHidden/>
              </w:rPr>
              <w:instrText xml:space="preserve"> PAGEREF _Toc96525597 \h </w:instrText>
            </w:r>
            <w:r w:rsidR="009F68E2">
              <w:rPr>
                <w:noProof/>
                <w:webHidden/>
              </w:rPr>
            </w:r>
            <w:r w:rsidR="009F68E2">
              <w:rPr>
                <w:noProof/>
                <w:webHidden/>
              </w:rPr>
              <w:fldChar w:fldCharType="separate"/>
            </w:r>
            <w:r w:rsidR="009F68E2">
              <w:rPr>
                <w:noProof/>
                <w:webHidden/>
              </w:rPr>
              <w:t>30</w:t>
            </w:r>
            <w:r w:rsidR="009F68E2">
              <w:rPr>
                <w:noProof/>
                <w:webHidden/>
              </w:rPr>
              <w:fldChar w:fldCharType="end"/>
            </w:r>
          </w:hyperlink>
        </w:p>
        <w:p w14:paraId="68027244" w14:textId="4B1BD6E3" w:rsidR="009F68E2" w:rsidRDefault="0099667C">
          <w:pPr>
            <w:pStyle w:val="Verzeichnis2"/>
            <w:tabs>
              <w:tab w:val="left" w:pos="880"/>
              <w:tab w:val="right" w:leader="dot" w:pos="9062"/>
            </w:tabs>
            <w:rPr>
              <w:rFonts w:asciiTheme="minorHAnsi" w:eastAsiaTheme="minorEastAsia" w:hAnsiTheme="minorHAnsi"/>
              <w:noProof/>
              <w:sz w:val="22"/>
              <w:lang w:eastAsia="de-DE"/>
            </w:rPr>
          </w:pPr>
          <w:hyperlink w:anchor="_Toc96525598" w:history="1">
            <w:r w:rsidR="009F68E2" w:rsidRPr="007A59C1">
              <w:rPr>
                <w:rStyle w:val="Hyperlink"/>
                <w:noProof/>
              </w:rPr>
              <w:t>2.3</w:t>
            </w:r>
            <w:r w:rsidR="009F68E2">
              <w:rPr>
                <w:rFonts w:asciiTheme="minorHAnsi" w:eastAsiaTheme="minorEastAsia" w:hAnsiTheme="minorHAnsi"/>
                <w:noProof/>
                <w:sz w:val="22"/>
                <w:lang w:eastAsia="de-DE"/>
              </w:rPr>
              <w:tab/>
            </w:r>
            <w:r w:rsidR="009F68E2" w:rsidRPr="007A59C1">
              <w:rPr>
                <w:rStyle w:val="Hyperlink"/>
                <w:noProof/>
              </w:rPr>
              <w:t>Zusammenfassung</w:t>
            </w:r>
            <w:r w:rsidR="009F68E2">
              <w:rPr>
                <w:noProof/>
                <w:webHidden/>
              </w:rPr>
              <w:tab/>
            </w:r>
            <w:r w:rsidR="009F68E2">
              <w:rPr>
                <w:noProof/>
                <w:webHidden/>
              </w:rPr>
              <w:fldChar w:fldCharType="begin"/>
            </w:r>
            <w:r w:rsidR="009F68E2">
              <w:rPr>
                <w:noProof/>
                <w:webHidden/>
              </w:rPr>
              <w:instrText xml:space="preserve"> PAGEREF _Toc96525598 \h </w:instrText>
            </w:r>
            <w:r w:rsidR="009F68E2">
              <w:rPr>
                <w:noProof/>
                <w:webHidden/>
              </w:rPr>
            </w:r>
            <w:r w:rsidR="009F68E2">
              <w:rPr>
                <w:noProof/>
                <w:webHidden/>
              </w:rPr>
              <w:fldChar w:fldCharType="separate"/>
            </w:r>
            <w:r w:rsidR="009F68E2">
              <w:rPr>
                <w:noProof/>
                <w:webHidden/>
              </w:rPr>
              <w:t>35</w:t>
            </w:r>
            <w:r w:rsidR="009F68E2">
              <w:rPr>
                <w:noProof/>
                <w:webHidden/>
              </w:rPr>
              <w:fldChar w:fldCharType="end"/>
            </w:r>
          </w:hyperlink>
        </w:p>
        <w:p w14:paraId="40E692F7" w14:textId="5EF4BDB3" w:rsidR="009F68E2" w:rsidRDefault="0099667C">
          <w:pPr>
            <w:pStyle w:val="Verzeichnis1"/>
            <w:tabs>
              <w:tab w:val="left" w:pos="480"/>
              <w:tab w:val="right" w:leader="dot" w:pos="9062"/>
            </w:tabs>
            <w:rPr>
              <w:rFonts w:asciiTheme="minorHAnsi" w:eastAsiaTheme="minorEastAsia" w:hAnsiTheme="minorHAnsi"/>
              <w:noProof/>
              <w:sz w:val="22"/>
              <w:lang w:eastAsia="de-DE"/>
            </w:rPr>
          </w:pPr>
          <w:hyperlink w:anchor="_Toc96525599" w:history="1">
            <w:r w:rsidR="009F68E2" w:rsidRPr="007A59C1">
              <w:rPr>
                <w:rStyle w:val="Hyperlink"/>
                <w:noProof/>
              </w:rPr>
              <w:t>3.</w:t>
            </w:r>
            <w:r w:rsidR="009F68E2">
              <w:rPr>
                <w:rFonts w:asciiTheme="minorHAnsi" w:eastAsiaTheme="minorEastAsia" w:hAnsiTheme="minorHAnsi"/>
                <w:noProof/>
                <w:sz w:val="22"/>
                <w:lang w:eastAsia="de-DE"/>
              </w:rPr>
              <w:tab/>
            </w:r>
            <w:r w:rsidR="009F68E2" w:rsidRPr="007A59C1">
              <w:rPr>
                <w:rStyle w:val="Hyperlink"/>
                <w:noProof/>
              </w:rPr>
              <w:t>Lösungsansatz</w:t>
            </w:r>
            <w:r w:rsidR="009F68E2">
              <w:rPr>
                <w:noProof/>
                <w:webHidden/>
              </w:rPr>
              <w:tab/>
            </w:r>
            <w:r w:rsidR="009F68E2">
              <w:rPr>
                <w:noProof/>
                <w:webHidden/>
              </w:rPr>
              <w:fldChar w:fldCharType="begin"/>
            </w:r>
            <w:r w:rsidR="009F68E2">
              <w:rPr>
                <w:noProof/>
                <w:webHidden/>
              </w:rPr>
              <w:instrText xml:space="preserve"> PAGEREF _Toc96525599 \h </w:instrText>
            </w:r>
            <w:r w:rsidR="009F68E2">
              <w:rPr>
                <w:noProof/>
                <w:webHidden/>
              </w:rPr>
            </w:r>
            <w:r w:rsidR="009F68E2">
              <w:rPr>
                <w:noProof/>
                <w:webHidden/>
              </w:rPr>
              <w:fldChar w:fldCharType="separate"/>
            </w:r>
            <w:r w:rsidR="009F68E2">
              <w:rPr>
                <w:noProof/>
                <w:webHidden/>
              </w:rPr>
              <w:t>37</w:t>
            </w:r>
            <w:r w:rsidR="009F68E2">
              <w:rPr>
                <w:noProof/>
                <w:webHidden/>
              </w:rPr>
              <w:fldChar w:fldCharType="end"/>
            </w:r>
          </w:hyperlink>
        </w:p>
        <w:p w14:paraId="68A0D5A9" w14:textId="253FE541" w:rsidR="009F68E2" w:rsidRDefault="0099667C">
          <w:pPr>
            <w:pStyle w:val="Verzeichnis1"/>
            <w:tabs>
              <w:tab w:val="left" w:pos="480"/>
              <w:tab w:val="right" w:leader="dot" w:pos="9062"/>
            </w:tabs>
            <w:rPr>
              <w:rFonts w:asciiTheme="minorHAnsi" w:eastAsiaTheme="minorEastAsia" w:hAnsiTheme="minorHAnsi"/>
              <w:noProof/>
              <w:sz w:val="22"/>
              <w:lang w:eastAsia="de-DE"/>
            </w:rPr>
          </w:pPr>
          <w:hyperlink w:anchor="_Toc96525600" w:history="1">
            <w:r w:rsidR="009F68E2" w:rsidRPr="007A59C1">
              <w:rPr>
                <w:rStyle w:val="Hyperlink"/>
                <w:noProof/>
              </w:rPr>
              <w:t>4.</w:t>
            </w:r>
            <w:r w:rsidR="009F68E2">
              <w:rPr>
                <w:rFonts w:asciiTheme="minorHAnsi" w:eastAsiaTheme="minorEastAsia" w:hAnsiTheme="minorHAnsi"/>
                <w:noProof/>
                <w:sz w:val="22"/>
                <w:lang w:eastAsia="de-DE"/>
              </w:rPr>
              <w:tab/>
            </w:r>
            <w:r w:rsidR="009F68E2" w:rsidRPr="007A59C1">
              <w:rPr>
                <w:rStyle w:val="Hyperlink"/>
                <w:noProof/>
              </w:rPr>
              <w:t>Softwareentwurf</w:t>
            </w:r>
            <w:r w:rsidR="009F68E2">
              <w:rPr>
                <w:noProof/>
                <w:webHidden/>
              </w:rPr>
              <w:tab/>
            </w:r>
            <w:r w:rsidR="009F68E2">
              <w:rPr>
                <w:noProof/>
                <w:webHidden/>
              </w:rPr>
              <w:fldChar w:fldCharType="begin"/>
            </w:r>
            <w:r w:rsidR="009F68E2">
              <w:rPr>
                <w:noProof/>
                <w:webHidden/>
              </w:rPr>
              <w:instrText xml:space="preserve"> PAGEREF _Toc96525600 \h </w:instrText>
            </w:r>
            <w:r w:rsidR="009F68E2">
              <w:rPr>
                <w:noProof/>
                <w:webHidden/>
              </w:rPr>
            </w:r>
            <w:r w:rsidR="009F68E2">
              <w:rPr>
                <w:noProof/>
                <w:webHidden/>
              </w:rPr>
              <w:fldChar w:fldCharType="separate"/>
            </w:r>
            <w:r w:rsidR="009F68E2">
              <w:rPr>
                <w:noProof/>
                <w:webHidden/>
              </w:rPr>
              <w:t>39</w:t>
            </w:r>
            <w:r w:rsidR="009F68E2">
              <w:rPr>
                <w:noProof/>
                <w:webHidden/>
              </w:rPr>
              <w:fldChar w:fldCharType="end"/>
            </w:r>
          </w:hyperlink>
        </w:p>
        <w:p w14:paraId="7D319C9E" w14:textId="2E1DE179" w:rsidR="009F68E2" w:rsidRDefault="0099667C">
          <w:pPr>
            <w:pStyle w:val="Verzeichnis2"/>
            <w:tabs>
              <w:tab w:val="left" w:pos="880"/>
              <w:tab w:val="right" w:leader="dot" w:pos="9062"/>
            </w:tabs>
            <w:rPr>
              <w:rFonts w:asciiTheme="minorHAnsi" w:eastAsiaTheme="minorEastAsia" w:hAnsiTheme="minorHAnsi"/>
              <w:noProof/>
              <w:sz w:val="22"/>
              <w:lang w:eastAsia="de-DE"/>
            </w:rPr>
          </w:pPr>
          <w:hyperlink w:anchor="_Toc96525601" w:history="1">
            <w:r w:rsidR="009F68E2" w:rsidRPr="007A59C1">
              <w:rPr>
                <w:rStyle w:val="Hyperlink"/>
                <w:noProof/>
              </w:rPr>
              <w:t>4.1</w:t>
            </w:r>
            <w:r w:rsidR="009F68E2">
              <w:rPr>
                <w:rFonts w:asciiTheme="minorHAnsi" w:eastAsiaTheme="minorEastAsia" w:hAnsiTheme="minorHAnsi"/>
                <w:noProof/>
                <w:sz w:val="22"/>
                <w:lang w:eastAsia="de-DE"/>
              </w:rPr>
              <w:tab/>
            </w:r>
            <w:r w:rsidR="009F68E2" w:rsidRPr="007A59C1">
              <w:rPr>
                <w:rStyle w:val="Hyperlink"/>
                <w:noProof/>
              </w:rPr>
              <w:t>Die Programmiersprache und das GUI Framework</w:t>
            </w:r>
            <w:r w:rsidR="009F68E2">
              <w:rPr>
                <w:noProof/>
                <w:webHidden/>
              </w:rPr>
              <w:tab/>
            </w:r>
            <w:r w:rsidR="009F68E2">
              <w:rPr>
                <w:noProof/>
                <w:webHidden/>
              </w:rPr>
              <w:fldChar w:fldCharType="begin"/>
            </w:r>
            <w:r w:rsidR="009F68E2">
              <w:rPr>
                <w:noProof/>
                <w:webHidden/>
              </w:rPr>
              <w:instrText xml:space="preserve"> PAGEREF _Toc96525601 \h </w:instrText>
            </w:r>
            <w:r w:rsidR="009F68E2">
              <w:rPr>
                <w:noProof/>
                <w:webHidden/>
              </w:rPr>
            </w:r>
            <w:r w:rsidR="009F68E2">
              <w:rPr>
                <w:noProof/>
                <w:webHidden/>
              </w:rPr>
              <w:fldChar w:fldCharType="separate"/>
            </w:r>
            <w:r w:rsidR="009F68E2">
              <w:rPr>
                <w:noProof/>
                <w:webHidden/>
              </w:rPr>
              <w:t>39</w:t>
            </w:r>
            <w:r w:rsidR="009F68E2">
              <w:rPr>
                <w:noProof/>
                <w:webHidden/>
              </w:rPr>
              <w:fldChar w:fldCharType="end"/>
            </w:r>
          </w:hyperlink>
        </w:p>
        <w:p w14:paraId="73524CA3" w14:textId="6FF9457A" w:rsidR="009F68E2" w:rsidRDefault="0099667C">
          <w:pPr>
            <w:pStyle w:val="Verzeichnis2"/>
            <w:tabs>
              <w:tab w:val="left" w:pos="880"/>
              <w:tab w:val="right" w:leader="dot" w:pos="9062"/>
            </w:tabs>
            <w:rPr>
              <w:rFonts w:asciiTheme="minorHAnsi" w:eastAsiaTheme="minorEastAsia" w:hAnsiTheme="minorHAnsi"/>
              <w:noProof/>
              <w:sz w:val="22"/>
              <w:lang w:eastAsia="de-DE"/>
            </w:rPr>
          </w:pPr>
          <w:hyperlink w:anchor="_Toc96525602" w:history="1">
            <w:r w:rsidR="009F68E2" w:rsidRPr="007A59C1">
              <w:rPr>
                <w:rStyle w:val="Hyperlink"/>
                <w:noProof/>
              </w:rPr>
              <w:t>4.2</w:t>
            </w:r>
            <w:r w:rsidR="009F68E2">
              <w:rPr>
                <w:rFonts w:asciiTheme="minorHAnsi" w:eastAsiaTheme="minorEastAsia" w:hAnsiTheme="minorHAnsi"/>
                <w:noProof/>
                <w:sz w:val="22"/>
                <w:lang w:eastAsia="de-DE"/>
              </w:rPr>
              <w:tab/>
            </w:r>
            <w:r w:rsidR="009F68E2" w:rsidRPr="007A59C1">
              <w:rPr>
                <w:rStyle w:val="Hyperlink"/>
                <w:noProof/>
              </w:rPr>
              <w:t>GUI Skizzen</w:t>
            </w:r>
            <w:r w:rsidR="009F68E2">
              <w:rPr>
                <w:noProof/>
                <w:webHidden/>
              </w:rPr>
              <w:tab/>
            </w:r>
            <w:r w:rsidR="009F68E2">
              <w:rPr>
                <w:noProof/>
                <w:webHidden/>
              </w:rPr>
              <w:fldChar w:fldCharType="begin"/>
            </w:r>
            <w:r w:rsidR="009F68E2">
              <w:rPr>
                <w:noProof/>
                <w:webHidden/>
              </w:rPr>
              <w:instrText xml:space="preserve"> PAGEREF _Toc96525602 \h </w:instrText>
            </w:r>
            <w:r w:rsidR="009F68E2">
              <w:rPr>
                <w:noProof/>
                <w:webHidden/>
              </w:rPr>
            </w:r>
            <w:r w:rsidR="009F68E2">
              <w:rPr>
                <w:noProof/>
                <w:webHidden/>
              </w:rPr>
              <w:fldChar w:fldCharType="separate"/>
            </w:r>
            <w:r w:rsidR="009F68E2">
              <w:rPr>
                <w:noProof/>
                <w:webHidden/>
              </w:rPr>
              <w:t>40</w:t>
            </w:r>
            <w:r w:rsidR="009F68E2">
              <w:rPr>
                <w:noProof/>
                <w:webHidden/>
              </w:rPr>
              <w:fldChar w:fldCharType="end"/>
            </w:r>
          </w:hyperlink>
        </w:p>
        <w:p w14:paraId="3752F124" w14:textId="77B8759B" w:rsidR="009F68E2" w:rsidRDefault="0099667C">
          <w:pPr>
            <w:pStyle w:val="Verzeichnis3"/>
            <w:tabs>
              <w:tab w:val="left" w:pos="1320"/>
              <w:tab w:val="right" w:leader="dot" w:pos="9062"/>
            </w:tabs>
            <w:rPr>
              <w:rFonts w:asciiTheme="minorHAnsi" w:eastAsiaTheme="minorEastAsia" w:hAnsiTheme="minorHAnsi"/>
              <w:noProof/>
              <w:sz w:val="22"/>
              <w:lang w:eastAsia="de-DE"/>
            </w:rPr>
          </w:pPr>
          <w:hyperlink w:anchor="_Toc96525603" w:history="1">
            <w:r w:rsidR="009F68E2" w:rsidRPr="007A59C1">
              <w:rPr>
                <w:rStyle w:val="Hyperlink"/>
                <w:noProof/>
              </w:rPr>
              <w:t>4.2.1</w:t>
            </w:r>
            <w:r w:rsidR="009F68E2">
              <w:rPr>
                <w:rFonts w:asciiTheme="minorHAnsi" w:eastAsiaTheme="minorEastAsia" w:hAnsiTheme="minorHAnsi"/>
                <w:noProof/>
                <w:sz w:val="22"/>
                <w:lang w:eastAsia="de-DE"/>
              </w:rPr>
              <w:tab/>
            </w:r>
            <w:r w:rsidR="009F68E2" w:rsidRPr="007A59C1">
              <w:rPr>
                <w:rStyle w:val="Hyperlink"/>
                <w:noProof/>
              </w:rPr>
              <w:t>Das Hauptmenü</w:t>
            </w:r>
            <w:r w:rsidR="009F68E2">
              <w:rPr>
                <w:noProof/>
                <w:webHidden/>
              </w:rPr>
              <w:tab/>
            </w:r>
            <w:r w:rsidR="009F68E2">
              <w:rPr>
                <w:noProof/>
                <w:webHidden/>
              </w:rPr>
              <w:fldChar w:fldCharType="begin"/>
            </w:r>
            <w:r w:rsidR="009F68E2">
              <w:rPr>
                <w:noProof/>
                <w:webHidden/>
              </w:rPr>
              <w:instrText xml:space="preserve"> PAGEREF _Toc96525603 \h </w:instrText>
            </w:r>
            <w:r w:rsidR="009F68E2">
              <w:rPr>
                <w:noProof/>
                <w:webHidden/>
              </w:rPr>
            </w:r>
            <w:r w:rsidR="009F68E2">
              <w:rPr>
                <w:noProof/>
                <w:webHidden/>
              </w:rPr>
              <w:fldChar w:fldCharType="separate"/>
            </w:r>
            <w:r w:rsidR="009F68E2">
              <w:rPr>
                <w:noProof/>
                <w:webHidden/>
              </w:rPr>
              <w:t>42</w:t>
            </w:r>
            <w:r w:rsidR="009F68E2">
              <w:rPr>
                <w:noProof/>
                <w:webHidden/>
              </w:rPr>
              <w:fldChar w:fldCharType="end"/>
            </w:r>
          </w:hyperlink>
        </w:p>
        <w:p w14:paraId="03F9C986" w14:textId="67528638" w:rsidR="009F68E2" w:rsidRDefault="0099667C">
          <w:pPr>
            <w:pStyle w:val="Verzeichnis3"/>
            <w:tabs>
              <w:tab w:val="left" w:pos="1320"/>
              <w:tab w:val="right" w:leader="dot" w:pos="9062"/>
            </w:tabs>
            <w:rPr>
              <w:rFonts w:asciiTheme="minorHAnsi" w:eastAsiaTheme="minorEastAsia" w:hAnsiTheme="minorHAnsi"/>
              <w:noProof/>
              <w:sz w:val="22"/>
              <w:lang w:eastAsia="de-DE"/>
            </w:rPr>
          </w:pPr>
          <w:hyperlink w:anchor="_Toc96525604" w:history="1">
            <w:r w:rsidR="009F68E2" w:rsidRPr="007A59C1">
              <w:rPr>
                <w:rStyle w:val="Hyperlink"/>
                <w:noProof/>
              </w:rPr>
              <w:t>4.2.2</w:t>
            </w:r>
            <w:r w:rsidR="009F68E2">
              <w:rPr>
                <w:rFonts w:asciiTheme="minorHAnsi" w:eastAsiaTheme="minorEastAsia" w:hAnsiTheme="minorHAnsi"/>
                <w:noProof/>
                <w:sz w:val="22"/>
                <w:lang w:eastAsia="de-DE"/>
              </w:rPr>
              <w:tab/>
            </w:r>
            <w:r w:rsidR="009F68E2" w:rsidRPr="007A59C1">
              <w:rPr>
                <w:rStyle w:val="Hyperlink"/>
                <w:noProof/>
              </w:rPr>
              <w:t>Fenster für die Projekterstellung</w:t>
            </w:r>
            <w:r w:rsidR="009F68E2">
              <w:rPr>
                <w:noProof/>
                <w:webHidden/>
              </w:rPr>
              <w:tab/>
            </w:r>
            <w:r w:rsidR="009F68E2">
              <w:rPr>
                <w:noProof/>
                <w:webHidden/>
              </w:rPr>
              <w:fldChar w:fldCharType="begin"/>
            </w:r>
            <w:r w:rsidR="009F68E2">
              <w:rPr>
                <w:noProof/>
                <w:webHidden/>
              </w:rPr>
              <w:instrText xml:space="preserve"> PAGEREF _Toc96525604 \h </w:instrText>
            </w:r>
            <w:r w:rsidR="009F68E2">
              <w:rPr>
                <w:noProof/>
                <w:webHidden/>
              </w:rPr>
            </w:r>
            <w:r w:rsidR="009F68E2">
              <w:rPr>
                <w:noProof/>
                <w:webHidden/>
              </w:rPr>
              <w:fldChar w:fldCharType="separate"/>
            </w:r>
            <w:r w:rsidR="009F68E2">
              <w:rPr>
                <w:noProof/>
                <w:webHidden/>
              </w:rPr>
              <w:t>44</w:t>
            </w:r>
            <w:r w:rsidR="009F68E2">
              <w:rPr>
                <w:noProof/>
                <w:webHidden/>
              </w:rPr>
              <w:fldChar w:fldCharType="end"/>
            </w:r>
          </w:hyperlink>
        </w:p>
        <w:p w14:paraId="20B4CC2F" w14:textId="5AE15854" w:rsidR="009F68E2" w:rsidRDefault="0099667C">
          <w:pPr>
            <w:pStyle w:val="Verzeichnis3"/>
            <w:tabs>
              <w:tab w:val="left" w:pos="1320"/>
              <w:tab w:val="right" w:leader="dot" w:pos="9062"/>
            </w:tabs>
            <w:rPr>
              <w:rFonts w:asciiTheme="minorHAnsi" w:eastAsiaTheme="minorEastAsia" w:hAnsiTheme="minorHAnsi"/>
              <w:noProof/>
              <w:sz w:val="22"/>
              <w:lang w:eastAsia="de-DE"/>
            </w:rPr>
          </w:pPr>
          <w:hyperlink w:anchor="_Toc96525605" w:history="1">
            <w:r w:rsidR="009F68E2" w:rsidRPr="007A59C1">
              <w:rPr>
                <w:rStyle w:val="Hyperlink"/>
                <w:noProof/>
              </w:rPr>
              <w:t>4.2.3</w:t>
            </w:r>
            <w:r w:rsidR="009F68E2">
              <w:rPr>
                <w:rFonts w:asciiTheme="minorHAnsi" w:eastAsiaTheme="minorEastAsia" w:hAnsiTheme="minorHAnsi"/>
                <w:noProof/>
                <w:sz w:val="22"/>
                <w:lang w:eastAsia="de-DE"/>
              </w:rPr>
              <w:tab/>
            </w:r>
            <w:r w:rsidR="009F68E2" w:rsidRPr="007A59C1">
              <w:rPr>
                <w:rStyle w:val="Hyperlink"/>
                <w:noProof/>
              </w:rPr>
              <w:t>Fenster für die Projektaktualisierung</w:t>
            </w:r>
            <w:r w:rsidR="009F68E2">
              <w:rPr>
                <w:noProof/>
                <w:webHidden/>
              </w:rPr>
              <w:tab/>
            </w:r>
            <w:r w:rsidR="009F68E2">
              <w:rPr>
                <w:noProof/>
                <w:webHidden/>
              </w:rPr>
              <w:fldChar w:fldCharType="begin"/>
            </w:r>
            <w:r w:rsidR="009F68E2">
              <w:rPr>
                <w:noProof/>
                <w:webHidden/>
              </w:rPr>
              <w:instrText xml:space="preserve"> PAGEREF _Toc96525605 \h </w:instrText>
            </w:r>
            <w:r w:rsidR="009F68E2">
              <w:rPr>
                <w:noProof/>
                <w:webHidden/>
              </w:rPr>
            </w:r>
            <w:r w:rsidR="009F68E2">
              <w:rPr>
                <w:noProof/>
                <w:webHidden/>
              </w:rPr>
              <w:fldChar w:fldCharType="separate"/>
            </w:r>
            <w:r w:rsidR="009F68E2">
              <w:rPr>
                <w:noProof/>
                <w:webHidden/>
              </w:rPr>
              <w:t>46</w:t>
            </w:r>
            <w:r w:rsidR="009F68E2">
              <w:rPr>
                <w:noProof/>
                <w:webHidden/>
              </w:rPr>
              <w:fldChar w:fldCharType="end"/>
            </w:r>
          </w:hyperlink>
        </w:p>
        <w:p w14:paraId="5309EAE2" w14:textId="3EAF6B83" w:rsidR="009F68E2" w:rsidRDefault="0099667C">
          <w:pPr>
            <w:pStyle w:val="Verzeichnis3"/>
            <w:tabs>
              <w:tab w:val="left" w:pos="1320"/>
              <w:tab w:val="right" w:leader="dot" w:pos="9062"/>
            </w:tabs>
            <w:rPr>
              <w:rFonts w:asciiTheme="minorHAnsi" w:eastAsiaTheme="minorEastAsia" w:hAnsiTheme="minorHAnsi"/>
              <w:noProof/>
              <w:sz w:val="22"/>
              <w:lang w:eastAsia="de-DE"/>
            </w:rPr>
          </w:pPr>
          <w:hyperlink w:anchor="_Toc96525606" w:history="1">
            <w:r w:rsidR="009F68E2" w:rsidRPr="007A59C1">
              <w:rPr>
                <w:rStyle w:val="Hyperlink"/>
                <w:noProof/>
              </w:rPr>
              <w:t>4.2.4</w:t>
            </w:r>
            <w:r w:rsidR="009F68E2">
              <w:rPr>
                <w:rFonts w:asciiTheme="minorHAnsi" w:eastAsiaTheme="minorEastAsia" w:hAnsiTheme="minorHAnsi"/>
                <w:noProof/>
                <w:sz w:val="22"/>
                <w:lang w:eastAsia="de-DE"/>
              </w:rPr>
              <w:tab/>
            </w:r>
            <w:r w:rsidR="009F68E2" w:rsidRPr="007A59C1">
              <w:rPr>
                <w:rStyle w:val="Hyperlink"/>
                <w:noProof/>
              </w:rPr>
              <w:t>Fenster für die Erweiterung der Projektmodule</w:t>
            </w:r>
            <w:r w:rsidR="009F68E2">
              <w:rPr>
                <w:noProof/>
                <w:webHidden/>
              </w:rPr>
              <w:tab/>
            </w:r>
            <w:r w:rsidR="009F68E2">
              <w:rPr>
                <w:noProof/>
                <w:webHidden/>
              </w:rPr>
              <w:fldChar w:fldCharType="begin"/>
            </w:r>
            <w:r w:rsidR="009F68E2">
              <w:rPr>
                <w:noProof/>
                <w:webHidden/>
              </w:rPr>
              <w:instrText xml:space="preserve"> PAGEREF _Toc96525606 \h </w:instrText>
            </w:r>
            <w:r w:rsidR="009F68E2">
              <w:rPr>
                <w:noProof/>
                <w:webHidden/>
              </w:rPr>
            </w:r>
            <w:r w:rsidR="009F68E2">
              <w:rPr>
                <w:noProof/>
                <w:webHidden/>
              </w:rPr>
              <w:fldChar w:fldCharType="separate"/>
            </w:r>
            <w:r w:rsidR="009F68E2">
              <w:rPr>
                <w:noProof/>
                <w:webHidden/>
              </w:rPr>
              <w:t>50</w:t>
            </w:r>
            <w:r w:rsidR="009F68E2">
              <w:rPr>
                <w:noProof/>
                <w:webHidden/>
              </w:rPr>
              <w:fldChar w:fldCharType="end"/>
            </w:r>
          </w:hyperlink>
        </w:p>
        <w:p w14:paraId="3E84C8B4" w14:textId="79AA262A" w:rsidR="009F68E2" w:rsidRDefault="0099667C">
          <w:pPr>
            <w:pStyle w:val="Verzeichnis3"/>
            <w:tabs>
              <w:tab w:val="left" w:pos="1320"/>
              <w:tab w:val="right" w:leader="dot" w:pos="9062"/>
            </w:tabs>
            <w:rPr>
              <w:rFonts w:asciiTheme="minorHAnsi" w:eastAsiaTheme="minorEastAsia" w:hAnsiTheme="minorHAnsi"/>
              <w:noProof/>
              <w:sz w:val="22"/>
              <w:lang w:eastAsia="de-DE"/>
            </w:rPr>
          </w:pPr>
          <w:hyperlink w:anchor="_Toc96525607" w:history="1">
            <w:r w:rsidR="009F68E2" w:rsidRPr="007A59C1">
              <w:rPr>
                <w:rStyle w:val="Hyperlink"/>
                <w:noProof/>
              </w:rPr>
              <w:t>4.2.5</w:t>
            </w:r>
            <w:r w:rsidR="009F68E2">
              <w:rPr>
                <w:rFonts w:asciiTheme="minorHAnsi" w:eastAsiaTheme="minorEastAsia" w:hAnsiTheme="minorHAnsi"/>
                <w:noProof/>
                <w:sz w:val="22"/>
                <w:lang w:eastAsia="de-DE"/>
              </w:rPr>
              <w:tab/>
            </w:r>
            <w:r w:rsidR="009F68E2" w:rsidRPr="007A59C1">
              <w:rPr>
                <w:rStyle w:val="Hyperlink"/>
                <w:noProof/>
              </w:rPr>
              <w:t>Fenster für die Ausführung der Dienstprogramme</w:t>
            </w:r>
            <w:r w:rsidR="009F68E2">
              <w:rPr>
                <w:noProof/>
                <w:webHidden/>
              </w:rPr>
              <w:tab/>
            </w:r>
            <w:r w:rsidR="009F68E2">
              <w:rPr>
                <w:noProof/>
                <w:webHidden/>
              </w:rPr>
              <w:fldChar w:fldCharType="begin"/>
            </w:r>
            <w:r w:rsidR="009F68E2">
              <w:rPr>
                <w:noProof/>
                <w:webHidden/>
              </w:rPr>
              <w:instrText xml:space="preserve"> PAGEREF _Toc96525607 \h </w:instrText>
            </w:r>
            <w:r w:rsidR="009F68E2">
              <w:rPr>
                <w:noProof/>
                <w:webHidden/>
              </w:rPr>
            </w:r>
            <w:r w:rsidR="009F68E2">
              <w:rPr>
                <w:noProof/>
                <w:webHidden/>
              </w:rPr>
              <w:fldChar w:fldCharType="separate"/>
            </w:r>
            <w:r w:rsidR="009F68E2">
              <w:rPr>
                <w:noProof/>
                <w:webHidden/>
              </w:rPr>
              <w:t>52</w:t>
            </w:r>
            <w:r w:rsidR="009F68E2">
              <w:rPr>
                <w:noProof/>
                <w:webHidden/>
              </w:rPr>
              <w:fldChar w:fldCharType="end"/>
            </w:r>
          </w:hyperlink>
        </w:p>
        <w:p w14:paraId="07146AC0" w14:textId="425A4EAF" w:rsidR="009F68E2" w:rsidRDefault="0099667C">
          <w:pPr>
            <w:pStyle w:val="Verzeichnis2"/>
            <w:tabs>
              <w:tab w:val="left" w:pos="880"/>
              <w:tab w:val="right" w:leader="dot" w:pos="9062"/>
            </w:tabs>
            <w:rPr>
              <w:rFonts w:asciiTheme="minorHAnsi" w:eastAsiaTheme="minorEastAsia" w:hAnsiTheme="minorHAnsi"/>
              <w:noProof/>
              <w:sz w:val="22"/>
              <w:lang w:eastAsia="de-DE"/>
            </w:rPr>
          </w:pPr>
          <w:hyperlink w:anchor="_Toc96525608" w:history="1">
            <w:r w:rsidR="009F68E2" w:rsidRPr="007A59C1">
              <w:rPr>
                <w:rStyle w:val="Hyperlink"/>
                <w:noProof/>
              </w:rPr>
              <w:t>4.3</w:t>
            </w:r>
            <w:r w:rsidR="009F68E2">
              <w:rPr>
                <w:rFonts w:asciiTheme="minorHAnsi" w:eastAsiaTheme="minorEastAsia" w:hAnsiTheme="minorHAnsi"/>
                <w:noProof/>
                <w:sz w:val="22"/>
                <w:lang w:eastAsia="de-DE"/>
              </w:rPr>
              <w:tab/>
            </w:r>
            <w:r w:rsidR="009F68E2" w:rsidRPr="007A59C1">
              <w:rPr>
                <w:rStyle w:val="Hyperlink"/>
                <w:noProof/>
              </w:rPr>
              <w:t>Softwarearchitektur</w:t>
            </w:r>
            <w:r w:rsidR="009F68E2">
              <w:rPr>
                <w:noProof/>
                <w:webHidden/>
              </w:rPr>
              <w:tab/>
            </w:r>
            <w:r w:rsidR="009F68E2">
              <w:rPr>
                <w:noProof/>
                <w:webHidden/>
              </w:rPr>
              <w:fldChar w:fldCharType="begin"/>
            </w:r>
            <w:r w:rsidR="009F68E2">
              <w:rPr>
                <w:noProof/>
                <w:webHidden/>
              </w:rPr>
              <w:instrText xml:space="preserve"> PAGEREF _Toc96525608 \h </w:instrText>
            </w:r>
            <w:r w:rsidR="009F68E2">
              <w:rPr>
                <w:noProof/>
                <w:webHidden/>
              </w:rPr>
            </w:r>
            <w:r w:rsidR="009F68E2">
              <w:rPr>
                <w:noProof/>
                <w:webHidden/>
              </w:rPr>
              <w:fldChar w:fldCharType="separate"/>
            </w:r>
            <w:r w:rsidR="009F68E2">
              <w:rPr>
                <w:noProof/>
                <w:webHidden/>
              </w:rPr>
              <w:t>54</w:t>
            </w:r>
            <w:r w:rsidR="009F68E2">
              <w:rPr>
                <w:noProof/>
                <w:webHidden/>
              </w:rPr>
              <w:fldChar w:fldCharType="end"/>
            </w:r>
          </w:hyperlink>
        </w:p>
        <w:p w14:paraId="354FF48F" w14:textId="23B57DE3" w:rsidR="009F68E2" w:rsidRDefault="0099667C">
          <w:pPr>
            <w:pStyle w:val="Verzeichnis3"/>
            <w:tabs>
              <w:tab w:val="left" w:pos="1320"/>
              <w:tab w:val="right" w:leader="dot" w:pos="9062"/>
            </w:tabs>
            <w:rPr>
              <w:rFonts w:asciiTheme="minorHAnsi" w:eastAsiaTheme="minorEastAsia" w:hAnsiTheme="minorHAnsi"/>
              <w:noProof/>
              <w:sz w:val="22"/>
              <w:lang w:eastAsia="de-DE"/>
            </w:rPr>
          </w:pPr>
          <w:hyperlink w:anchor="_Toc96525609" w:history="1">
            <w:r w:rsidR="009F68E2" w:rsidRPr="007A59C1">
              <w:rPr>
                <w:rStyle w:val="Hyperlink"/>
                <w:noProof/>
              </w:rPr>
              <w:t>4.3.1</w:t>
            </w:r>
            <w:r w:rsidR="009F68E2">
              <w:rPr>
                <w:rFonts w:asciiTheme="minorHAnsi" w:eastAsiaTheme="minorEastAsia" w:hAnsiTheme="minorHAnsi"/>
                <w:noProof/>
                <w:sz w:val="22"/>
                <w:lang w:eastAsia="de-DE"/>
              </w:rPr>
              <w:tab/>
            </w:r>
            <w:r w:rsidR="009F68E2" w:rsidRPr="007A59C1">
              <w:rPr>
                <w:rStyle w:val="Hyperlink"/>
                <w:noProof/>
              </w:rPr>
              <w:t>Basis-Architektur</w:t>
            </w:r>
            <w:r w:rsidR="009F68E2">
              <w:rPr>
                <w:noProof/>
                <w:webHidden/>
              </w:rPr>
              <w:tab/>
            </w:r>
            <w:r w:rsidR="009F68E2">
              <w:rPr>
                <w:noProof/>
                <w:webHidden/>
              </w:rPr>
              <w:fldChar w:fldCharType="begin"/>
            </w:r>
            <w:r w:rsidR="009F68E2">
              <w:rPr>
                <w:noProof/>
                <w:webHidden/>
              </w:rPr>
              <w:instrText xml:space="preserve"> PAGEREF _Toc96525609 \h </w:instrText>
            </w:r>
            <w:r w:rsidR="009F68E2">
              <w:rPr>
                <w:noProof/>
                <w:webHidden/>
              </w:rPr>
            </w:r>
            <w:r w:rsidR="009F68E2">
              <w:rPr>
                <w:noProof/>
                <w:webHidden/>
              </w:rPr>
              <w:fldChar w:fldCharType="separate"/>
            </w:r>
            <w:r w:rsidR="009F68E2">
              <w:rPr>
                <w:noProof/>
                <w:webHidden/>
              </w:rPr>
              <w:t>54</w:t>
            </w:r>
            <w:r w:rsidR="009F68E2">
              <w:rPr>
                <w:noProof/>
                <w:webHidden/>
              </w:rPr>
              <w:fldChar w:fldCharType="end"/>
            </w:r>
          </w:hyperlink>
        </w:p>
        <w:p w14:paraId="5765DD40" w14:textId="23310610" w:rsidR="009F68E2" w:rsidRDefault="0099667C">
          <w:pPr>
            <w:pStyle w:val="Verzeichnis3"/>
            <w:tabs>
              <w:tab w:val="left" w:pos="1320"/>
              <w:tab w:val="right" w:leader="dot" w:pos="9062"/>
            </w:tabs>
            <w:rPr>
              <w:rFonts w:asciiTheme="minorHAnsi" w:eastAsiaTheme="minorEastAsia" w:hAnsiTheme="minorHAnsi"/>
              <w:noProof/>
              <w:sz w:val="22"/>
              <w:lang w:eastAsia="de-DE"/>
            </w:rPr>
          </w:pPr>
          <w:hyperlink w:anchor="_Toc96525610" w:history="1">
            <w:r w:rsidR="009F68E2" w:rsidRPr="007A59C1">
              <w:rPr>
                <w:rStyle w:val="Hyperlink"/>
                <w:noProof/>
              </w:rPr>
              <w:t>4.3.2</w:t>
            </w:r>
            <w:r w:rsidR="009F68E2">
              <w:rPr>
                <w:rFonts w:asciiTheme="minorHAnsi" w:eastAsiaTheme="minorEastAsia" w:hAnsiTheme="minorHAnsi"/>
                <w:noProof/>
                <w:sz w:val="22"/>
                <w:lang w:eastAsia="de-DE"/>
              </w:rPr>
              <w:tab/>
            </w:r>
            <w:r w:rsidR="009F68E2" w:rsidRPr="007A59C1">
              <w:rPr>
                <w:rStyle w:val="Hyperlink"/>
                <w:noProof/>
              </w:rPr>
              <w:t>Vollständige Architektur</w:t>
            </w:r>
            <w:r w:rsidR="009F68E2">
              <w:rPr>
                <w:noProof/>
                <w:webHidden/>
              </w:rPr>
              <w:tab/>
            </w:r>
            <w:r w:rsidR="009F68E2">
              <w:rPr>
                <w:noProof/>
                <w:webHidden/>
              </w:rPr>
              <w:fldChar w:fldCharType="begin"/>
            </w:r>
            <w:r w:rsidR="009F68E2">
              <w:rPr>
                <w:noProof/>
                <w:webHidden/>
              </w:rPr>
              <w:instrText xml:space="preserve"> PAGEREF _Toc96525610 \h </w:instrText>
            </w:r>
            <w:r w:rsidR="009F68E2">
              <w:rPr>
                <w:noProof/>
                <w:webHidden/>
              </w:rPr>
            </w:r>
            <w:r w:rsidR="009F68E2">
              <w:rPr>
                <w:noProof/>
                <w:webHidden/>
              </w:rPr>
              <w:fldChar w:fldCharType="separate"/>
            </w:r>
            <w:r w:rsidR="009F68E2">
              <w:rPr>
                <w:noProof/>
                <w:webHidden/>
              </w:rPr>
              <w:t>57</w:t>
            </w:r>
            <w:r w:rsidR="009F68E2">
              <w:rPr>
                <w:noProof/>
                <w:webHidden/>
              </w:rPr>
              <w:fldChar w:fldCharType="end"/>
            </w:r>
          </w:hyperlink>
        </w:p>
        <w:p w14:paraId="79E5CF24" w14:textId="19DCBA08" w:rsidR="009F68E2" w:rsidRDefault="0099667C">
          <w:pPr>
            <w:pStyle w:val="Verzeichnis2"/>
            <w:tabs>
              <w:tab w:val="left" w:pos="880"/>
              <w:tab w:val="right" w:leader="dot" w:pos="9062"/>
            </w:tabs>
            <w:rPr>
              <w:rFonts w:asciiTheme="minorHAnsi" w:eastAsiaTheme="minorEastAsia" w:hAnsiTheme="minorHAnsi"/>
              <w:noProof/>
              <w:sz w:val="22"/>
              <w:lang w:eastAsia="de-DE"/>
            </w:rPr>
          </w:pPr>
          <w:hyperlink w:anchor="_Toc96525611" w:history="1">
            <w:r w:rsidR="009F68E2" w:rsidRPr="007A59C1">
              <w:rPr>
                <w:rStyle w:val="Hyperlink"/>
                <w:noProof/>
              </w:rPr>
              <w:t>4.4</w:t>
            </w:r>
            <w:r w:rsidR="009F68E2">
              <w:rPr>
                <w:rFonts w:asciiTheme="minorHAnsi" w:eastAsiaTheme="minorEastAsia" w:hAnsiTheme="minorHAnsi"/>
                <w:noProof/>
                <w:sz w:val="22"/>
                <w:lang w:eastAsia="de-DE"/>
              </w:rPr>
              <w:tab/>
            </w:r>
            <w:r w:rsidR="009F68E2" w:rsidRPr="007A59C1">
              <w:rPr>
                <w:rStyle w:val="Hyperlink"/>
                <w:noProof/>
              </w:rPr>
              <w:t>Zusammenfassung</w:t>
            </w:r>
            <w:r w:rsidR="009F68E2">
              <w:rPr>
                <w:noProof/>
                <w:webHidden/>
              </w:rPr>
              <w:tab/>
            </w:r>
            <w:r w:rsidR="009F68E2">
              <w:rPr>
                <w:noProof/>
                <w:webHidden/>
              </w:rPr>
              <w:fldChar w:fldCharType="begin"/>
            </w:r>
            <w:r w:rsidR="009F68E2">
              <w:rPr>
                <w:noProof/>
                <w:webHidden/>
              </w:rPr>
              <w:instrText xml:space="preserve"> PAGEREF _Toc96525611 \h </w:instrText>
            </w:r>
            <w:r w:rsidR="009F68E2">
              <w:rPr>
                <w:noProof/>
                <w:webHidden/>
              </w:rPr>
            </w:r>
            <w:r w:rsidR="009F68E2">
              <w:rPr>
                <w:noProof/>
                <w:webHidden/>
              </w:rPr>
              <w:fldChar w:fldCharType="separate"/>
            </w:r>
            <w:r w:rsidR="009F68E2">
              <w:rPr>
                <w:noProof/>
                <w:webHidden/>
              </w:rPr>
              <w:t>61</w:t>
            </w:r>
            <w:r w:rsidR="009F68E2">
              <w:rPr>
                <w:noProof/>
                <w:webHidden/>
              </w:rPr>
              <w:fldChar w:fldCharType="end"/>
            </w:r>
          </w:hyperlink>
        </w:p>
        <w:p w14:paraId="004891B1" w14:textId="520A0872" w:rsidR="009F68E2" w:rsidRDefault="0099667C">
          <w:pPr>
            <w:pStyle w:val="Verzeichnis1"/>
            <w:tabs>
              <w:tab w:val="left" w:pos="480"/>
              <w:tab w:val="right" w:leader="dot" w:pos="9062"/>
            </w:tabs>
            <w:rPr>
              <w:rFonts w:asciiTheme="minorHAnsi" w:eastAsiaTheme="minorEastAsia" w:hAnsiTheme="minorHAnsi"/>
              <w:noProof/>
              <w:sz w:val="22"/>
              <w:lang w:eastAsia="de-DE"/>
            </w:rPr>
          </w:pPr>
          <w:hyperlink w:anchor="_Toc96525612" w:history="1">
            <w:r w:rsidR="009F68E2" w:rsidRPr="007A59C1">
              <w:rPr>
                <w:rStyle w:val="Hyperlink"/>
                <w:noProof/>
              </w:rPr>
              <w:t>5.</w:t>
            </w:r>
            <w:r w:rsidR="009F68E2">
              <w:rPr>
                <w:rFonts w:asciiTheme="minorHAnsi" w:eastAsiaTheme="minorEastAsia" w:hAnsiTheme="minorHAnsi"/>
                <w:noProof/>
                <w:sz w:val="22"/>
                <w:lang w:eastAsia="de-DE"/>
              </w:rPr>
              <w:tab/>
            </w:r>
            <w:r w:rsidR="009F68E2" w:rsidRPr="007A59C1">
              <w:rPr>
                <w:rStyle w:val="Hyperlink"/>
                <w:noProof/>
              </w:rPr>
              <w:t>Implementierung der Software</w:t>
            </w:r>
            <w:r w:rsidR="009F68E2">
              <w:rPr>
                <w:noProof/>
                <w:webHidden/>
              </w:rPr>
              <w:tab/>
            </w:r>
            <w:r w:rsidR="009F68E2">
              <w:rPr>
                <w:noProof/>
                <w:webHidden/>
              </w:rPr>
              <w:fldChar w:fldCharType="begin"/>
            </w:r>
            <w:r w:rsidR="009F68E2">
              <w:rPr>
                <w:noProof/>
                <w:webHidden/>
              </w:rPr>
              <w:instrText xml:space="preserve"> PAGEREF _Toc96525612 \h </w:instrText>
            </w:r>
            <w:r w:rsidR="009F68E2">
              <w:rPr>
                <w:noProof/>
                <w:webHidden/>
              </w:rPr>
            </w:r>
            <w:r w:rsidR="009F68E2">
              <w:rPr>
                <w:noProof/>
                <w:webHidden/>
              </w:rPr>
              <w:fldChar w:fldCharType="separate"/>
            </w:r>
            <w:r w:rsidR="009F68E2">
              <w:rPr>
                <w:noProof/>
                <w:webHidden/>
              </w:rPr>
              <w:t>63</w:t>
            </w:r>
            <w:r w:rsidR="009F68E2">
              <w:rPr>
                <w:noProof/>
                <w:webHidden/>
              </w:rPr>
              <w:fldChar w:fldCharType="end"/>
            </w:r>
          </w:hyperlink>
        </w:p>
        <w:p w14:paraId="7B09DF48" w14:textId="3A16CD8B" w:rsidR="009F68E2" w:rsidRDefault="0099667C">
          <w:pPr>
            <w:pStyle w:val="Verzeichnis2"/>
            <w:tabs>
              <w:tab w:val="left" w:pos="880"/>
              <w:tab w:val="right" w:leader="dot" w:pos="9062"/>
            </w:tabs>
            <w:rPr>
              <w:rFonts w:asciiTheme="minorHAnsi" w:eastAsiaTheme="minorEastAsia" w:hAnsiTheme="minorHAnsi"/>
              <w:noProof/>
              <w:sz w:val="22"/>
              <w:lang w:eastAsia="de-DE"/>
            </w:rPr>
          </w:pPr>
          <w:hyperlink w:anchor="_Toc96525613" w:history="1">
            <w:r w:rsidR="009F68E2" w:rsidRPr="007A59C1">
              <w:rPr>
                <w:rStyle w:val="Hyperlink"/>
                <w:noProof/>
              </w:rPr>
              <w:t>5.1</w:t>
            </w:r>
            <w:r w:rsidR="009F68E2">
              <w:rPr>
                <w:rFonts w:asciiTheme="minorHAnsi" w:eastAsiaTheme="minorEastAsia" w:hAnsiTheme="minorHAnsi"/>
                <w:noProof/>
                <w:sz w:val="22"/>
                <w:lang w:eastAsia="de-DE"/>
              </w:rPr>
              <w:tab/>
            </w:r>
            <w:r w:rsidR="009F68E2" w:rsidRPr="007A59C1">
              <w:rPr>
                <w:rStyle w:val="Hyperlink"/>
                <w:noProof/>
              </w:rPr>
              <w:t>Interne Projekt-Schablone</w:t>
            </w:r>
            <w:r w:rsidR="009F68E2">
              <w:rPr>
                <w:noProof/>
                <w:webHidden/>
              </w:rPr>
              <w:tab/>
            </w:r>
            <w:r w:rsidR="009F68E2">
              <w:rPr>
                <w:noProof/>
                <w:webHidden/>
              </w:rPr>
              <w:fldChar w:fldCharType="begin"/>
            </w:r>
            <w:r w:rsidR="009F68E2">
              <w:rPr>
                <w:noProof/>
                <w:webHidden/>
              </w:rPr>
              <w:instrText xml:space="preserve"> PAGEREF _Toc96525613 \h </w:instrText>
            </w:r>
            <w:r w:rsidR="009F68E2">
              <w:rPr>
                <w:noProof/>
                <w:webHidden/>
              </w:rPr>
            </w:r>
            <w:r w:rsidR="009F68E2">
              <w:rPr>
                <w:noProof/>
                <w:webHidden/>
              </w:rPr>
              <w:fldChar w:fldCharType="separate"/>
            </w:r>
            <w:r w:rsidR="009F68E2">
              <w:rPr>
                <w:noProof/>
                <w:webHidden/>
              </w:rPr>
              <w:t>63</w:t>
            </w:r>
            <w:r w:rsidR="009F68E2">
              <w:rPr>
                <w:noProof/>
                <w:webHidden/>
              </w:rPr>
              <w:fldChar w:fldCharType="end"/>
            </w:r>
          </w:hyperlink>
        </w:p>
        <w:p w14:paraId="44C7BEE6" w14:textId="2634F795" w:rsidR="009F68E2" w:rsidRDefault="0099667C">
          <w:pPr>
            <w:pStyle w:val="Verzeichnis2"/>
            <w:tabs>
              <w:tab w:val="left" w:pos="880"/>
              <w:tab w:val="right" w:leader="dot" w:pos="9062"/>
            </w:tabs>
            <w:rPr>
              <w:rFonts w:asciiTheme="minorHAnsi" w:eastAsiaTheme="minorEastAsia" w:hAnsiTheme="minorHAnsi"/>
              <w:noProof/>
              <w:sz w:val="22"/>
              <w:lang w:eastAsia="de-DE"/>
            </w:rPr>
          </w:pPr>
          <w:hyperlink w:anchor="_Toc96525614" w:history="1">
            <w:r w:rsidR="009F68E2" w:rsidRPr="007A59C1">
              <w:rPr>
                <w:rStyle w:val="Hyperlink"/>
                <w:noProof/>
              </w:rPr>
              <w:t>5.2</w:t>
            </w:r>
            <w:r w:rsidR="009F68E2">
              <w:rPr>
                <w:rFonts w:asciiTheme="minorHAnsi" w:eastAsiaTheme="minorEastAsia" w:hAnsiTheme="minorHAnsi"/>
                <w:noProof/>
                <w:sz w:val="22"/>
                <w:lang w:eastAsia="de-DE"/>
              </w:rPr>
              <w:tab/>
            </w:r>
            <w:r w:rsidR="009F68E2" w:rsidRPr="007A59C1">
              <w:rPr>
                <w:rStyle w:val="Hyperlink"/>
                <w:noProof/>
              </w:rPr>
              <w:t>Implementierung der Software</w:t>
            </w:r>
            <w:r w:rsidR="009F68E2">
              <w:rPr>
                <w:noProof/>
                <w:webHidden/>
              </w:rPr>
              <w:tab/>
            </w:r>
            <w:r w:rsidR="009F68E2">
              <w:rPr>
                <w:noProof/>
                <w:webHidden/>
              </w:rPr>
              <w:fldChar w:fldCharType="begin"/>
            </w:r>
            <w:r w:rsidR="009F68E2">
              <w:rPr>
                <w:noProof/>
                <w:webHidden/>
              </w:rPr>
              <w:instrText xml:space="preserve"> PAGEREF _Toc96525614 \h </w:instrText>
            </w:r>
            <w:r w:rsidR="009F68E2">
              <w:rPr>
                <w:noProof/>
                <w:webHidden/>
              </w:rPr>
            </w:r>
            <w:r w:rsidR="009F68E2">
              <w:rPr>
                <w:noProof/>
                <w:webHidden/>
              </w:rPr>
              <w:fldChar w:fldCharType="separate"/>
            </w:r>
            <w:r w:rsidR="009F68E2">
              <w:rPr>
                <w:noProof/>
                <w:webHidden/>
              </w:rPr>
              <w:t>66</w:t>
            </w:r>
            <w:r w:rsidR="009F68E2">
              <w:rPr>
                <w:noProof/>
                <w:webHidden/>
              </w:rPr>
              <w:fldChar w:fldCharType="end"/>
            </w:r>
          </w:hyperlink>
        </w:p>
        <w:p w14:paraId="3DF35B71" w14:textId="2B0ADB3E" w:rsidR="009F68E2" w:rsidRDefault="0099667C">
          <w:pPr>
            <w:pStyle w:val="Verzeichnis3"/>
            <w:tabs>
              <w:tab w:val="left" w:pos="1320"/>
              <w:tab w:val="right" w:leader="dot" w:pos="9062"/>
            </w:tabs>
            <w:rPr>
              <w:rFonts w:asciiTheme="minorHAnsi" w:eastAsiaTheme="minorEastAsia" w:hAnsiTheme="minorHAnsi"/>
              <w:noProof/>
              <w:sz w:val="22"/>
              <w:lang w:eastAsia="de-DE"/>
            </w:rPr>
          </w:pPr>
          <w:hyperlink w:anchor="_Toc96525615" w:history="1">
            <w:r w:rsidR="009F68E2" w:rsidRPr="007A59C1">
              <w:rPr>
                <w:rStyle w:val="Hyperlink"/>
                <w:noProof/>
              </w:rPr>
              <w:t>5.2.1</w:t>
            </w:r>
            <w:r w:rsidR="009F68E2">
              <w:rPr>
                <w:rFonts w:asciiTheme="minorHAnsi" w:eastAsiaTheme="minorEastAsia" w:hAnsiTheme="minorHAnsi"/>
                <w:noProof/>
                <w:sz w:val="22"/>
                <w:lang w:eastAsia="de-DE"/>
              </w:rPr>
              <w:tab/>
            </w:r>
            <w:r w:rsidR="009F68E2" w:rsidRPr="007A59C1">
              <w:rPr>
                <w:rStyle w:val="Hyperlink"/>
                <w:noProof/>
              </w:rPr>
              <w:t>Das Hauptmenü</w:t>
            </w:r>
            <w:r w:rsidR="009F68E2">
              <w:rPr>
                <w:noProof/>
                <w:webHidden/>
              </w:rPr>
              <w:tab/>
            </w:r>
            <w:r w:rsidR="009F68E2">
              <w:rPr>
                <w:noProof/>
                <w:webHidden/>
              </w:rPr>
              <w:fldChar w:fldCharType="begin"/>
            </w:r>
            <w:r w:rsidR="009F68E2">
              <w:rPr>
                <w:noProof/>
                <w:webHidden/>
              </w:rPr>
              <w:instrText xml:space="preserve"> PAGEREF _Toc96525615 \h </w:instrText>
            </w:r>
            <w:r w:rsidR="009F68E2">
              <w:rPr>
                <w:noProof/>
                <w:webHidden/>
              </w:rPr>
            </w:r>
            <w:r w:rsidR="009F68E2">
              <w:rPr>
                <w:noProof/>
                <w:webHidden/>
              </w:rPr>
              <w:fldChar w:fldCharType="separate"/>
            </w:r>
            <w:r w:rsidR="009F68E2">
              <w:rPr>
                <w:noProof/>
                <w:webHidden/>
              </w:rPr>
              <w:t>66</w:t>
            </w:r>
            <w:r w:rsidR="009F68E2">
              <w:rPr>
                <w:noProof/>
                <w:webHidden/>
              </w:rPr>
              <w:fldChar w:fldCharType="end"/>
            </w:r>
          </w:hyperlink>
        </w:p>
        <w:p w14:paraId="3C07C861" w14:textId="0715F3D8" w:rsidR="009F68E2" w:rsidRDefault="0099667C">
          <w:pPr>
            <w:pStyle w:val="Verzeichnis3"/>
            <w:tabs>
              <w:tab w:val="left" w:pos="1320"/>
              <w:tab w:val="right" w:leader="dot" w:pos="9062"/>
            </w:tabs>
            <w:rPr>
              <w:rFonts w:asciiTheme="minorHAnsi" w:eastAsiaTheme="minorEastAsia" w:hAnsiTheme="minorHAnsi"/>
              <w:noProof/>
              <w:sz w:val="22"/>
              <w:lang w:eastAsia="de-DE"/>
            </w:rPr>
          </w:pPr>
          <w:hyperlink w:anchor="_Toc96525616" w:history="1">
            <w:r w:rsidR="009F68E2" w:rsidRPr="007A59C1">
              <w:rPr>
                <w:rStyle w:val="Hyperlink"/>
                <w:noProof/>
              </w:rPr>
              <w:t>5.2.2</w:t>
            </w:r>
            <w:r w:rsidR="009F68E2">
              <w:rPr>
                <w:rFonts w:asciiTheme="minorHAnsi" w:eastAsiaTheme="minorEastAsia" w:hAnsiTheme="minorHAnsi"/>
                <w:noProof/>
                <w:sz w:val="22"/>
                <w:lang w:eastAsia="de-DE"/>
              </w:rPr>
              <w:tab/>
            </w:r>
            <w:r w:rsidR="009F68E2" w:rsidRPr="007A59C1">
              <w:rPr>
                <w:rStyle w:val="Hyperlink"/>
                <w:noProof/>
              </w:rPr>
              <w:t>Fenster für die Projekterstellung</w:t>
            </w:r>
            <w:r w:rsidR="009F68E2">
              <w:rPr>
                <w:noProof/>
                <w:webHidden/>
              </w:rPr>
              <w:tab/>
            </w:r>
            <w:r w:rsidR="009F68E2">
              <w:rPr>
                <w:noProof/>
                <w:webHidden/>
              </w:rPr>
              <w:fldChar w:fldCharType="begin"/>
            </w:r>
            <w:r w:rsidR="009F68E2">
              <w:rPr>
                <w:noProof/>
                <w:webHidden/>
              </w:rPr>
              <w:instrText xml:space="preserve"> PAGEREF _Toc96525616 \h </w:instrText>
            </w:r>
            <w:r w:rsidR="009F68E2">
              <w:rPr>
                <w:noProof/>
                <w:webHidden/>
              </w:rPr>
            </w:r>
            <w:r w:rsidR="009F68E2">
              <w:rPr>
                <w:noProof/>
                <w:webHidden/>
              </w:rPr>
              <w:fldChar w:fldCharType="separate"/>
            </w:r>
            <w:r w:rsidR="009F68E2">
              <w:rPr>
                <w:noProof/>
                <w:webHidden/>
              </w:rPr>
              <w:t>69</w:t>
            </w:r>
            <w:r w:rsidR="009F68E2">
              <w:rPr>
                <w:noProof/>
                <w:webHidden/>
              </w:rPr>
              <w:fldChar w:fldCharType="end"/>
            </w:r>
          </w:hyperlink>
        </w:p>
        <w:p w14:paraId="119F1246" w14:textId="69A37664" w:rsidR="009F68E2" w:rsidRDefault="0099667C">
          <w:pPr>
            <w:pStyle w:val="Verzeichnis3"/>
            <w:tabs>
              <w:tab w:val="left" w:pos="1320"/>
              <w:tab w:val="right" w:leader="dot" w:pos="9062"/>
            </w:tabs>
            <w:rPr>
              <w:rFonts w:asciiTheme="minorHAnsi" w:eastAsiaTheme="minorEastAsia" w:hAnsiTheme="minorHAnsi"/>
              <w:noProof/>
              <w:sz w:val="22"/>
              <w:lang w:eastAsia="de-DE"/>
            </w:rPr>
          </w:pPr>
          <w:hyperlink w:anchor="_Toc96525617" w:history="1">
            <w:r w:rsidR="009F68E2" w:rsidRPr="007A59C1">
              <w:rPr>
                <w:rStyle w:val="Hyperlink"/>
                <w:noProof/>
              </w:rPr>
              <w:t>5.2.3</w:t>
            </w:r>
            <w:r w:rsidR="009F68E2">
              <w:rPr>
                <w:rFonts w:asciiTheme="minorHAnsi" w:eastAsiaTheme="minorEastAsia" w:hAnsiTheme="minorHAnsi"/>
                <w:noProof/>
                <w:sz w:val="22"/>
                <w:lang w:eastAsia="de-DE"/>
              </w:rPr>
              <w:tab/>
            </w:r>
            <w:r w:rsidR="009F68E2" w:rsidRPr="007A59C1">
              <w:rPr>
                <w:rStyle w:val="Hyperlink"/>
                <w:noProof/>
              </w:rPr>
              <w:t>Fenster für die Projektaktualisierung</w:t>
            </w:r>
            <w:r w:rsidR="009F68E2">
              <w:rPr>
                <w:noProof/>
                <w:webHidden/>
              </w:rPr>
              <w:tab/>
            </w:r>
            <w:r w:rsidR="009F68E2">
              <w:rPr>
                <w:noProof/>
                <w:webHidden/>
              </w:rPr>
              <w:fldChar w:fldCharType="begin"/>
            </w:r>
            <w:r w:rsidR="009F68E2">
              <w:rPr>
                <w:noProof/>
                <w:webHidden/>
              </w:rPr>
              <w:instrText xml:space="preserve"> PAGEREF _Toc96525617 \h </w:instrText>
            </w:r>
            <w:r w:rsidR="009F68E2">
              <w:rPr>
                <w:noProof/>
                <w:webHidden/>
              </w:rPr>
            </w:r>
            <w:r w:rsidR="009F68E2">
              <w:rPr>
                <w:noProof/>
                <w:webHidden/>
              </w:rPr>
              <w:fldChar w:fldCharType="separate"/>
            </w:r>
            <w:r w:rsidR="009F68E2">
              <w:rPr>
                <w:noProof/>
                <w:webHidden/>
              </w:rPr>
              <w:t>75</w:t>
            </w:r>
            <w:r w:rsidR="009F68E2">
              <w:rPr>
                <w:noProof/>
                <w:webHidden/>
              </w:rPr>
              <w:fldChar w:fldCharType="end"/>
            </w:r>
          </w:hyperlink>
        </w:p>
        <w:p w14:paraId="1E8CC386" w14:textId="64FCD56E" w:rsidR="009F68E2" w:rsidRDefault="0099667C">
          <w:pPr>
            <w:pStyle w:val="Verzeichnis3"/>
            <w:tabs>
              <w:tab w:val="left" w:pos="1320"/>
              <w:tab w:val="right" w:leader="dot" w:pos="9062"/>
            </w:tabs>
            <w:rPr>
              <w:rFonts w:asciiTheme="minorHAnsi" w:eastAsiaTheme="minorEastAsia" w:hAnsiTheme="minorHAnsi"/>
              <w:noProof/>
              <w:sz w:val="22"/>
              <w:lang w:eastAsia="de-DE"/>
            </w:rPr>
          </w:pPr>
          <w:hyperlink w:anchor="_Toc96525618" w:history="1">
            <w:r w:rsidR="009F68E2" w:rsidRPr="007A59C1">
              <w:rPr>
                <w:rStyle w:val="Hyperlink"/>
                <w:noProof/>
              </w:rPr>
              <w:t>5.2.4</w:t>
            </w:r>
            <w:r w:rsidR="009F68E2">
              <w:rPr>
                <w:rFonts w:asciiTheme="minorHAnsi" w:eastAsiaTheme="minorEastAsia" w:hAnsiTheme="minorHAnsi"/>
                <w:noProof/>
                <w:sz w:val="22"/>
                <w:lang w:eastAsia="de-DE"/>
              </w:rPr>
              <w:tab/>
            </w:r>
            <w:r w:rsidR="009F68E2" w:rsidRPr="007A59C1">
              <w:rPr>
                <w:rStyle w:val="Hyperlink"/>
                <w:noProof/>
              </w:rPr>
              <w:t>Fenster für die Erweiterung der Projektmodule</w:t>
            </w:r>
            <w:r w:rsidR="009F68E2">
              <w:rPr>
                <w:noProof/>
                <w:webHidden/>
              </w:rPr>
              <w:tab/>
            </w:r>
            <w:r w:rsidR="009F68E2">
              <w:rPr>
                <w:noProof/>
                <w:webHidden/>
              </w:rPr>
              <w:fldChar w:fldCharType="begin"/>
            </w:r>
            <w:r w:rsidR="009F68E2">
              <w:rPr>
                <w:noProof/>
                <w:webHidden/>
              </w:rPr>
              <w:instrText xml:space="preserve"> PAGEREF _Toc96525618 \h </w:instrText>
            </w:r>
            <w:r w:rsidR="009F68E2">
              <w:rPr>
                <w:noProof/>
                <w:webHidden/>
              </w:rPr>
            </w:r>
            <w:r w:rsidR="009F68E2">
              <w:rPr>
                <w:noProof/>
                <w:webHidden/>
              </w:rPr>
              <w:fldChar w:fldCharType="separate"/>
            </w:r>
            <w:r w:rsidR="009F68E2">
              <w:rPr>
                <w:noProof/>
                <w:webHidden/>
              </w:rPr>
              <w:t>86</w:t>
            </w:r>
            <w:r w:rsidR="009F68E2">
              <w:rPr>
                <w:noProof/>
                <w:webHidden/>
              </w:rPr>
              <w:fldChar w:fldCharType="end"/>
            </w:r>
          </w:hyperlink>
        </w:p>
        <w:p w14:paraId="1935B915" w14:textId="2D84F2DF" w:rsidR="009F68E2" w:rsidRDefault="0099667C">
          <w:pPr>
            <w:pStyle w:val="Verzeichnis3"/>
            <w:tabs>
              <w:tab w:val="left" w:pos="1320"/>
              <w:tab w:val="right" w:leader="dot" w:pos="9062"/>
            </w:tabs>
            <w:rPr>
              <w:rFonts w:asciiTheme="minorHAnsi" w:eastAsiaTheme="minorEastAsia" w:hAnsiTheme="minorHAnsi"/>
              <w:noProof/>
              <w:sz w:val="22"/>
              <w:lang w:eastAsia="de-DE"/>
            </w:rPr>
          </w:pPr>
          <w:hyperlink w:anchor="_Toc96525619" w:history="1">
            <w:r w:rsidR="009F68E2" w:rsidRPr="007A59C1">
              <w:rPr>
                <w:rStyle w:val="Hyperlink"/>
                <w:noProof/>
              </w:rPr>
              <w:t>5.2.5</w:t>
            </w:r>
            <w:r w:rsidR="009F68E2">
              <w:rPr>
                <w:rFonts w:asciiTheme="minorHAnsi" w:eastAsiaTheme="minorEastAsia" w:hAnsiTheme="minorHAnsi"/>
                <w:noProof/>
                <w:sz w:val="22"/>
                <w:lang w:eastAsia="de-DE"/>
              </w:rPr>
              <w:tab/>
            </w:r>
            <w:r w:rsidR="009F68E2" w:rsidRPr="007A59C1">
              <w:rPr>
                <w:rStyle w:val="Hyperlink"/>
                <w:noProof/>
              </w:rPr>
              <w:t>Fenster für die Ausführung der Dienstprogramme</w:t>
            </w:r>
            <w:r w:rsidR="009F68E2">
              <w:rPr>
                <w:noProof/>
                <w:webHidden/>
              </w:rPr>
              <w:tab/>
            </w:r>
            <w:r w:rsidR="009F68E2">
              <w:rPr>
                <w:noProof/>
                <w:webHidden/>
              </w:rPr>
              <w:fldChar w:fldCharType="begin"/>
            </w:r>
            <w:r w:rsidR="009F68E2">
              <w:rPr>
                <w:noProof/>
                <w:webHidden/>
              </w:rPr>
              <w:instrText xml:space="preserve"> PAGEREF _Toc96525619 \h </w:instrText>
            </w:r>
            <w:r w:rsidR="009F68E2">
              <w:rPr>
                <w:noProof/>
                <w:webHidden/>
              </w:rPr>
            </w:r>
            <w:r w:rsidR="009F68E2">
              <w:rPr>
                <w:noProof/>
                <w:webHidden/>
              </w:rPr>
              <w:fldChar w:fldCharType="separate"/>
            </w:r>
            <w:r w:rsidR="009F68E2">
              <w:rPr>
                <w:noProof/>
                <w:webHidden/>
              </w:rPr>
              <w:t>92</w:t>
            </w:r>
            <w:r w:rsidR="009F68E2">
              <w:rPr>
                <w:noProof/>
                <w:webHidden/>
              </w:rPr>
              <w:fldChar w:fldCharType="end"/>
            </w:r>
          </w:hyperlink>
        </w:p>
        <w:p w14:paraId="3D0A2675" w14:textId="624DDDFC" w:rsidR="009F68E2" w:rsidRDefault="0099667C">
          <w:pPr>
            <w:pStyle w:val="Verzeichnis3"/>
            <w:tabs>
              <w:tab w:val="left" w:pos="1320"/>
              <w:tab w:val="right" w:leader="dot" w:pos="9062"/>
            </w:tabs>
            <w:rPr>
              <w:rFonts w:asciiTheme="minorHAnsi" w:eastAsiaTheme="minorEastAsia" w:hAnsiTheme="minorHAnsi"/>
              <w:noProof/>
              <w:sz w:val="22"/>
              <w:lang w:eastAsia="de-DE"/>
            </w:rPr>
          </w:pPr>
          <w:hyperlink w:anchor="_Toc96525620" w:history="1">
            <w:r w:rsidR="009F68E2" w:rsidRPr="007A59C1">
              <w:rPr>
                <w:rStyle w:val="Hyperlink"/>
                <w:noProof/>
              </w:rPr>
              <w:t>5.2.6</w:t>
            </w:r>
            <w:r w:rsidR="009F68E2">
              <w:rPr>
                <w:rFonts w:asciiTheme="minorHAnsi" w:eastAsiaTheme="minorEastAsia" w:hAnsiTheme="minorHAnsi"/>
                <w:noProof/>
                <w:sz w:val="22"/>
                <w:lang w:eastAsia="de-DE"/>
              </w:rPr>
              <w:tab/>
            </w:r>
            <w:r w:rsidR="009F68E2" w:rsidRPr="007A59C1">
              <w:rPr>
                <w:rStyle w:val="Hyperlink"/>
                <w:noProof/>
              </w:rPr>
              <w:t>Zusammenfassung</w:t>
            </w:r>
            <w:r w:rsidR="009F68E2">
              <w:rPr>
                <w:noProof/>
                <w:webHidden/>
              </w:rPr>
              <w:tab/>
            </w:r>
            <w:r w:rsidR="009F68E2">
              <w:rPr>
                <w:noProof/>
                <w:webHidden/>
              </w:rPr>
              <w:fldChar w:fldCharType="begin"/>
            </w:r>
            <w:r w:rsidR="009F68E2">
              <w:rPr>
                <w:noProof/>
                <w:webHidden/>
              </w:rPr>
              <w:instrText xml:space="preserve"> PAGEREF _Toc96525620 \h </w:instrText>
            </w:r>
            <w:r w:rsidR="009F68E2">
              <w:rPr>
                <w:noProof/>
                <w:webHidden/>
              </w:rPr>
            </w:r>
            <w:r w:rsidR="009F68E2">
              <w:rPr>
                <w:noProof/>
                <w:webHidden/>
              </w:rPr>
              <w:fldChar w:fldCharType="separate"/>
            </w:r>
            <w:r w:rsidR="009F68E2">
              <w:rPr>
                <w:noProof/>
                <w:webHidden/>
              </w:rPr>
              <w:t>96</w:t>
            </w:r>
            <w:r w:rsidR="009F68E2">
              <w:rPr>
                <w:noProof/>
                <w:webHidden/>
              </w:rPr>
              <w:fldChar w:fldCharType="end"/>
            </w:r>
          </w:hyperlink>
        </w:p>
        <w:p w14:paraId="49722973" w14:textId="406F3388" w:rsidR="009F68E2" w:rsidRDefault="0099667C">
          <w:pPr>
            <w:pStyle w:val="Verzeichnis2"/>
            <w:tabs>
              <w:tab w:val="left" w:pos="880"/>
              <w:tab w:val="right" w:leader="dot" w:pos="9062"/>
            </w:tabs>
            <w:rPr>
              <w:rFonts w:asciiTheme="minorHAnsi" w:eastAsiaTheme="minorEastAsia" w:hAnsiTheme="minorHAnsi"/>
              <w:noProof/>
              <w:sz w:val="22"/>
              <w:lang w:eastAsia="de-DE"/>
            </w:rPr>
          </w:pPr>
          <w:hyperlink w:anchor="_Toc96525621" w:history="1">
            <w:r w:rsidR="009F68E2" w:rsidRPr="007A59C1">
              <w:rPr>
                <w:rStyle w:val="Hyperlink"/>
                <w:noProof/>
              </w:rPr>
              <w:t>5.3</w:t>
            </w:r>
            <w:r w:rsidR="009F68E2">
              <w:rPr>
                <w:rFonts w:asciiTheme="minorHAnsi" w:eastAsiaTheme="minorEastAsia" w:hAnsiTheme="minorHAnsi"/>
                <w:noProof/>
                <w:sz w:val="22"/>
                <w:lang w:eastAsia="de-DE"/>
              </w:rPr>
              <w:tab/>
            </w:r>
            <w:r w:rsidR="009F68E2" w:rsidRPr="007A59C1">
              <w:rPr>
                <w:rStyle w:val="Hyperlink"/>
                <w:noProof/>
              </w:rPr>
              <w:t>Mögliche Erweiterungspunkte</w:t>
            </w:r>
            <w:r w:rsidR="009F68E2">
              <w:rPr>
                <w:noProof/>
                <w:webHidden/>
              </w:rPr>
              <w:tab/>
            </w:r>
            <w:r w:rsidR="009F68E2">
              <w:rPr>
                <w:noProof/>
                <w:webHidden/>
              </w:rPr>
              <w:fldChar w:fldCharType="begin"/>
            </w:r>
            <w:r w:rsidR="009F68E2">
              <w:rPr>
                <w:noProof/>
                <w:webHidden/>
              </w:rPr>
              <w:instrText xml:space="preserve"> PAGEREF _Toc96525621 \h </w:instrText>
            </w:r>
            <w:r w:rsidR="009F68E2">
              <w:rPr>
                <w:noProof/>
                <w:webHidden/>
              </w:rPr>
            </w:r>
            <w:r w:rsidR="009F68E2">
              <w:rPr>
                <w:noProof/>
                <w:webHidden/>
              </w:rPr>
              <w:fldChar w:fldCharType="separate"/>
            </w:r>
            <w:r w:rsidR="009F68E2">
              <w:rPr>
                <w:noProof/>
                <w:webHidden/>
              </w:rPr>
              <w:t>99</w:t>
            </w:r>
            <w:r w:rsidR="009F68E2">
              <w:rPr>
                <w:noProof/>
                <w:webHidden/>
              </w:rPr>
              <w:fldChar w:fldCharType="end"/>
            </w:r>
          </w:hyperlink>
        </w:p>
        <w:p w14:paraId="3BACFD8A" w14:textId="6D7D3CE2" w:rsidR="009F68E2" w:rsidRDefault="0099667C">
          <w:pPr>
            <w:pStyle w:val="Verzeichnis2"/>
            <w:tabs>
              <w:tab w:val="left" w:pos="880"/>
              <w:tab w:val="right" w:leader="dot" w:pos="9062"/>
            </w:tabs>
            <w:rPr>
              <w:rFonts w:asciiTheme="minorHAnsi" w:eastAsiaTheme="minorEastAsia" w:hAnsiTheme="minorHAnsi"/>
              <w:noProof/>
              <w:sz w:val="22"/>
              <w:lang w:eastAsia="de-DE"/>
            </w:rPr>
          </w:pPr>
          <w:hyperlink w:anchor="_Toc96525622" w:history="1">
            <w:r w:rsidR="009F68E2" w:rsidRPr="007A59C1">
              <w:rPr>
                <w:rStyle w:val="Hyperlink"/>
                <w:noProof/>
              </w:rPr>
              <w:t>5.4</w:t>
            </w:r>
            <w:r w:rsidR="009F68E2">
              <w:rPr>
                <w:rFonts w:asciiTheme="minorHAnsi" w:eastAsiaTheme="minorEastAsia" w:hAnsiTheme="minorHAnsi"/>
                <w:noProof/>
                <w:sz w:val="22"/>
                <w:lang w:eastAsia="de-DE"/>
              </w:rPr>
              <w:tab/>
            </w:r>
            <w:r w:rsidR="009F68E2" w:rsidRPr="007A59C1">
              <w:rPr>
                <w:rStyle w:val="Hyperlink"/>
                <w:noProof/>
              </w:rPr>
              <w:t>Zusammenfassung</w:t>
            </w:r>
            <w:r w:rsidR="009F68E2">
              <w:rPr>
                <w:noProof/>
                <w:webHidden/>
              </w:rPr>
              <w:tab/>
            </w:r>
            <w:r w:rsidR="009F68E2">
              <w:rPr>
                <w:noProof/>
                <w:webHidden/>
              </w:rPr>
              <w:fldChar w:fldCharType="begin"/>
            </w:r>
            <w:r w:rsidR="009F68E2">
              <w:rPr>
                <w:noProof/>
                <w:webHidden/>
              </w:rPr>
              <w:instrText xml:space="preserve"> PAGEREF _Toc96525622 \h </w:instrText>
            </w:r>
            <w:r w:rsidR="009F68E2">
              <w:rPr>
                <w:noProof/>
                <w:webHidden/>
              </w:rPr>
            </w:r>
            <w:r w:rsidR="009F68E2">
              <w:rPr>
                <w:noProof/>
                <w:webHidden/>
              </w:rPr>
              <w:fldChar w:fldCharType="separate"/>
            </w:r>
            <w:r w:rsidR="009F68E2">
              <w:rPr>
                <w:noProof/>
                <w:webHidden/>
              </w:rPr>
              <w:t>100</w:t>
            </w:r>
            <w:r w:rsidR="009F68E2">
              <w:rPr>
                <w:noProof/>
                <w:webHidden/>
              </w:rPr>
              <w:fldChar w:fldCharType="end"/>
            </w:r>
          </w:hyperlink>
        </w:p>
        <w:p w14:paraId="76876C06" w14:textId="0BFAFD95" w:rsidR="009F68E2" w:rsidRDefault="0099667C">
          <w:pPr>
            <w:pStyle w:val="Verzeichnis1"/>
            <w:tabs>
              <w:tab w:val="left" w:pos="480"/>
              <w:tab w:val="right" w:leader="dot" w:pos="9062"/>
            </w:tabs>
            <w:rPr>
              <w:rFonts w:asciiTheme="minorHAnsi" w:eastAsiaTheme="minorEastAsia" w:hAnsiTheme="minorHAnsi"/>
              <w:noProof/>
              <w:sz w:val="22"/>
              <w:lang w:eastAsia="de-DE"/>
            </w:rPr>
          </w:pPr>
          <w:hyperlink w:anchor="_Toc96525623" w:history="1">
            <w:r w:rsidR="009F68E2" w:rsidRPr="007A59C1">
              <w:rPr>
                <w:rStyle w:val="Hyperlink"/>
                <w:noProof/>
              </w:rPr>
              <w:t>6.</w:t>
            </w:r>
            <w:r w:rsidR="009F68E2">
              <w:rPr>
                <w:rFonts w:asciiTheme="minorHAnsi" w:eastAsiaTheme="minorEastAsia" w:hAnsiTheme="minorHAnsi"/>
                <w:noProof/>
                <w:sz w:val="22"/>
                <w:lang w:eastAsia="de-DE"/>
              </w:rPr>
              <w:tab/>
            </w:r>
            <w:r w:rsidR="009F68E2" w:rsidRPr="007A59C1">
              <w:rPr>
                <w:rStyle w:val="Hyperlink"/>
                <w:noProof/>
              </w:rPr>
              <w:t>Zusammenfassung</w:t>
            </w:r>
            <w:r w:rsidR="009F68E2">
              <w:rPr>
                <w:noProof/>
                <w:webHidden/>
              </w:rPr>
              <w:tab/>
            </w:r>
            <w:r w:rsidR="009F68E2">
              <w:rPr>
                <w:noProof/>
                <w:webHidden/>
              </w:rPr>
              <w:fldChar w:fldCharType="begin"/>
            </w:r>
            <w:r w:rsidR="009F68E2">
              <w:rPr>
                <w:noProof/>
                <w:webHidden/>
              </w:rPr>
              <w:instrText xml:space="preserve"> PAGEREF _Toc96525623 \h </w:instrText>
            </w:r>
            <w:r w:rsidR="009F68E2">
              <w:rPr>
                <w:noProof/>
                <w:webHidden/>
              </w:rPr>
            </w:r>
            <w:r w:rsidR="009F68E2">
              <w:rPr>
                <w:noProof/>
                <w:webHidden/>
              </w:rPr>
              <w:fldChar w:fldCharType="separate"/>
            </w:r>
            <w:r w:rsidR="009F68E2">
              <w:rPr>
                <w:noProof/>
                <w:webHidden/>
              </w:rPr>
              <w:t>101</w:t>
            </w:r>
            <w:r w:rsidR="009F68E2">
              <w:rPr>
                <w:noProof/>
                <w:webHidden/>
              </w:rPr>
              <w:fldChar w:fldCharType="end"/>
            </w:r>
          </w:hyperlink>
        </w:p>
        <w:p w14:paraId="44481AAA" w14:textId="2F7D5013" w:rsidR="009F68E2" w:rsidRDefault="0099667C">
          <w:pPr>
            <w:pStyle w:val="Verzeichnis1"/>
            <w:tabs>
              <w:tab w:val="right" w:leader="dot" w:pos="9062"/>
            </w:tabs>
            <w:rPr>
              <w:rFonts w:asciiTheme="minorHAnsi" w:eastAsiaTheme="minorEastAsia" w:hAnsiTheme="minorHAnsi"/>
              <w:noProof/>
              <w:sz w:val="22"/>
              <w:lang w:eastAsia="de-DE"/>
            </w:rPr>
          </w:pPr>
          <w:hyperlink w:anchor="_Toc96525624" w:history="1">
            <w:r w:rsidR="009F68E2" w:rsidRPr="007A59C1">
              <w:rPr>
                <w:rStyle w:val="Hyperlink"/>
                <w:noProof/>
              </w:rPr>
              <w:t>Literatur</w:t>
            </w:r>
            <w:r w:rsidR="009F68E2">
              <w:rPr>
                <w:noProof/>
                <w:webHidden/>
              </w:rPr>
              <w:tab/>
            </w:r>
            <w:r w:rsidR="009F68E2">
              <w:rPr>
                <w:noProof/>
                <w:webHidden/>
              </w:rPr>
              <w:fldChar w:fldCharType="begin"/>
            </w:r>
            <w:r w:rsidR="009F68E2">
              <w:rPr>
                <w:noProof/>
                <w:webHidden/>
              </w:rPr>
              <w:instrText xml:space="preserve"> PAGEREF _Toc96525624 \h </w:instrText>
            </w:r>
            <w:r w:rsidR="009F68E2">
              <w:rPr>
                <w:noProof/>
                <w:webHidden/>
              </w:rPr>
            </w:r>
            <w:r w:rsidR="009F68E2">
              <w:rPr>
                <w:noProof/>
                <w:webHidden/>
              </w:rPr>
              <w:fldChar w:fldCharType="separate"/>
            </w:r>
            <w:r w:rsidR="009F68E2">
              <w:rPr>
                <w:noProof/>
                <w:webHidden/>
              </w:rPr>
              <w:t>104</w:t>
            </w:r>
            <w:r w:rsidR="009F68E2">
              <w:rPr>
                <w:noProof/>
                <w:webHidden/>
              </w:rPr>
              <w:fldChar w:fldCharType="end"/>
            </w:r>
          </w:hyperlink>
        </w:p>
        <w:p w14:paraId="0989C49F" w14:textId="1D33C899" w:rsidR="000946AB" w:rsidRDefault="000946AB" w:rsidP="000946AB">
          <w:pPr>
            <w:rPr>
              <w:b/>
              <w:bCs/>
            </w:rPr>
          </w:pPr>
          <w:r>
            <w:rPr>
              <w:b/>
              <w:bCs/>
            </w:rPr>
            <w:fldChar w:fldCharType="end"/>
          </w:r>
        </w:p>
      </w:sdtContent>
    </w:sdt>
    <w:p w14:paraId="0548BDCA" w14:textId="77777777" w:rsidR="000946AB" w:rsidRPr="000946AB" w:rsidRDefault="000946AB" w:rsidP="000946AB">
      <w:pPr>
        <w:rPr>
          <w:b/>
          <w:bCs/>
        </w:rPr>
      </w:pPr>
      <w:r>
        <w:br w:type="page"/>
      </w:r>
    </w:p>
    <w:p w14:paraId="52A5A06F" w14:textId="77777777" w:rsidR="000946AB" w:rsidRDefault="000946AB" w:rsidP="000946AB">
      <w:pPr>
        <w:pStyle w:val="berschrift1"/>
      </w:pPr>
      <w:bookmarkStart w:id="5" w:name="_Toc96525585"/>
      <w:r>
        <w:lastRenderedPageBreak/>
        <w:t>Abbildungsverzeichnis</w:t>
      </w:r>
      <w:bookmarkEnd w:id="5"/>
    </w:p>
    <w:p w14:paraId="1B6372DF" w14:textId="61C00FEE" w:rsidR="009F68E2" w:rsidRDefault="00167F1C">
      <w:pPr>
        <w:pStyle w:val="Abbildungsverzeichnis"/>
        <w:tabs>
          <w:tab w:val="right" w:leader="dot" w:pos="9062"/>
        </w:tabs>
        <w:rPr>
          <w:rFonts w:asciiTheme="minorHAnsi" w:eastAsiaTheme="minorEastAsia" w:hAnsiTheme="minorHAnsi"/>
          <w:noProof/>
          <w:sz w:val="22"/>
          <w:lang w:eastAsia="de-DE"/>
        </w:rPr>
      </w:pPr>
      <w:r>
        <w:fldChar w:fldCharType="begin"/>
      </w:r>
      <w:r>
        <w:instrText xml:space="preserve"> TOC \h \z \c "Abbildung" </w:instrText>
      </w:r>
      <w:r>
        <w:fldChar w:fldCharType="separate"/>
      </w:r>
      <w:hyperlink w:anchor="_Toc96525503" w:history="1">
        <w:r w:rsidR="009F68E2" w:rsidRPr="009B0C02">
          <w:rPr>
            <w:rStyle w:val="Hyperlink"/>
            <w:noProof/>
          </w:rPr>
          <w:t>Abbildung 1: "New Project"-Dialog in Eclipse</w:t>
        </w:r>
        <w:r w:rsidR="009F68E2">
          <w:rPr>
            <w:noProof/>
            <w:webHidden/>
          </w:rPr>
          <w:tab/>
        </w:r>
        <w:r w:rsidR="009F68E2">
          <w:rPr>
            <w:noProof/>
            <w:webHidden/>
          </w:rPr>
          <w:fldChar w:fldCharType="begin"/>
        </w:r>
        <w:r w:rsidR="009F68E2">
          <w:rPr>
            <w:noProof/>
            <w:webHidden/>
          </w:rPr>
          <w:instrText xml:space="preserve"> PAGEREF _Toc96525503 \h </w:instrText>
        </w:r>
        <w:r w:rsidR="009F68E2">
          <w:rPr>
            <w:noProof/>
            <w:webHidden/>
          </w:rPr>
        </w:r>
        <w:r w:rsidR="009F68E2">
          <w:rPr>
            <w:noProof/>
            <w:webHidden/>
          </w:rPr>
          <w:fldChar w:fldCharType="separate"/>
        </w:r>
        <w:r w:rsidR="009F68E2">
          <w:rPr>
            <w:noProof/>
            <w:webHidden/>
          </w:rPr>
          <w:t>19</w:t>
        </w:r>
        <w:r w:rsidR="009F68E2">
          <w:rPr>
            <w:noProof/>
            <w:webHidden/>
          </w:rPr>
          <w:fldChar w:fldCharType="end"/>
        </w:r>
      </w:hyperlink>
    </w:p>
    <w:p w14:paraId="513A936D" w14:textId="67F0B2F1"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04" w:history="1">
        <w:r w:rsidR="009F68E2" w:rsidRPr="009B0C02">
          <w:rPr>
            <w:rStyle w:val="Hyperlink"/>
            <w:noProof/>
          </w:rPr>
          <w:t>Abbildung 2: C++ Wizard in Eclipse</w:t>
        </w:r>
        <w:r w:rsidR="009F68E2">
          <w:rPr>
            <w:noProof/>
            <w:webHidden/>
          </w:rPr>
          <w:tab/>
        </w:r>
        <w:r w:rsidR="009F68E2">
          <w:rPr>
            <w:noProof/>
            <w:webHidden/>
          </w:rPr>
          <w:fldChar w:fldCharType="begin"/>
        </w:r>
        <w:r w:rsidR="009F68E2">
          <w:rPr>
            <w:noProof/>
            <w:webHidden/>
          </w:rPr>
          <w:instrText xml:space="preserve"> PAGEREF _Toc96525504 \h </w:instrText>
        </w:r>
        <w:r w:rsidR="009F68E2">
          <w:rPr>
            <w:noProof/>
            <w:webHidden/>
          </w:rPr>
        </w:r>
        <w:r w:rsidR="009F68E2">
          <w:rPr>
            <w:noProof/>
            <w:webHidden/>
          </w:rPr>
          <w:fldChar w:fldCharType="separate"/>
        </w:r>
        <w:r w:rsidR="009F68E2">
          <w:rPr>
            <w:noProof/>
            <w:webHidden/>
          </w:rPr>
          <w:t>20</w:t>
        </w:r>
        <w:r w:rsidR="009F68E2">
          <w:rPr>
            <w:noProof/>
            <w:webHidden/>
          </w:rPr>
          <w:fldChar w:fldCharType="end"/>
        </w:r>
      </w:hyperlink>
    </w:p>
    <w:p w14:paraId="4F36A233" w14:textId="5771A354"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05" w:history="1">
        <w:r w:rsidR="009F68E2" w:rsidRPr="009B0C02">
          <w:rPr>
            <w:rStyle w:val="Hyperlink"/>
            <w:noProof/>
          </w:rPr>
          <w:t>Abbildung 3: "Import"-Dialog Seite 1 in Eclipse</w:t>
        </w:r>
        <w:r w:rsidR="009F68E2">
          <w:rPr>
            <w:noProof/>
            <w:webHidden/>
          </w:rPr>
          <w:tab/>
        </w:r>
        <w:r w:rsidR="009F68E2">
          <w:rPr>
            <w:noProof/>
            <w:webHidden/>
          </w:rPr>
          <w:fldChar w:fldCharType="begin"/>
        </w:r>
        <w:r w:rsidR="009F68E2">
          <w:rPr>
            <w:noProof/>
            <w:webHidden/>
          </w:rPr>
          <w:instrText xml:space="preserve"> PAGEREF _Toc96525505 \h </w:instrText>
        </w:r>
        <w:r w:rsidR="009F68E2">
          <w:rPr>
            <w:noProof/>
            <w:webHidden/>
          </w:rPr>
        </w:r>
        <w:r w:rsidR="009F68E2">
          <w:rPr>
            <w:noProof/>
            <w:webHidden/>
          </w:rPr>
          <w:fldChar w:fldCharType="separate"/>
        </w:r>
        <w:r w:rsidR="009F68E2">
          <w:rPr>
            <w:noProof/>
            <w:webHidden/>
          </w:rPr>
          <w:t>21</w:t>
        </w:r>
        <w:r w:rsidR="009F68E2">
          <w:rPr>
            <w:noProof/>
            <w:webHidden/>
          </w:rPr>
          <w:fldChar w:fldCharType="end"/>
        </w:r>
      </w:hyperlink>
    </w:p>
    <w:p w14:paraId="7DF9640D" w14:textId="4B23B260"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06" w:history="1">
        <w:r w:rsidR="009F68E2" w:rsidRPr="009B0C02">
          <w:rPr>
            <w:rStyle w:val="Hyperlink"/>
            <w:noProof/>
          </w:rPr>
          <w:t>Abbildung 4: "Import"-Dialog Seite 2 in Eclipse</w:t>
        </w:r>
        <w:r w:rsidR="009F68E2">
          <w:rPr>
            <w:noProof/>
            <w:webHidden/>
          </w:rPr>
          <w:tab/>
        </w:r>
        <w:r w:rsidR="009F68E2">
          <w:rPr>
            <w:noProof/>
            <w:webHidden/>
          </w:rPr>
          <w:fldChar w:fldCharType="begin"/>
        </w:r>
        <w:r w:rsidR="009F68E2">
          <w:rPr>
            <w:noProof/>
            <w:webHidden/>
          </w:rPr>
          <w:instrText xml:space="preserve"> PAGEREF _Toc96525506 \h </w:instrText>
        </w:r>
        <w:r w:rsidR="009F68E2">
          <w:rPr>
            <w:noProof/>
            <w:webHidden/>
          </w:rPr>
        </w:r>
        <w:r w:rsidR="009F68E2">
          <w:rPr>
            <w:noProof/>
            <w:webHidden/>
          </w:rPr>
          <w:fldChar w:fldCharType="separate"/>
        </w:r>
        <w:r w:rsidR="009F68E2">
          <w:rPr>
            <w:noProof/>
            <w:webHidden/>
          </w:rPr>
          <w:t>22</w:t>
        </w:r>
        <w:r w:rsidR="009F68E2">
          <w:rPr>
            <w:noProof/>
            <w:webHidden/>
          </w:rPr>
          <w:fldChar w:fldCharType="end"/>
        </w:r>
      </w:hyperlink>
    </w:p>
    <w:p w14:paraId="63804BA5" w14:textId="5A19F15E"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07" w:history="1">
        <w:r w:rsidR="009F68E2" w:rsidRPr="009B0C02">
          <w:rPr>
            <w:rStyle w:val="Hyperlink"/>
            <w:noProof/>
          </w:rPr>
          <w:t>Abbildung 5: "Pfad auswählen"-Dialog in CLion</w:t>
        </w:r>
        <w:r w:rsidR="009F68E2">
          <w:rPr>
            <w:noProof/>
            <w:webHidden/>
          </w:rPr>
          <w:tab/>
        </w:r>
        <w:r w:rsidR="009F68E2">
          <w:rPr>
            <w:noProof/>
            <w:webHidden/>
          </w:rPr>
          <w:fldChar w:fldCharType="begin"/>
        </w:r>
        <w:r w:rsidR="009F68E2">
          <w:rPr>
            <w:noProof/>
            <w:webHidden/>
          </w:rPr>
          <w:instrText xml:space="preserve"> PAGEREF _Toc96525507 \h </w:instrText>
        </w:r>
        <w:r w:rsidR="009F68E2">
          <w:rPr>
            <w:noProof/>
            <w:webHidden/>
          </w:rPr>
        </w:r>
        <w:r w:rsidR="009F68E2">
          <w:rPr>
            <w:noProof/>
            <w:webHidden/>
          </w:rPr>
          <w:fldChar w:fldCharType="separate"/>
        </w:r>
        <w:r w:rsidR="009F68E2">
          <w:rPr>
            <w:noProof/>
            <w:webHidden/>
          </w:rPr>
          <w:t>24</w:t>
        </w:r>
        <w:r w:rsidR="009F68E2">
          <w:rPr>
            <w:noProof/>
            <w:webHidden/>
          </w:rPr>
          <w:fldChar w:fldCharType="end"/>
        </w:r>
      </w:hyperlink>
    </w:p>
    <w:p w14:paraId="4BE2DBC5" w14:textId="5257F325"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08" w:history="1">
        <w:r w:rsidR="009F68E2" w:rsidRPr="009B0C02">
          <w:rPr>
            <w:rStyle w:val="Hyperlink"/>
            <w:noProof/>
          </w:rPr>
          <w:t>Abbildung 6: "Trust Project"-Dialogin CLion</w:t>
        </w:r>
        <w:r w:rsidR="009F68E2">
          <w:rPr>
            <w:noProof/>
            <w:webHidden/>
          </w:rPr>
          <w:tab/>
        </w:r>
        <w:r w:rsidR="009F68E2">
          <w:rPr>
            <w:noProof/>
            <w:webHidden/>
          </w:rPr>
          <w:fldChar w:fldCharType="begin"/>
        </w:r>
        <w:r w:rsidR="009F68E2">
          <w:rPr>
            <w:noProof/>
            <w:webHidden/>
          </w:rPr>
          <w:instrText xml:space="preserve"> PAGEREF _Toc96525508 \h </w:instrText>
        </w:r>
        <w:r w:rsidR="009F68E2">
          <w:rPr>
            <w:noProof/>
            <w:webHidden/>
          </w:rPr>
        </w:r>
        <w:r w:rsidR="009F68E2">
          <w:rPr>
            <w:noProof/>
            <w:webHidden/>
          </w:rPr>
          <w:fldChar w:fldCharType="separate"/>
        </w:r>
        <w:r w:rsidR="009F68E2">
          <w:rPr>
            <w:noProof/>
            <w:webHidden/>
          </w:rPr>
          <w:t>24</w:t>
        </w:r>
        <w:r w:rsidR="009F68E2">
          <w:rPr>
            <w:noProof/>
            <w:webHidden/>
          </w:rPr>
          <w:fldChar w:fldCharType="end"/>
        </w:r>
      </w:hyperlink>
    </w:p>
    <w:p w14:paraId="591604CF" w14:textId="081716DB"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09" w:history="1">
        <w:r w:rsidR="009F68E2" w:rsidRPr="009B0C02">
          <w:rPr>
            <w:rStyle w:val="Hyperlink"/>
            <w:noProof/>
          </w:rPr>
          <w:t>Abbildung 7: "Open Project"-Dialog in CLion</w:t>
        </w:r>
        <w:r w:rsidR="009F68E2">
          <w:rPr>
            <w:noProof/>
            <w:webHidden/>
          </w:rPr>
          <w:tab/>
        </w:r>
        <w:r w:rsidR="009F68E2">
          <w:rPr>
            <w:noProof/>
            <w:webHidden/>
          </w:rPr>
          <w:fldChar w:fldCharType="begin"/>
        </w:r>
        <w:r w:rsidR="009F68E2">
          <w:rPr>
            <w:noProof/>
            <w:webHidden/>
          </w:rPr>
          <w:instrText xml:space="preserve"> PAGEREF _Toc96525509 \h </w:instrText>
        </w:r>
        <w:r w:rsidR="009F68E2">
          <w:rPr>
            <w:noProof/>
            <w:webHidden/>
          </w:rPr>
        </w:r>
        <w:r w:rsidR="009F68E2">
          <w:rPr>
            <w:noProof/>
            <w:webHidden/>
          </w:rPr>
          <w:fldChar w:fldCharType="separate"/>
        </w:r>
        <w:r w:rsidR="009F68E2">
          <w:rPr>
            <w:noProof/>
            <w:webHidden/>
          </w:rPr>
          <w:t>25</w:t>
        </w:r>
        <w:r w:rsidR="009F68E2">
          <w:rPr>
            <w:noProof/>
            <w:webHidden/>
          </w:rPr>
          <w:fldChar w:fldCharType="end"/>
        </w:r>
      </w:hyperlink>
    </w:p>
    <w:p w14:paraId="3CC356C9" w14:textId="6CA80882"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10" w:history="1">
        <w:r w:rsidR="009F68E2" w:rsidRPr="009B0C02">
          <w:rPr>
            <w:rStyle w:val="Hyperlink"/>
            <w:noProof/>
          </w:rPr>
          <w:t>Abbildung 8: "Open as Project"-Dialog in CLion</w:t>
        </w:r>
        <w:r w:rsidR="009F68E2">
          <w:rPr>
            <w:noProof/>
            <w:webHidden/>
          </w:rPr>
          <w:tab/>
        </w:r>
        <w:r w:rsidR="009F68E2">
          <w:rPr>
            <w:noProof/>
            <w:webHidden/>
          </w:rPr>
          <w:fldChar w:fldCharType="begin"/>
        </w:r>
        <w:r w:rsidR="009F68E2">
          <w:rPr>
            <w:noProof/>
            <w:webHidden/>
          </w:rPr>
          <w:instrText xml:space="preserve"> PAGEREF _Toc96525510 \h </w:instrText>
        </w:r>
        <w:r w:rsidR="009F68E2">
          <w:rPr>
            <w:noProof/>
            <w:webHidden/>
          </w:rPr>
        </w:r>
        <w:r w:rsidR="009F68E2">
          <w:rPr>
            <w:noProof/>
            <w:webHidden/>
          </w:rPr>
          <w:fldChar w:fldCharType="separate"/>
        </w:r>
        <w:r w:rsidR="009F68E2">
          <w:rPr>
            <w:noProof/>
            <w:webHidden/>
          </w:rPr>
          <w:t>25</w:t>
        </w:r>
        <w:r w:rsidR="009F68E2">
          <w:rPr>
            <w:noProof/>
            <w:webHidden/>
          </w:rPr>
          <w:fldChar w:fldCharType="end"/>
        </w:r>
      </w:hyperlink>
    </w:p>
    <w:p w14:paraId="2CE531D7" w14:textId="5DFE4D87"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11" w:history="1">
        <w:r w:rsidR="009F68E2" w:rsidRPr="009B0C02">
          <w:rPr>
            <w:rStyle w:val="Hyperlink"/>
            <w:noProof/>
          </w:rPr>
          <w:t>Abbildung 9: "New Project"-Dialog für Executable Projekte in CLion</w:t>
        </w:r>
        <w:r w:rsidR="009F68E2">
          <w:rPr>
            <w:noProof/>
            <w:webHidden/>
          </w:rPr>
          <w:tab/>
        </w:r>
        <w:r w:rsidR="009F68E2">
          <w:rPr>
            <w:noProof/>
            <w:webHidden/>
          </w:rPr>
          <w:fldChar w:fldCharType="begin"/>
        </w:r>
        <w:r w:rsidR="009F68E2">
          <w:rPr>
            <w:noProof/>
            <w:webHidden/>
          </w:rPr>
          <w:instrText xml:space="preserve"> PAGEREF _Toc96525511 \h </w:instrText>
        </w:r>
        <w:r w:rsidR="009F68E2">
          <w:rPr>
            <w:noProof/>
            <w:webHidden/>
          </w:rPr>
        </w:r>
        <w:r w:rsidR="009F68E2">
          <w:rPr>
            <w:noProof/>
            <w:webHidden/>
          </w:rPr>
          <w:fldChar w:fldCharType="separate"/>
        </w:r>
        <w:r w:rsidR="009F68E2">
          <w:rPr>
            <w:noProof/>
            <w:webHidden/>
          </w:rPr>
          <w:t>26</w:t>
        </w:r>
        <w:r w:rsidR="009F68E2">
          <w:rPr>
            <w:noProof/>
            <w:webHidden/>
          </w:rPr>
          <w:fldChar w:fldCharType="end"/>
        </w:r>
      </w:hyperlink>
    </w:p>
    <w:p w14:paraId="6FB5D042" w14:textId="44E81A71"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12" w:history="1">
        <w:r w:rsidR="009F68E2" w:rsidRPr="009B0C02">
          <w:rPr>
            <w:rStyle w:val="Hyperlink"/>
            <w:noProof/>
          </w:rPr>
          <w:t>Abbildung 10: "New Project"-Dialog für Library Projekte in CLion</w:t>
        </w:r>
        <w:r w:rsidR="009F68E2">
          <w:rPr>
            <w:noProof/>
            <w:webHidden/>
          </w:rPr>
          <w:tab/>
        </w:r>
        <w:r w:rsidR="009F68E2">
          <w:rPr>
            <w:noProof/>
            <w:webHidden/>
          </w:rPr>
          <w:fldChar w:fldCharType="begin"/>
        </w:r>
        <w:r w:rsidR="009F68E2">
          <w:rPr>
            <w:noProof/>
            <w:webHidden/>
          </w:rPr>
          <w:instrText xml:space="preserve"> PAGEREF _Toc96525512 \h </w:instrText>
        </w:r>
        <w:r w:rsidR="009F68E2">
          <w:rPr>
            <w:noProof/>
            <w:webHidden/>
          </w:rPr>
        </w:r>
        <w:r w:rsidR="009F68E2">
          <w:rPr>
            <w:noProof/>
            <w:webHidden/>
          </w:rPr>
          <w:fldChar w:fldCharType="separate"/>
        </w:r>
        <w:r w:rsidR="009F68E2">
          <w:rPr>
            <w:noProof/>
            <w:webHidden/>
          </w:rPr>
          <w:t>27</w:t>
        </w:r>
        <w:r w:rsidR="009F68E2">
          <w:rPr>
            <w:noProof/>
            <w:webHidden/>
          </w:rPr>
          <w:fldChar w:fldCharType="end"/>
        </w:r>
      </w:hyperlink>
    </w:p>
    <w:p w14:paraId="2D0354EF" w14:textId="15704F73"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13" w:history="1">
        <w:r w:rsidR="009F68E2" w:rsidRPr="009B0C02">
          <w:rPr>
            <w:rStyle w:val="Hyperlink"/>
            <w:noProof/>
          </w:rPr>
          <w:t>Abbildung 11: "Save File as Template"-Dialog in CLion</w:t>
        </w:r>
        <w:r w:rsidR="009F68E2">
          <w:rPr>
            <w:noProof/>
            <w:webHidden/>
          </w:rPr>
          <w:tab/>
        </w:r>
        <w:r w:rsidR="009F68E2">
          <w:rPr>
            <w:noProof/>
            <w:webHidden/>
          </w:rPr>
          <w:fldChar w:fldCharType="begin"/>
        </w:r>
        <w:r w:rsidR="009F68E2">
          <w:rPr>
            <w:noProof/>
            <w:webHidden/>
          </w:rPr>
          <w:instrText xml:space="preserve"> PAGEREF _Toc96525513 \h </w:instrText>
        </w:r>
        <w:r w:rsidR="009F68E2">
          <w:rPr>
            <w:noProof/>
            <w:webHidden/>
          </w:rPr>
        </w:r>
        <w:r w:rsidR="009F68E2">
          <w:rPr>
            <w:noProof/>
            <w:webHidden/>
          </w:rPr>
          <w:fldChar w:fldCharType="separate"/>
        </w:r>
        <w:r w:rsidR="009F68E2">
          <w:rPr>
            <w:noProof/>
            <w:webHidden/>
          </w:rPr>
          <w:t>28</w:t>
        </w:r>
        <w:r w:rsidR="009F68E2">
          <w:rPr>
            <w:noProof/>
            <w:webHidden/>
          </w:rPr>
          <w:fldChar w:fldCharType="end"/>
        </w:r>
      </w:hyperlink>
    </w:p>
    <w:p w14:paraId="73DE3075" w14:textId="39214F77"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14" w:history="1">
        <w:r w:rsidR="009F68E2" w:rsidRPr="009B0C02">
          <w:rPr>
            <w:rStyle w:val="Hyperlink"/>
            <w:noProof/>
          </w:rPr>
          <w:t>Abbildung 12: Liste aller Dateivorlagen in CLion</w:t>
        </w:r>
        <w:r w:rsidR="009F68E2">
          <w:rPr>
            <w:noProof/>
            <w:webHidden/>
          </w:rPr>
          <w:tab/>
        </w:r>
        <w:r w:rsidR="009F68E2">
          <w:rPr>
            <w:noProof/>
            <w:webHidden/>
          </w:rPr>
          <w:fldChar w:fldCharType="begin"/>
        </w:r>
        <w:r w:rsidR="009F68E2">
          <w:rPr>
            <w:noProof/>
            <w:webHidden/>
          </w:rPr>
          <w:instrText xml:space="preserve"> PAGEREF _Toc96525514 \h </w:instrText>
        </w:r>
        <w:r w:rsidR="009F68E2">
          <w:rPr>
            <w:noProof/>
            <w:webHidden/>
          </w:rPr>
        </w:r>
        <w:r w:rsidR="009F68E2">
          <w:rPr>
            <w:noProof/>
            <w:webHidden/>
          </w:rPr>
          <w:fldChar w:fldCharType="separate"/>
        </w:r>
        <w:r w:rsidR="009F68E2">
          <w:rPr>
            <w:noProof/>
            <w:webHidden/>
          </w:rPr>
          <w:t>29</w:t>
        </w:r>
        <w:r w:rsidR="009F68E2">
          <w:rPr>
            <w:noProof/>
            <w:webHidden/>
          </w:rPr>
          <w:fldChar w:fldCharType="end"/>
        </w:r>
      </w:hyperlink>
    </w:p>
    <w:p w14:paraId="2DF5FE54" w14:textId="3A592B3B"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15" w:history="1">
        <w:r w:rsidR="009F68E2" w:rsidRPr="009B0C02">
          <w:rPr>
            <w:rStyle w:val="Hyperlink"/>
            <w:noProof/>
          </w:rPr>
          <w:t>Abbildung 13: Kopie einer Dateivorlage in CLion</w:t>
        </w:r>
        <w:r w:rsidR="009F68E2">
          <w:rPr>
            <w:noProof/>
            <w:webHidden/>
          </w:rPr>
          <w:tab/>
        </w:r>
        <w:r w:rsidR="009F68E2">
          <w:rPr>
            <w:noProof/>
            <w:webHidden/>
          </w:rPr>
          <w:fldChar w:fldCharType="begin"/>
        </w:r>
        <w:r w:rsidR="009F68E2">
          <w:rPr>
            <w:noProof/>
            <w:webHidden/>
          </w:rPr>
          <w:instrText xml:space="preserve"> PAGEREF _Toc96525515 \h </w:instrText>
        </w:r>
        <w:r w:rsidR="009F68E2">
          <w:rPr>
            <w:noProof/>
            <w:webHidden/>
          </w:rPr>
        </w:r>
        <w:r w:rsidR="009F68E2">
          <w:rPr>
            <w:noProof/>
            <w:webHidden/>
          </w:rPr>
          <w:fldChar w:fldCharType="separate"/>
        </w:r>
        <w:r w:rsidR="009F68E2">
          <w:rPr>
            <w:noProof/>
            <w:webHidden/>
          </w:rPr>
          <w:t>30</w:t>
        </w:r>
        <w:r w:rsidR="009F68E2">
          <w:rPr>
            <w:noProof/>
            <w:webHidden/>
          </w:rPr>
          <w:fldChar w:fldCharType="end"/>
        </w:r>
      </w:hyperlink>
    </w:p>
    <w:p w14:paraId="512A9FE0" w14:textId="33D4A0E0"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16" w:history="1">
        <w:r w:rsidR="009F68E2" w:rsidRPr="009B0C02">
          <w:rPr>
            <w:rStyle w:val="Hyperlink"/>
            <w:noProof/>
          </w:rPr>
          <w:t>Abbildung 14: Explorer in VSCode</w:t>
        </w:r>
        <w:r w:rsidR="009F68E2">
          <w:rPr>
            <w:noProof/>
            <w:webHidden/>
          </w:rPr>
          <w:tab/>
        </w:r>
        <w:r w:rsidR="009F68E2">
          <w:rPr>
            <w:noProof/>
            <w:webHidden/>
          </w:rPr>
          <w:fldChar w:fldCharType="begin"/>
        </w:r>
        <w:r w:rsidR="009F68E2">
          <w:rPr>
            <w:noProof/>
            <w:webHidden/>
          </w:rPr>
          <w:instrText xml:space="preserve"> PAGEREF _Toc96525516 \h </w:instrText>
        </w:r>
        <w:r w:rsidR="009F68E2">
          <w:rPr>
            <w:noProof/>
            <w:webHidden/>
          </w:rPr>
        </w:r>
        <w:r w:rsidR="009F68E2">
          <w:rPr>
            <w:noProof/>
            <w:webHidden/>
          </w:rPr>
          <w:fldChar w:fldCharType="separate"/>
        </w:r>
        <w:r w:rsidR="009F68E2">
          <w:rPr>
            <w:noProof/>
            <w:webHidden/>
          </w:rPr>
          <w:t>32</w:t>
        </w:r>
        <w:r w:rsidR="009F68E2">
          <w:rPr>
            <w:noProof/>
            <w:webHidden/>
          </w:rPr>
          <w:fldChar w:fldCharType="end"/>
        </w:r>
      </w:hyperlink>
    </w:p>
    <w:p w14:paraId="6B443987" w14:textId="287989AC"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17" w:history="1">
        <w:r w:rsidR="009F68E2" w:rsidRPr="009B0C02">
          <w:rPr>
            <w:rStyle w:val="Hyperlink"/>
            <w:noProof/>
          </w:rPr>
          <w:t>Abbildung 15: Projekt als Template speichern in VSCode</w:t>
        </w:r>
        <w:r w:rsidR="009F68E2">
          <w:rPr>
            <w:noProof/>
            <w:webHidden/>
          </w:rPr>
          <w:tab/>
        </w:r>
        <w:r w:rsidR="009F68E2">
          <w:rPr>
            <w:noProof/>
            <w:webHidden/>
          </w:rPr>
          <w:fldChar w:fldCharType="begin"/>
        </w:r>
        <w:r w:rsidR="009F68E2">
          <w:rPr>
            <w:noProof/>
            <w:webHidden/>
          </w:rPr>
          <w:instrText xml:space="preserve"> PAGEREF _Toc96525517 \h </w:instrText>
        </w:r>
        <w:r w:rsidR="009F68E2">
          <w:rPr>
            <w:noProof/>
            <w:webHidden/>
          </w:rPr>
        </w:r>
        <w:r w:rsidR="009F68E2">
          <w:rPr>
            <w:noProof/>
            <w:webHidden/>
          </w:rPr>
          <w:fldChar w:fldCharType="separate"/>
        </w:r>
        <w:r w:rsidR="009F68E2">
          <w:rPr>
            <w:noProof/>
            <w:webHidden/>
          </w:rPr>
          <w:t>33</w:t>
        </w:r>
        <w:r w:rsidR="009F68E2">
          <w:rPr>
            <w:noProof/>
            <w:webHidden/>
          </w:rPr>
          <w:fldChar w:fldCharType="end"/>
        </w:r>
      </w:hyperlink>
    </w:p>
    <w:p w14:paraId="335FD220" w14:textId="3A0CF9A2"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18" w:history="1">
        <w:r w:rsidR="009F68E2" w:rsidRPr="009B0C02">
          <w:rPr>
            <w:rStyle w:val="Hyperlink"/>
            <w:noProof/>
          </w:rPr>
          <w:t>Abbildung 16: Standardspeicherorte der Projekte der VSCode Extension</w:t>
        </w:r>
        <w:r w:rsidR="009F68E2">
          <w:rPr>
            <w:noProof/>
            <w:webHidden/>
          </w:rPr>
          <w:tab/>
        </w:r>
        <w:r w:rsidR="009F68E2">
          <w:rPr>
            <w:noProof/>
            <w:webHidden/>
          </w:rPr>
          <w:fldChar w:fldCharType="begin"/>
        </w:r>
        <w:r w:rsidR="009F68E2">
          <w:rPr>
            <w:noProof/>
            <w:webHidden/>
          </w:rPr>
          <w:instrText xml:space="preserve"> PAGEREF _Toc96525518 \h </w:instrText>
        </w:r>
        <w:r w:rsidR="009F68E2">
          <w:rPr>
            <w:noProof/>
            <w:webHidden/>
          </w:rPr>
        </w:r>
        <w:r w:rsidR="009F68E2">
          <w:rPr>
            <w:noProof/>
            <w:webHidden/>
          </w:rPr>
          <w:fldChar w:fldCharType="separate"/>
        </w:r>
        <w:r w:rsidR="009F68E2">
          <w:rPr>
            <w:noProof/>
            <w:webHidden/>
          </w:rPr>
          <w:t>33</w:t>
        </w:r>
        <w:r w:rsidR="009F68E2">
          <w:rPr>
            <w:noProof/>
            <w:webHidden/>
          </w:rPr>
          <w:fldChar w:fldCharType="end"/>
        </w:r>
      </w:hyperlink>
    </w:p>
    <w:p w14:paraId="7E0CE69E" w14:textId="667DF409"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19" w:history="1">
        <w:r w:rsidR="009F68E2" w:rsidRPr="009B0C02">
          <w:rPr>
            <w:rStyle w:val="Hyperlink"/>
            <w:noProof/>
          </w:rPr>
          <w:t>Abbildung 17: Änderung des Speicherortes für die Projekte der VSCode Extension</w:t>
        </w:r>
        <w:r w:rsidR="009F68E2">
          <w:rPr>
            <w:noProof/>
            <w:webHidden/>
          </w:rPr>
          <w:tab/>
        </w:r>
        <w:r w:rsidR="009F68E2">
          <w:rPr>
            <w:noProof/>
            <w:webHidden/>
          </w:rPr>
          <w:fldChar w:fldCharType="begin"/>
        </w:r>
        <w:r w:rsidR="009F68E2">
          <w:rPr>
            <w:noProof/>
            <w:webHidden/>
          </w:rPr>
          <w:instrText xml:space="preserve"> PAGEREF _Toc96525519 \h </w:instrText>
        </w:r>
        <w:r w:rsidR="009F68E2">
          <w:rPr>
            <w:noProof/>
            <w:webHidden/>
          </w:rPr>
        </w:r>
        <w:r w:rsidR="009F68E2">
          <w:rPr>
            <w:noProof/>
            <w:webHidden/>
          </w:rPr>
          <w:fldChar w:fldCharType="separate"/>
        </w:r>
        <w:r w:rsidR="009F68E2">
          <w:rPr>
            <w:noProof/>
            <w:webHidden/>
          </w:rPr>
          <w:t>34</w:t>
        </w:r>
        <w:r w:rsidR="009F68E2">
          <w:rPr>
            <w:noProof/>
            <w:webHidden/>
          </w:rPr>
          <w:fldChar w:fldCharType="end"/>
        </w:r>
      </w:hyperlink>
    </w:p>
    <w:p w14:paraId="4FF8492A" w14:textId="51AB5572"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20" w:history="1">
        <w:r w:rsidR="009F68E2" w:rsidRPr="009B0C02">
          <w:rPr>
            <w:rStyle w:val="Hyperlink"/>
            <w:noProof/>
          </w:rPr>
          <w:t>Abbildung 18: Projekt von einem Template erstellen in VSCode</w:t>
        </w:r>
        <w:r w:rsidR="009F68E2">
          <w:rPr>
            <w:noProof/>
            <w:webHidden/>
          </w:rPr>
          <w:tab/>
        </w:r>
        <w:r w:rsidR="009F68E2">
          <w:rPr>
            <w:noProof/>
            <w:webHidden/>
          </w:rPr>
          <w:fldChar w:fldCharType="begin"/>
        </w:r>
        <w:r w:rsidR="009F68E2">
          <w:rPr>
            <w:noProof/>
            <w:webHidden/>
          </w:rPr>
          <w:instrText xml:space="preserve"> PAGEREF _Toc96525520 \h </w:instrText>
        </w:r>
        <w:r w:rsidR="009F68E2">
          <w:rPr>
            <w:noProof/>
            <w:webHidden/>
          </w:rPr>
        </w:r>
        <w:r w:rsidR="009F68E2">
          <w:rPr>
            <w:noProof/>
            <w:webHidden/>
          </w:rPr>
          <w:fldChar w:fldCharType="separate"/>
        </w:r>
        <w:r w:rsidR="009F68E2">
          <w:rPr>
            <w:noProof/>
            <w:webHidden/>
          </w:rPr>
          <w:t>35</w:t>
        </w:r>
        <w:r w:rsidR="009F68E2">
          <w:rPr>
            <w:noProof/>
            <w:webHidden/>
          </w:rPr>
          <w:fldChar w:fldCharType="end"/>
        </w:r>
      </w:hyperlink>
    </w:p>
    <w:p w14:paraId="031B9D37" w14:textId="666D8FB9"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21" w:history="1">
        <w:r w:rsidR="009F68E2" w:rsidRPr="009B0C02">
          <w:rPr>
            <w:rStyle w:val="Hyperlink"/>
            <w:noProof/>
          </w:rPr>
          <w:t>Abbildung 19: Art der Integration für Platzhalter der VSCode Extension</w:t>
        </w:r>
        <w:r w:rsidR="009F68E2">
          <w:rPr>
            <w:noProof/>
            <w:webHidden/>
          </w:rPr>
          <w:tab/>
        </w:r>
        <w:r w:rsidR="009F68E2">
          <w:rPr>
            <w:noProof/>
            <w:webHidden/>
          </w:rPr>
          <w:fldChar w:fldCharType="begin"/>
        </w:r>
        <w:r w:rsidR="009F68E2">
          <w:rPr>
            <w:noProof/>
            <w:webHidden/>
          </w:rPr>
          <w:instrText xml:space="preserve"> PAGEREF _Toc96525521 \h </w:instrText>
        </w:r>
        <w:r w:rsidR="009F68E2">
          <w:rPr>
            <w:noProof/>
            <w:webHidden/>
          </w:rPr>
        </w:r>
        <w:r w:rsidR="009F68E2">
          <w:rPr>
            <w:noProof/>
            <w:webHidden/>
          </w:rPr>
          <w:fldChar w:fldCharType="separate"/>
        </w:r>
        <w:r w:rsidR="009F68E2">
          <w:rPr>
            <w:noProof/>
            <w:webHidden/>
          </w:rPr>
          <w:t>36</w:t>
        </w:r>
        <w:r w:rsidR="009F68E2">
          <w:rPr>
            <w:noProof/>
            <w:webHidden/>
          </w:rPr>
          <w:fldChar w:fldCharType="end"/>
        </w:r>
      </w:hyperlink>
    </w:p>
    <w:p w14:paraId="556AE8FF" w14:textId="7DC1ACE5"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22" w:history="1">
        <w:r w:rsidR="009F68E2" w:rsidRPr="009B0C02">
          <w:rPr>
            <w:rStyle w:val="Hyperlink"/>
            <w:noProof/>
          </w:rPr>
          <w:t>Abbildung 20: Skizze für den Screen des Hauptmenüs</w:t>
        </w:r>
        <w:r w:rsidR="009F68E2">
          <w:rPr>
            <w:noProof/>
            <w:webHidden/>
          </w:rPr>
          <w:tab/>
        </w:r>
        <w:r w:rsidR="009F68E2">
          <w:rPr>
            <w:noProof/>
            <w:webHidden/>
          </w:rPr>
          <w:fldChar w:fldCharType="begin"/>
        </w:r>
        <w:r w:rsidR="009F68E2">
          <w:rPr>
            <w:noProof/>
            <w:webHidden/>
          </w:rPr>
          <w:instrText xml:space="preserve"> PAGEREF _Toc96525522 \h </w:instrText>
        </w:r>
        <w:r w:rsidR="009F68E2">
          <w:rPr>
            <w:noProof/>
            <w:webHidden/>
          </w:rPr>
        </w:r>
        <w:r w:rsidR="009F68E2">
          <w:rPr>
            <w:noProof/>
            <w:webHidden/>
          </w:rPr>
          <w:fldChar w:fldCharType="separate"/>
        </w:r>
        <w:r w:rsidR="009F68E2">
          <w:rPr>
            <w:noProof/>
            <w:webHidden/>
          </w:rPr>
          <w:t>43</w:t>
        </w:r>
        <w:r w:rsidR="009F68E2">
          <w:rPr>
            <w:noProof/>
            <w:webHidden/>
          </w:rPr>
          <w:fldChar w:fldCharType="end"/>
        </w:r>
      </w:hyperlink>
    </w:p>
    <w:p w14:paraId="01796A51" w14:textId="060EAE42"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23" w:history="1">
        <w:r w:rsidR="009F68E2" w:rsidRPr="009B0C02">
          <w:rPr>
            <w:rStyle w:val="Hyperlink"/>
            <w:noProof/>
          </w:rPr>
          <w:t>Abbildung 21: Skizze für den Screen der Projekterstellung</w:t>
        </w:r>
        <w:r w:rsidR="009F68E2">
          <w:rPr>
            <w:noProof/>
            <w:webHidden/>
          </w:rPr>
          <w:tab/>
        </w:r>
        <w:r w:rsidR="009F68E2">
          <w:rPr>
            <w:noProof/>
            <w:webHidden/>
          </w:rPr>
          <w:fldChar w:fldCharType="begin"/>
        </w:r>
        <w:r w:rsidR="009F68E2">
          <w:rPr>
            <w:noProof/>
            <w:webHidden/>
          </w:rPr>
          <w:instrText xml:space="preserve"> PAGEREF _Toc96525523 \h </w:instrText>
        </w:r>
        <w:r w:rsidR="009F68E2">
          <w:rPr>
            <w:noProof/>
            <w:webHidden/>
          </w:rPr>
        </w:r>
        <w:r w:rsidR="009F68E2">
          <w:rPr>
            <w:noProof/>
            <w:webHidden/>
          </w:rPr>
          <w:fldChar w:fldCharType="separate"/>
        </w:r>
        <w:r w:rsidR="009F68E2">
          <w:rPr>
            <w:noProof/>
            <w:webHidden/>
          </w:rPr>
          <w:t>45</w:t>
        </w:r>
        <w:r w:rsidR="009F68E2">
          <w:rPr>
            <w:noProof/>
            <w:webHidden/>
          </w:rPr>
          <w:fldChar w:fldCharType="end"/>
        </w:r>
      </w:hyperlink>
    </w:p>
    <w:p w14:paraId="29F04A38" w14:textId="1D86BE4A"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24" w:history="1">
        <w:r w:rsidR="009F68E2" w:rsidRPr="009B0C02">
          <w:rPr>
            <w:rStyle w:val="Hyperlink"/>
            <w:noProof/>
          </w:rPr>
          <w:t>Abbildung 22: Skizze für den Screen der Projektaktualisierung</w:t>
        </w:r>
        <w:r w:rsidR="009F68E2">
          <w:rPr>
            <w:noProof/>
            <w:webHidden/>
          </w:rPr>
          <w:tab/>
        </w:r>
        <w:r w:rsidR="009F68E2">
          <w:rPr>
            <w:noProof/>
            <w:webHidden/>
          </w:rPr>
          <w:fldChar w:fldCharType="begin"/>
        </w:r>
        <w:r w:rsidR="009F68E2">
          <w:rPr>
            <w:noProof/>
            <w:webHidden/>
          </w:rPr>
          <w:instrText xml:space="preserve"> PAGEREF _Toc96525524 \h </w:instrText>
        </w:r>
        <w:r w:rsidR="009F68E2">
          <w:rPr>
            <w:noProof/>
            <w:webHidden/>
          </w:rPr>
        </w:r>
        <w:r w:rsidR="009F68E2">
          <w:rPr>
            <w:noProof/>
            <w:webHidden/>
          </w:rPr>
          <w:fldChar w:fldCharType="separate"/>
        </w:r>
        <w:r w:rsidR="009F68E2">
          <w:rPr>
            <w:noProof/>
            <w:webHidden/>
          </w:rPr>
          <w:t>47</w:t>
        </w:r>
        <w:r w:rsidR="009F68E2">
          <w:rPr>
            <w:noProof/>
            <w:webHidden/>
          </w:rPr>
          <w:fldChar w:fldCharType="end"/>
        </w:r>
      </w:hyperlink>
    </w:p>
    <w:p w14:paraId="025C00F1" w14:textId="4A62E8B0"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25" w:history="1">
        <w:r w:rsidR="009F68E2" w:rsidRPr="009B0C02">
          <w:rPr>
            <w:rStyle w:val="Hyperlink"/>
            <w:noProof/>
          </w:rPr>
          <w:t>Abbildung 23: Skizze für den Screen der Projektmodulerweiterung</w:t>
        </w:r>
        <w:r w:rsidR="009F68E2">
          <w:rPr>
            <w:noProof/>
            <w:webHidden/>
          </w:rPr>
          <w:tab/>
        </w:r>
        <w:r w:rsidR="009F68E2">
          <w:rPr>
            <w:noProof/>
            <w:webHidden/>
          </w:rPr>
          <w:fldChar w:fldCharType="begin"/>
        </w:r>
        <w:r w:rsidR="009F68E2">
          <w:rPr>
            <w:noProof/>
            <w:webHidden/>
          </w:rPr>
          <w:instrText xml:space="preserve"> PAGEREF _Toc96525525 \h </w:instrText>
        </w:r>
        <w:r w:rsidR="009F68E2">
          <w:rPr>
            <w:noProof/>
            <w:webHidden/>
          </w:rPr>
        </w:r>
        <w:r w:rsidR="009F68E2">
          <w:rPr>
            <w:noProof/>
            <w:webHidden/>
          </w:rPr>
          <w:fldChar w:fldCharType="separate"/>
        </w:r>
        <w:r w:rsidR="009F68E2">
          <w:rPr>
            <w:noProof/>
            <w:webHidden/>
          </w:rPr>
          <w:t>51</w:t>
        </w:r>
        <w:r w:rsidR="009F68E2">
          <w:rPr>
            <w:noProof/>
            <w:webHidden/>
          </w:rPr>
          <w:fldChar w:fldCharType="end"/>
        </w:r>
      </w:hyperlink>
    </w:p>
    <w:p w14:paraId="1E9CDE2E" w14:textId="2F3E93FA"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26" w:history="1">
        <w:r w:rsidR="009F68E2" w:rsidRPr="009B0C02">
          <w:rPr>
            <w:rStyle w:val="Hyperlink"/>
            <w:noProof/>
          </w:rPr>
          <w:t>Abbildung 24: Skizze für den Screen der Dienstprogrammausführung</w:t>
        </w:r>
        <w:r w:rsidR="009F68E2">
          <w:rPr>
            <w:noProof/>
            <w:webHidden/>
          </w:rPr>
          <w:tab/>
        </w:r>
        <w:r w:rsidR="009F68E2">
          <w:rPr>
            <w:noProof/>
            <w:webHidden/>
          </w:rPr>
          <w:fldChar w:fldCharType="begin"/>
        </w:r>
        <w:r w:rsidR="009F68E2">
          <w:rPr>
            <w:noProof/>
            <w:webHidden/>
          </w:rPr>
          <w:instrText xml:space="preserve"> PAGEREF _Toc96525526 \h </w:instrText>
        </w:r>
        <w:r w:rsidR="009F68E2">
          <w:rPr>
            <w:noProof/>
            <w:webHidden/>
          </w:rPr>
        </w:r>
        <w:r w:rsidR="009F68E2">
          <w:rPr>
            <w:noProof/>
            <w:webHidden/>
          </w:rPr>
          <w:fldChar w:fldCharType="separate"/>
        </w:r>
        <w:r w:rsidR="009F68E2">
          <w:rPr>
            <w:noProof/>
            <w:webHidden/>
          </w:rPr>
          <w:t>53</w:t>
        </w:r>
        <w:r w:rsidR="009F68E2">
          <w:rPr>
            <w:noProof/>
            <w:webHidden/>
          </w:rPr>
          <w:fldChar w:fldCharType="end"/>
        </w:r>
      </w:hyperlink>
    </w:p>
    <w:p w14:paraId="03044486" w14:textId="36845220"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27" w:history="1">
        <w:r w:rsidR="009F68E2" w:rsidRPr="009B0C02">
          <w:rPr>
            <w:rStyle w:val="Hyperlink"/>
            <w:noProof/>
          </w:rPr>
          <w:t>Abbildung 25: Basis Klassendiagram</w:t>
        </w:r>
        <w:r w:rsidR="009F68E2">
          <w:rPr>
            <w:noProof/>
            <w:webHidden/>
          </w:rPr>
          <w:tab/>
        </w:r>
        <w:r w:rsidR="009F68E2">
          <w:rPr>
            <w:noProof/>
            <w:webHidden/>
          </w:rPr>
          <w:fldChar w:fldCharType="begin"/>
        </w:r>
        <w:r w:rsidR="009F68E2">
          <w:rPr>
            <w:noProof/>
            <w:webHidden/>
          </w:rPr>
          <w:instrText xml:space="preserve"> PAGEREF _Toc96525527 \h </w:instrText>
        </w:r>
        <w:r w:rsidR="009F68E2">
          <w:rPr>
            <w:noProof/>
            <w:webHidden/>
          </w:rPr>
        </w:r>
        <w:r w:rsidR="009F68E2">
          <w:rPr>
            <w:noProof/>
            <w:webHidden/>
          </w:rPr>
          <w:fldChar w:fldCharType="separate"/>
        </w:r>
        <w:r w:rsidR="009F68E2">
          <w:rPr>
            <w:noProof/>
            <w:webHidden/>
          </w:rPr>
          <w:t>55</w:t>
        </w:r>
        <w:r w:rsidR="009F68E2">
          <w:rPr>
            <w:noProof/>
            <w:webHidden/>
          </w:rPr>
          <w:fldChar w:fldCharType="end"/>
        </w:r>
      </w:hyperlink>
    </w:p>
    <w:p w14:paraId="55C5852F" w14:textId="060AD522"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28" w:history="1">
        <w:r w:rsidR="009F68E2" w:rsidRPr="009B0C02">
          <w:rPr>
            <w:rStyle w:val="Hyperlink"/>
            <w:noProof/>
          </w:rPr>
          <w:t>Abbildung 26: Layout der Klasse QMainWindow [29]</w:t>
        </w:r>
        <w:r w:rsidR="009F68E2">
          <w:rPr>
            <w:noProof/>
            <w:webHidden/>
          </w:rPr>
          <w:tab/>
        </w:r>
        <w:r w:rsidR="009F68E2">
          <w:rPr>
            <w:noProof/>
            <w:webHidden/>
          </w:rPr>
          <w:fldChar w:fldCharType="begin"/>
        </w:r>
        <w:r w:rsidR="009F68E2">
          <w:rPr>
            <w:noProof/>
            <w:webHidden/>
          </w:rPr>
          <w:instrText xml:space="preserve"> PAGEREF _Toc96525528 \h </w:instrText>
        </w:r>
        <w:r w:rsidR="009F68E2">
          <w:rPr>
            <w:noProof/>
            <w:webHidden/>
          </w:rPr>
        </w:r>
        <w:r w:rsidR="009F68E2">
          <w:rPr>
            <w:noProof/>
            <w:webHidden/>
          </w:rPr>
          <w:fldChar w:fldCharType="separate"/>
        </w:r>
        <w:r w:rsidR="009F68E2">
          <w:rPr>
            <w:noProof/>
            <w:webHidden/>
          </w:rPr>
          <w:t>56</w:t>
        </w:r>
        <w:r w:rsidR="009F68E2">
          <w:rPr>
            <w:noProof/>
            <w:webHidden/>
          </w:rPr>
          <w:fldChar w:fldCharType="end"/>
        </w:r>
      </w:hyperlink>
    </w:p>
    <w:p w14:paraId="15933CA0" w14:textId="623F7117"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29" w:history="1">
        <w:r w:rsidR="009F68E2" w:rsidRPr="009B0C02">
          <w:rPr>
            <w:rStyle w:val="Hyperlink"/>
            <w:noProof/>
          </w:rPr>
          <w:t>Abbildung 27: Struktur der Projekt-Schablone</w:t>
        </w:r>
        <w:r w:rsidR="009F68E2">
          <w:rPr>
            <w:noProof/>
            <w:webHidden/>
          </w:rPr>
          <w:tab/>
        </w:r>
        <w:r w:rsidR="009F68E2">
          <w:rPr>
            <w:noProof/>
            <w:webHidden/>
          </w:rPr>
          <w:fldChar w:fldCharType="begin"/>
        </w:r>
        <w:r w:rsidR="009F68E2">
          <w:rPr>
            <w:noProof/>
            <w:webHidden/>
          </w:rPr>
          <w:instrText xml:space="preserve"> PAGEREF _Toc96525529 \h </w:instrText>
        </w:r>
        <w:r w:rsidR="009F68E2">
          <w:rPr>
            <w:noProof/>
            <w:webHidden/>
          </w:rPr>
        </w:r>
        <w:r w:rsidR="009F68E2">
          <w:rPr>
            <w:noProof/>
            <w:webHidden/>
          </w:rPr>
          <w:fldChar w:fldCharType="separate"/>
        </w:r>
        <w:r w:rsidR="009F68E2">
          <w:rPr>
            <w:noProof/>
            <w:webHidden/>
          </w:rPr>
          <w:t>64</w:t>
        </w:r>
        <w:r w:rsidR="009F68E2">
          <w:rPr>
            <w:noProof/>
            <w:webHidden/>
          </w:rPr>
          <w:fldChar w:fldCharType="end"/>
        </w:r>
      </w:hyperlink>
    </w:p>
    <w:p w14:paraId="4C897F12" w14:textId="0D6A6068"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30" w:history="1">
        <w:r w:rsidR="009F68E2" w:rsidRPr="009B0C02">
          <w:rPr>
            <w:rStyle w:val="Hyperlink"/>
            <w:noProof/>
          </w:rPr>
          <w:t>Abbildung 28: Implementierung des Hauptmenüs</w:t>
        </w:r>
        <w:r w:rsidR="009F68E2">
          <w:rPr>
            <w:noProof/>
            <w:webHidden/>
          </w:rPr>
          <w:tab/>
        </w:r>
        <w:r w:rsidR="009F68E2">
          <w:rPr>
            <w:noProof/>
            <w:webHidden/>
          </w:rPr>
          <w:fldChar w:fldCharType="begin"/>
        </w:r>
        <w:r w:rsidR="009F68E2">
          <w:rPr>
            <w:noProof/>
            <w:webHidden/>
          </w:rPr>
          <w:instrText xml:space="preserve"> PAGEREF _Toc96525530 \h </w:instrText>
        </w:r>
        <w:r w:rsidR="009F68E2">
          <w:rPr>
            <w:noProof/>
            <w:webHidden/>
          </w:rPr>
        </w:r>
        <w:r w:rsidR="009F68E2">
          <w:rPr>
            <w:noProof/>
            <w:webHidden/>
          </w:rPr>
          <w:fldChar w:fldCharType="separate"/>
        </w:r>
        <w:r w:rsidR="009F68E2">
          <w:rPr>
            <w:noProof/>
            <w:webHidden/>
          </w:rPr>
          <w:t>67</w:t>
        </w:r>
        <w:r w:rsidR="009F68E2">
          <w:rPr>
            <w:noProof/>
            <w:webHidden/>
          </w:rPr>
          <w:fldChar w:fldCharType="end"/>
        </w:r>
      </w:hyperlink>
    </w:p>
    <w:p w14:paraId="51DCB12D" w14:textId="0A78B970"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31" w:history="1">
        <w:r w:rsidR="009F68E2" w:rsidRPr="009B0C02">
          <w:rPr>
            <w:rStyle w:val="Hyperlink"/>
            <w:noProof/>
          </w:rPr>
          <w:t>Abbildung 29: Flussdiagram für den Suchmechanismus</w:t>
        </w:r>
        <w:r w:rsidR="009F68E2">
          <w:rPr>
            <w:noProof/>
            <w:webHidden/>
          </w:rPr>
          <w:tab/>
        </w:r>
        <w:r w:rsidR="009F68E2">
          <w:rPr>
            <w:noProof/>
            <w:webHidden/>
          </w:rPr>
          <w:fldChar w:fldCharType="begin"/>
        </w:r>
        <w:r w:rsidR="009F68E2">
          <w:rPr>
            <w:noProof/>
            <w:webHidden/>
          </w:rPr>
          <w:instrText xml:space="preserve"> PAGEREF _Toc96525531 \h </w:instrText>
        </w:r>
        <w:r w:rsidR="009F68E2">
          <w:rPr>
            <w:noProof/>
            <w:webHidden/>
          </w:rPr>
        </w:r>
        <w:r w:rsidR="009F68E2">
          <w:rPr>
            <w:noProof/>
            <w:webHidden/>
          </w:rPr>
          <w:fldChar w:fldCharType="separate"/>
        </w:r>
        <w:r w:rsidR="009F68E2">
          <w:rPr>
            <w:noProof/>
            <w:webHidden/>
          </w:rPr>
          <w:t>68</w:t>
        </w:r>
        <w:r w:rsidR="009F68E2">
          <w:rPr>
            <w:noProof/>
            <w:webHidden/>
          </w:rPr>
          <w:fldChar w:fldCharType="end"/>
        </w:r>
      </w:hyperlink>
    </w:p>
    <w:p w14:paraId="1A85EACF" w14:textId="590EF8E3"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32" w:history="1">
        <w:r w:rsidR="009F68E2" w:rsidRPr="009B0C02">
          <w:rPr>
            <w:rStyle w:val="Hyperlink"/>
            <w:noProof/>
          </w:rPr>
          <w:t>Abbildung 30: Implementierung des Fensters für die Projekterstellung</w:t>
        </w:r>
        <w:r w:rsidR="009F68E2">
          <w:rPr>
            <w:noProof/>
            <w:webHidden/>
          </w:rPr>
          <w:tab/>
        </w:r>
        <w:r w:rsidR="009F68E2">
          <w:rPr>
            <w:noProof/>
            <w:webHidden/>
          </w:rPr>
          <w:fldChar w:fldCharType="begin"/>
        </w:r>
        <w:r w:rsidR="009F68E2">
          <w:rPr>
            <w:noProof/>
            <w:webHidden/>
          </w:rPr>
          <w:instrText xml:space="preserve"> PAGEREF _Toc96525532 \h </w:instrText>
        </w:r>
        <w:r w:rsidR="009F68E2">
          <w:rPr>
            <w:noProof/>
            <w:webHidden/>
          </w:rPr>
        </w:r>
        <w:r w:rsidR="009F68E2">
          <w:rPr>
            <w:noProof/>
            <w:webHidden/>
          </w:rPr>
          <w:fldChar w:fldCharType="separate"/>
        </w:r>
        <w:r w:rsidR="009F68E2">
          <w:rPr>
            <w:noProof/>
            <w:webHidden/>
          </w:rPr>
          <w:t>70</w:t>
        </w:r>
        <w:r w:rsidR="009F68E2">
          <w:rPr>
            <w:noProof/>
            <w:webHidden/>
          </w:rPr>
          <w:fldChar w:fldCharType="end"/>
        </w:r>
      </w:hyperlink>
    </w:p>
    <w:p w14:paraId="1E8DCA6A" w14:textId="7985A5B9"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33" w:history="1">
        <w:r w:rsidR="009F68E2" w:rsidRPr="009B0C02">
          <w:rPr>
            <w:rStyle w:val="Hyperlink"/>
            <w:noProof/>
          </w:rPr>
          <w:t>Abbildung 31: Flussdiagramm für die Projekterstellung</w:t>
        </w:r>
        <w:r w:rsidR="009F68E2">
          <w:rPr>
            <w:noProof/>
            <w:webHidden/>
          </w:rPr>
          <w:tab/>
        </w:r>
        <w:r w:rsidR="009F68E2">
          <w:rPr>
            <w:noProof/>
            <w:webHidden/>
          </w:rPr>
          <w:fldChar w:fldCharType="begin"/>
        </w:r>
        <w:r w:rsidR="009F68E2">
          <w:rPr>
            <w:noProof/>
            <w:webHidden/>
          </w:rPr>
          <w:instrText xml:space="preserve"> PAGEREF _Toc96525533 \h </w:instrText>
        </w:r>
        <w:r w:rsidR="009F68E2">
          <w:rPr>
            <w:noProof/>
            <w:webHidden/>
          </w:rPr>
        </w:r>
        <w:r w:rsidR="009F68E2">
          <w:rPr>
            <w:noProof/>
            <w:webHidden/>
          </w:rPr>
          <w:fldChar w:fldCharType="separate"/>
        </w:r>
        <w:r w:rsidR="009F68E2">
          <w:rPr>
            <w:noProof/>
            <w:webHidden/>
          </w:rPr>
          <w:t>71</w:t>
        </w:r>
        <w:r w:rsidR="009F68E2">
          <w:rPr>
            <w:noProof/>
            <w:webHidden/>
          </w:rPr>
          <w:fldChar w:fldCharType="end"/>
        </w:r>
      </w:hyperlink>
    </w:p>
    <w:p w14:paraId="409AF55D" w14:textId="3EECAB60"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34" w:history="1">
        <w:r w:rsidR="009F68E2" w:rsidRPr="009B0C02">
          <w:rPr>
            <w:rStyle w:val="Hyperlink"/>
            <w:noProof/>
          </w:rPr>
          <w:t>Abbildung 32: Flussdiagramm für den Check der Projekterstellungsformularwerte</w:t>
        </w:r>
        <w:r w:rsidR="009F68E2">
          <w:rPr>
            <w:noProof/>
            <w:webHidden/>
          </w:rPr>
          <w:tab/>
        </w:r>
        <w:r w:rsidR="009F68E2">
          <w:rPr>
            <w:noProof/>
            <w:webHidden/>
          </w:rPr>
          <w:fldChar w:fldCharType="begin"/>
        </w:r>
        <w:r w:rsidR="009F68E2">
          <w:rPr>
            <w:noProof/>
            <w:webHidden/>
          </w:rPr>
          <w:instrText xml:space="preserve"> PAGEREF _Toc96525534 \h </w:instrText>
        </w:r>
        <w:r w:rsidR="009F68E2">
          <w:rPr>
            <w:noProof/>
            <w:webHidden/>
          </w:rPr>
        </w:r>
        <w:r w:rsidR="009F68E2">
          <w:rPr>
            <w:noProof/>
            <w:webHidden/>
          </w:rPr>
          <w:fldChar w:fldCharType="separate"/>
        </w:r>
        <w:r w:rsidR="009F68E2">
          <w:rPr>
            <w:noProof/>
            <w:webHidden/>
          </w:rPr>
          <w:t>72</w:t>
        </w:r>
        <w:r w:rsidR="009F68E2">
          <w:rPr>
            <w:noProof/>
            <w:webHidden/>
          </w:rPr>
          <w:fldChar w:fldCharType="end"/>
        </w:r>
      </w:hyperlink>
    </w:p>
    <w:p w14:paraId="13C3B4C0" w14:textId="458118E4"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35" w:history="1">
        <w:r w:rsidR="009F68E2" w:rsidRPr="009B0C02">
          <w:rPr>
            <w:rStyle w:val="Hyperlink"/>
            <w:noProof/>
          </w:rPr>
          <w:t>Abbildung 33: Flussdiagramm für Erstellung des Projektordners</w:t>
        </w:r>
        <w:r w:rsidR="009F68E2">
          <w:rPr>
            <w:noProof/>
            <w:webHidden/>
          </w:rPr>
          <w:tab/>
        </w:r>
        <w:r w:rsidR="009F68E2">
          <w:rPr>
            <w:noProof/>
            <w:webHidden/>
          </w:rPr>
          <w:fldChar w:fldCharType="begin"/>
        </w:r>
        <w:r w:rsidR="009F68E2">
          <w:rPr>
            <w:noProof/>
            <w:webHidden/>
          </w:rPr>
          <w:instrText xml:space="preserve"> PAGEREF _Toc96525535 \h </w:instrText>
        </w:r>
        <w:r w:rsidR="009F68E2">
          <w:rPr>
            <w:noProof/>
            <w:webHidden/>
          </w:rPr>
        </w:r>
        <w:r w:rsidR="009F68E2">
          <w:rPr>
            <w:noProof/>
            <w:webHidden/>
          </w:rPr>
          <w:fldChar w:fldCharType="separate"/>
        </w:r>
        <w:r w:rsidR="009F68E2">
          <w:rPr>
            <w:noProof/>
            <w:webHidden/>
          </w:rPr>
          <w:t>73</w:t>
        </w:r>
        <w:r w:rsidR="009F68E2">
          <w:rPr>
            <w:noProof/>
            <w:webHidden/>
          </w:rPr>
          <w:fldChar w:fldCharType="end"/>
        </w:r>
      </w:hyperlink>
    </w:p>
    <w:p w14:paraId="55F9D38F" w14:textId="5CB1E251"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36" w:history="1">
        <w:r w:rsidR="009F68E2" w:rsidRPr="009B0C02">
          <w:rPr>
            <w:rStyle w:val="Hyperlink"/>
            <w:noProof/>
          </w:rPr>
          <w:t>Abbildung 34: Projekt-Konfiguration JSON-Datei</w:t>
        </w:r>
        <w:r w:rsidR="009F68E2">
          <w:rPr>
            <w:noProof/>
            <w:webHidden/>
          </w:rPr>
          <w:tab/>
        </w:r>
        <w:r w:rsidR="009F68E2">
          <w:rPr>
            <w:noProof/>
            <w:webHidden/>
          </w:rPr>
          <w:fldChar w:fldCharType="begin"/>
        </w:r>
        <w:r w:rsidR="009F68E2">
          <w:rPr>
            <w:noProof/>
            <w:webHidden/>
          </w:rPr>
          <w:instrText xml:space="preserve"> PAGEREF _Toc96525536 \h </w:instrText>
        </w:r>
        <w:r w:rsidR="009F68E2">
          <w:rPr>
            <w:noProof/>
            <w:webHidden/>
          </w:rPr>
        </w:r>
        <w:r w:rsidR="009F68E2">
          <w:rPr>
            <w:noProof/>
            <w:webHidden/>
          </w:rPr>
          <w:fldChar w:fldCharType="separate"/>
        </w:r>
        <w:r w:rsidR="009F68E2">
          <w:rPr>
            <w:noProof/>
            <w:webHidden/>
          </w:rPr>
          <w:t>74</w:t>
        </w:r>
        <w:r w:rsidR="009F68E2">
          <w:rPr>
            <w:noProof/>
            <w:webHidden/>
          </w:rPr>
          <w:fldChar w:fldCharType="end"/>
        </w:r>
      </w:hyperlink>
    </w:p>
    <w:p w14:paraId="6C35FC6C" w14:textId="27BD64E0"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37" w:history="1">
        <w:r w:rsidR="009F68E2" w:rsidRPr="009B0C02">
          <w:rPr>
            <w:rStyle w:val="Hyperlink"/>
            <w:noProof/>
          </w:rPr>
          <w:t>Abbildung 35: Implementierung des Fensters für die Projektaktualisierung</w:t>
        </w:r>
        <w:r w:rsidR="009F68E2">
          <w:rPr>
            <w:noProof/>
            <w:webHidden/>
          </w:rPr>
          <w:tab/>
        </w:r>
        <w:r w:rsidR="009F68E2">
          <w:rPr>
            <w:noProof/>
            <w:webHidden/>
          </w:rPr>
          <w:fldChar w:fldCharType="begin"/>
        </w:r>
        <w:r w:rsidR="009F68E2">
          <w:rPr>
            <w:noProof/>
            <w:webHidden/>
          </w:rPr>
          <w:instrText xml:space="preserve"> PAGEREF _Toc96525537 \h </w:instrText>
        </w:r>
        <w:r w:rsidR="009F68E2">
          <w:rPr>
            <w:noProof/>
            <w:webHidden/>
          </w:rPr>
        </w:r>
        <w:r w:rsidR="009F68E2">
          <w:rPr>
            <w:noProof/>
            <w:webHidden/>
          </w:rPr>
          <w:fldChar w:fldCharType="separate"/>
        </w:r>
        <w:r w:rsidR="009F68E2">
          <w:rPr>
            <w:noProof/>
            <w:webHidden/>
          </w:rPr>
          <w:t>76</w:t>
        </w:r>
        <w:r w:rsidR="009F68E2">
          <w:rPr>
            <w:noProof/>
            <w:webHidden/>
          </w:rPr>
          <w:fldChar w:fldCharType="end"/>
        </w:r>
      </w:hyperlink>
    </w:p>
    <w:p w14:paraId="6E21B584" w14:textId="15E61505"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38" w:history="1">
        <w:r w:rsidR="009F68E2" w:rsidRPr="009B0C02">
          <w:rPr>
            <w:rStyle w:val="Hyperlink"/>
            <w:noProof/>
          </w:rPr>
          <w:t>Abbildung 36: Flussdiagramm der Initialisierung der Projektaktualisierungsdaten</w:t>
        </w:r>
        <w:r w:rsidR="009F68E2">
          <w:rPr>
            <w:noProof/>
            <w:webHidden/>
          </w:rPr>
          <w:tab/>
        </w:r>
        <w:r w:rsidR="009F68E2">
          <w:rPr>
            <w:noProof/>
            <w:webHidden/>
          </w:rPr>
          <w:fldChar w:fldCharType="begin"/>
        </w:r>
        <w:r w:rsidR="009F68E2">
          <w:rPr>
            <w:noProof/>
            <w:webHidden/>
          </w:rPr>
          <w:instrText xml:space="preserve"> PAGEREF _Toc96525538 \h </w:instrText>
        </w:r>
        <w:r w:rsidR="009F68E2">
          <w:rPr>
            <w:noProof/>
            <w:webHidden/>
          </w:rPr>
        </w:r>
        <w:r w:rsidR="009F68E2">
          <w:rPr>
            <w:noProof/>
            <w:webHidden/>
          </w:rPr>
          <w:fldChar w:fldCharType="separate"/>
        </w:r>
        <w:r w:rsidR="009F68E2">
          <w:rPr>
            <w:noProof/>
            <w:webHidden/>
          </w:rPr>
          <w:t>77</w:t>
        </w:r>
        <w:r w:rsidR="009F68E2">
          <w:rPr>
            <w:noProof/>
            <w:webHidden/>
          </w:rPr>
          <w:fldChar w:fldCharType="end"/>
        </w:r>
      </w:hyperlink>
    </w:p>
    <w:p w14:paraId="1E3D7394" w14:textId="09FAF0C3"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39" w:history="1">
        <w:r w:rsidR="009F68E2" w:rsidRPr="009B0C02">
          <w:rPr>
            <w:rStyle w:val="Hyperlink"/>
            <w:noProof/>
          </w:rPr>
          <w:t>Abbildung 37: Flussdiagramm für die Erstellung der Baumliste</w:t>
        </w:r>
        <w:r w:rsidR="009F68E2">
          <w:rPr>
            <w:noProof/>
            <w:webHidden/>
          </w:rPr>
          <w:tab/>
        </w:r>
        <w:r w:rsidR="009F68E2">
          <w:rPr>
            <w:noProof/>
            <w:webHidden/>
          </w:rPr>
          <w:fldChar w:fldCharType="begin"/>
        </w:r>
        <w:r w:rsidR="009F68E2">
          <w:rPr>
            <w:noProof/>
            <w:webHidden/>
          </w:rPr>
          <w:instrText xml:space="preserve"> PAGEREF _Toc96525539 \h </w:instrText>
        </w:r>
        <w:r w:rsidR="009F68E2">
          <w:rPr>
            <w:noProof/>
            <w:webHidden/>
          </w:rPr>
        </w:r>
        <w:r w:rsidR="009F68E2">
          <w:rPr>
            <w:noProof/>
            <w:webHidden/>
          </w:rPr>
          <w:fldChar w:fldCharType="separate"/>
        </w:r>
        <w:r w:rsidR="009F68E2">
          <w:rPr>
            <w:noProof/>
            <w:webHidden/>
          </w:rPr>
          <w:t>78</w:t>
        </w:r>
        <w:r w:rsidR="009F68E2">
          <w:rPr>
            <w:noProof/>
            <w:webHidden/>
          </w:rPr>
          <w:fldChar w:fldCharType="end"/>
        </w:r>
      </w:hyperlink>
    </w:p>
    <w:p w14:paraId="3687BA86" w14:textId="154B1878"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40" w:history="1">
        <w:r w:rsidR="009F68E2" w:rsidRPr="009B0C02">
          <w:rPr>
            <w:rStyle w:val="Hyperlink"/>
            <w:noProof/>
          </w:rPr>
          <w:t>Abbildung 38: Flussdiagramm für das Hinzufügen der Splitterwidgets</w:t>
        </w:r>
        <w:r w:rsidR="009F68E2">
          <w:rPr>
            <w:noProof/>
            <w:webHidden/>
          </w:rPr>
          <w:tab/>
        </w:r>
        <w:r w:rsidR="009F68E2">
          <w:rPr>
            <w:noProof/>
            <w:webHidden/>
          </w:rPr>
          <w:fldChar w:fldCharType="begin"/>
        </w:r>
        <w:r w:rsidR="009F68E2">
          <w:rPr>
            <w:noProof/>
            <w:webHidden/>
          </w:rPr>
          <w:instrText xml:space="preserve"> PAGEREF _Toc96525540 \h </w:instrText>
        </w:r>
        <w:r w:rsidR="009F68E2">
          <w:rPr>
            <w:noProof/>
            <w:webHidden/>
          </w:rPr>
        </w:r>
        <w:r w:rsidR="009F68E2">
          <w:rPr>
            <w:noProof/>
            <w:webHidden/>
          </w:rPr>
          <w:fldChar w:fldCharType="separate"/>
        </w:r>
        <w:r w:rsidR="009F68E2">
          <w:rPr>
            <w:noProof/>
            <w:webHidden/>
          </w:rPr>
          <w:t>80</w:t>
        </w:r>
        <w:r w:rsidR="009F68E2">
          <w:rPr>
            <w:noProof/>
            <w:webHidden/>
          </w:rPr>
          <w:fldChar w:fldCharType="end"/>
        </w:r>
      </w:hyperlink>
    </w:p>
    <w:p w14:paraId="100B84A5" w14:textId="373C1D06"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41" w:history="1">
        <w:r w:rsidR="009F68E2" w:rsidRPr="009B0C02">
          <w:rPr>
            <w:rStyle w:val="Hyperlink"/>
            <w:noProof/>
          </w:rPr>
          <w:t>Abbildung 39: Flussdiagramm für die Projektaktualisierung</w:t>
        </w:r>
        <w:r w:rsidR="009F68E2">
          <w:rPr>
            <w:noProof/>
            <w:webHidden/>
          </w:rPr>
          <w:tab/>
        </w:r>
        <w:r w:rsidR="009F68E2">
          <w:rPr>
            <w:noProof/>
            <w:webHidden/>
          </w:rPr>
          <w:fldChar w:fldCharType="begin"/>
        </w:r>
        <w:r w:rsidR="009F68E2">
          <w:rPr>
            <w:noProof/>
            <w:webHidden/>
          </w:rPr>
          <w:instrText xml:space="preserve"> PAGEREF _Toc96525541 \h </w:instrText>
        </w:r>
        <w:r w:rsidR="009F68E2">
          <w:rPr>
            <w:noProof/>
            <w:webHidden/>
          </w:rPr>
        </w:r>
        <w:r w:rsidR="009F68E2">
          <w:rPr>
            <w:noProof/>
            <w:webHidden/>
          </w:rPr>
          <w:fldChar w:fldCharType="separate"/>
        </w:r>
        <w:r w:rsidR="009F68E2">
          <w:rPr>
            <w:noProof/>
            <w:webHidden/>
          </w:rPr>
          <w:t>84</w:t>
        </w:r>
        <w:r w:rsidR="009F68E2">
          <w:rPr>
            <w:noProof/>
            <w:webHidden/>
          </w:rPr>
          <w:fldChar w:fldCharType="end"/>
        </w:r>
      </w:hyperlink>
    </w:p>
    <w:p w14:paraId="24EC58E1" w14:textId="75C1297D"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42" w:history="1">
        <w:r w:rsidR="009F68E2" w:rsidRPr="009B0C02">
          <w:rPr>
            <w:rStyle w:val="Hyperlink"/>
            <w:noProof/>
          </w:rPr>
          <w:t>Abbildung 40: Implementierung des Fensters für die Projektmodulerweiterung</w:t>
        </w:r>
        <w:r w:rsidR="009F68E2">
          <w:rPr>
            <w:noProof/>
            <w:webHidden/>
          </w:rPr>
          <w:tab/>
        </w:r>
        <w:r w:rsidR="009F68E2">
          <w:rPr>
            <w:noProof/>
            <w:webHidden/>
          </w:rPr>
          <w:fldChar w:fldCharType="begin"/>
        </w:r>
        <w:r w:rsidR="009F68E2">
          <w:rPr>
            <w:noProof/>
            <w:webHidden/>
          </w:rPr>
          <w:instrText xml:space="preserve"> PAGEREF _Toc96525542 \h </w:instrText>
        </w:r>
        <w:r w:rsidR="009F68E2">
          <w:rPr>
            <w:noProof/>
            <w:webHidden/>
          </w:rPr>
        </w:r>
        <w:r w:rsidR="009F68E2">
          <w:rPr>
            <w:noProof/>
            <w:webHidden/>
          </w:rPr>
          <w:fldChar w:fldCharType="separate"/>
        </w:r>
        <w:r w:rsidR="009F68E2">
          <w:rPr>
            <w:noProof/>
            <w:webHidden/>
          </w:rPr>
          <w:t>87</w:t>
        </w:r>
        <w:r w:rsidR="009F68E2">
          <w:rPr>
            <w:noProof/>
            <w:webHidden/>
          </w:rPr>
          <w:fldChar w:fldCharType="end"/>
        </w:r>
      </w:hyperlink>
    </w:p>
    <w:p w14:paraId="1A1A664A" w14:textId="463C4556"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43" w:history="1">
        <w:r w:rsidR="009F68E2" w:rsidRPr="009B0C02">
          <w:rPr>
            <w:rStyle w:val="Hyperlink"/>
            <w:noProof/>
          </w:rPr>
          <w:t>Abbildung 41: Flussdiagramm für das Hinzufügen der lokalen Abhängigkeiten</w:t>
        </w:r>
        <w:r w:rsidR="009F68E2">
          <w:rPr>
            <w:noProof/>
            <w:webHidden/>
          </w:rPr>
          <w:tab/>
        </w:r>
        <w:r w:rsidR="009F68E2">
          <w:rPr>
            <w:noProof/>
            <w:webHidden/>
          </w:rPr>
          <w:fldChar w:fldCharType="begin"/>
        </w:r>
        <w:r w:rsidR="009F68E2">
          <w:rPr>
            <w:noProof/>
            <w:webHidden/>
          </w:rPr>
          <w:instrText xml:space="preserve"> PAGEREF _Toc96525543 \h </w:instrText>
        </w:r>
        <w:r w:rsidR="009F68E2">
          <w:rPr>
            <w:noProof/>
            <w:webHidden/>
          </w:rPr>
        </w:r>
        <w:r w:rsidR="009F68E2">
          <w:rPr>
            <w:noProof/>
            <w:webHidden/>
          </w:rPr>
          <w:fldChar w:fldCharType="separate"/>
        </w:r>
        <w:r w:rsidR="009F68E2">
          <w:rPr>
            <w:noProof/>
            <w:webHidden/>
          </w:rPr>
          <w:t>88</w:t>
        </w:r>
        <w:r w:rsidR="009F68E2">
          <w:rPr>
            <w:noProof/>
            <w:webHidden/>
          </w:rPr>
          <w:fldChar w:fldCharType="end"/>
        </w:r>
      </w:hyperlink>
    </w:p>
    <w:p w14:paraId="01D2E15B" w14:textId="21FC6730"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44" w:history="1">
        <w:r w:rsidR="009F68E2" w:rsidRPr="009B0C02">
          <w:rPr>
            <w:rStyle w:val="Hyperlink"/>
            <w:noProof/>
          </w:rPr>
          <w:t>Abbildung 42: Flussdiagramm für die Erstellung eines Projektmoduls</w:t>
        </w:r>
        <w:r w:rsidR="009F68E2">
          <w:rPr>
            <w:noProof/>
            <w:webHidden/>
          </w:rPr>
          <w:tab/>
        </w:r>
        <w:r w:rsidR="009F68E2">
          <w:rPr>
            <w:noProof/>
            <w:webHidden/>
          </w:rPr>
          <w:fldChar w:fldCharType="begin"/>
        </w:r>
        <w:r w:rsidR="009F68E2">
          <w:rPr>
            <w:noProof/>
            <w:webHidden/>
          </w:rPr>
          <w:instrText xml:space="preserve"> PAGEREF _Toc96525544 \h </w:instrText>
        </w:r>
        <w:r w:rsidR="009F68E2">
          <w:rPr>
            <w:noProof/>
            <w:webHidden/>
          </w:rPr>
        </w:r>
        <w:r w:rsidR="009F68E2">
          <w:rPr>
            <w:noProof/>
            <w:webHidden/>
          </w:rPr>
          <w:fldChar w:fldCharType="separate"/>
        </w:r>
        <w:r w:rsidR="009F68E2">
          <w:rPr>
            <w:noProof/>
            <w:webHidden/>
          </w:rPr>
          <w:t>90</w:t>
        </w:r>
        <w:r w:rsidR="009F68E2">
          <w:rPr>
            <w:noProof/>
            <w:webHidden/>
          </w:rPr>
          <w:fldChar w:fldCharType="end"/>
        </w:r>
      </w:hyperlink>
    </w:p>
    <w:p w14:paraId="121C0394" w14:textId="01354640"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45" w:history="1">
        <w:r w:rsidR="009F68E2" w:rsidRPr="009B0C02">
          <w:rPr>
            <w:rStyle w:val="Hyperlink"/>
            <w:noProof/>
          </w:rPr>
          <w:t>Abbildung 43: Flussdiagramm für den Check der Projektmodulformularwerte</w:t>
        </w:r>
        <w:r w:rsidR="009F68E2">
          <w:rPr>
            <w:noProof/>
            <w:webHidden/>
          </w:rPr>
          <w:tab/>
        </w:r>
        <w:r w:rsidR="009F68E2">
          <w:rPr>
            <w:noProof/>
            <w:webHidden/>
          </w:rPr>
          <w:fldChar w:fldCharType="begin"/>
        </w:r>
        <w:r w:rsidR="009F68E2">
          <w:rPr>
            <w:noProof/>
            <w:webHidden/>
          </w:rPr>
          <w:instrText xml:space="preserve"> PAGEREF _Toc96525545 \h </w:instrText>
        </w:r>
        <w:r w:rsidR="009F68E2">
          <w:rPr>
            <w:noProof/>
            <w:webHidden/>
          </w:rPr>
        </w:r>
        <w:r w:rsidR="009F68E2">
          <w:rPr>
            <w:noProof/>
            <w:webHidden/>
          </w:rPr>
          <w:fldChar w:fldCharType="separate"/>
        </w:r>
        <w:r w:rsidR="009F68E2">
          <w:rPr>
            <w:noProof/>
            <w:webHidden/>
          </w:rPr>
          <w:t>91</w:t>
        </w:r>
        <w:r w:rsidR="009F68E2">
          <w:rPr>
            <w:noProof/>
            <w:webHidden/>
          </w:rPr>
          <w:fldChar w:fldCharType="end"/>
        </w:r>
      </w:hyperlink>
    </w:p>
    <w:p w14:paraId="57C1FBFD" w14:textId="5526FCB7"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46" w:history="1">
        <w:r w:rsidR="009F68E2" w:rsidRPr="009B0C02">
          <w:rPr>
            <w:rStyle w:val="Hyperlink"/>
            <w:noProof/>
          </w:rPr>
          <w:t>Abbildung 44: Implementierung des Fensters für die Dienstprogrammausführung</w:t>
        </w:r>
        <w:r w:rsidR="009F68E2">
          <w:rPr>
            <w:noProof/>
            <w:webHidden/>
          </w:rPr>
          <w:tab/>
        </w:r>
        <w:r w:rsidR="009F68E2">
          <w:rPr>
            <w:noProof/>
            <w:webHidden/>
          </w:rPr>
          <w:fldChar w:fldCharType="begin"/>
        </w:r>
        <w:r w:rsidR="009F68E2">
          <w:rPr>
            <w:noProof/>
            <w:webHidden/>
          </w:rPr>
          <w:instrText xml:space="preserve"> PAGEREF _Toc96525546 \h </w:instrText>
        </w:r>
        <w:r w:rsidR="009F68E2">
          <w:rPr>
            <w:noProof/>
            <w:webHidden/>
          </w:rPr>
        </w:r>
        <w:r w:rsidR="009F68E2">
          <w:rPr>
            <w:noProof/>
            <w:webHidden/>
          </w:rPr>
          <w:fldChar w:fldCharType="separate"/>
        </w:r>
        <w:r w:rsidR="009F68E2">
          <w:rPr>
            <w:noProof/>
            <w:webHidden/>
          </w:rPr>
          <w:t>93</w:t>
        </w:r>
        <w:r w:rsidR="009F68E2">
          <w:rPr>
            <w:noProof/>
            <w:webHidden/>
          </w:rPr>
          <w:fldChar w:fldCharType="end"/>
        </w:r>
      </w:hyperlink>
    </w:p>
    <w:p w14:paraId="47ED04BB" w14:textId="5377E5B8"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47" w:history="1">
        <w:r w:rsidR="009F68E2" w:rsidRPr="009B0C02">
          <w:rPr>
            <w:rStyle w:val="Hyperlink"/>
            <w:noProof/>
          </w:rPr>
          <w:t>Abbildung 45: Flussdiagramm für die Auflistung der Dienstprogramme</w:t>
        </w:r>
        <w:r w:rsidR="009F68E2">
          <w:rPr>
            <w:noProof/>
            <w:webHidden/>
          </w:rPr>
          <w:tab/>
        </w:r>
        <w:r w:rsidR="009F68E2">
          <w:rPr>
            <w:noProof/>
            <w:webHidden/>
          </w:rPr>
          <w:fldChar w:fldCharType="begin"/>
        </w:r>
        <w:r w:rsidR="009F68E2">
          <w:rPr>
            <w:noProof/>
            <w:webHidden/>
          </w:rPr>
          <w:instrText xml:space="preserve"> PAGEREF _Toc96525547 \h </w:instrText>
        </w:r>
        <w:r w:rsidR="009F68E2">
          <w:rPr>
            <w:noProof/>
            <w:webHidden/>
          </w:rPr>
        </w:r>
        <w:r w:rsidR="009F68E2">
          <w:rPr>
            <w:noProof/>
            <w:webHidden/>
          </w:rPr>
          <w:fldChar w:fldCharType="separate"/>
        </w:r>
        <w:r w:rsidR="009F68E2">
          <w:rPr>
            <w:noProof/>
            <w:webHidden/>
          </w:rPr>
          <w:t>94</w:t>
        </w:r>
        <w:r w:rsidR="009F68E2">
          <w:rPr>
            <w:noProof/>
            <w:webHidden/>
          </w:rPr>
          <w:fldChar w:fldCharType="end"/>
        </w:r>
      </w:hyperlink>
    </w:p>
    <w:p w14:paraId="6ADB6262" w14:textId="0EF1F1F3"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48" w:history="1">
        <w:r w:rsidR="009F68E2" w:rsidRPr="009B0C02">
          <w:rPr>
            <w:rStyle w:val="Hyperlink"/>
            <w:noProof/>
          </w:rPr>
          <w:t>Abbildung 46: Flussdiagramm für die Ausführung des "--help"-Befehls</w:t>
        </w:r>
        <w:r w:rsidR="009F68E2">
          <w:rPr>
            <w:noProof/>
            <w:webHidden/>
          </w:rPr>
          <w:tab/>
        </w:r>
        <w:r w:rsidR="009F68E2">
          <w:rPr>
            <w:noProof/>
            <w:webHidden/>
          </w:rPr>
          <w:fldChar w:fldCharType="begin"/>
        </w:r>
        <w:r w:rsidR="009F68E2">
          <w:rPr>
            <w:noProof/>
            <w:webHidden/>
          </w:rPr>
          <w:instrText xml:space="preserve"> PAGEREF _Toc96525548 \h </w:instrText>
        </w:r>
        <w:r w:rsidR="009F68E2">
          <w:rPr>
            <w:noProof/>
            <w:webHidden/>
          </w:rPr>
        </w:r>
        <w:r w:rsidR="009F68E2">
          <w:rPr>
            <w:noProof/>
            <w:webHidden/>
          </w:rPr>
          <w:fldChar w:fldCharType="separate"/>
        </w:r>
        <w:r w:rsidR="009F68E2">
          <w:rPr>
            <w:noProof/>
            <w:webHidden/>
          </w:rPr>
          <w:t>95</w:t>
        </w:r>
        <w:r w:rsidR="009F68E2">
          <w:rPr>
            <w:noProof/>
            <w:webHidden/>
          </w:rPr>
          <w:fldChar w:fldCharType="end"/>
        </w:r>
      </w:hyperlink>
    </w:p>
    <w:p w14:paraId="7D5A2B61" w14:textId="19489655" w:rsidR="009F68E2" w:rsidRDefault="0099667C">
      <w:pPr>
        <w:pStyle w:val="Abbildungsverzeichnis"/>
        <w:tabs>
          <w:tab w:val="right" w:leader="dot" w:pos="9062"/>
        </w:tabs>
        <w:rPr>
          <w:rFonts w:asciiTheme="minorHAnsi" w:eastAsiaTheme="minorEastAsia" w:hAnsiTheme="minorHAnsi"/>
          <w:noProof/>
          <w:sz w:val="22"/>
          <w:lang w:eastAsia="de-DE"/>
        </w:rPr>
      </w:pPr>
      <w:hyperlink w:anchor="_Toc96525549" w:history="1">
        <w:r w:rsidR="009F68E2" w:rsidRPr="009B0C02">
          <w:rPr>
            <w:rStyle w:val="Hyperlink"/>
            <w:noProof/>
          </w:rPr>
          <w:t>Abbildung 47: Flussdiagramm für die Ausführung der benutzerdefinierten Befehle</w:t>
        </w:r>
        <w:r w:rsidR="009F68E2">
          <w:rPr>
            <w:noProof/>
            <w:webHidden/>
          </w:rPr>
          <w:tab/>
        </w:r>
        <w:r w:rsidR="009F68E2">
          <w:rPr>
            <w:noProof/>
            <w:webHidden/>
          </w:rPr>
          <w:fldChar w:fldCharType="begin"/>
        </w:r>
        <w:r w:rsidR="009F68E2">
          <w:rPr>
            <w:noProof/>
            <w:webHidden/>
          </w:rPr>
          <w:instrText xml:space="preserve"> PAGEREF _Toc96525549 \h </w:instrText>
        </w:r>
        <w:r w:rsidR="009F68E2">
          <w:rPr>
            <w:noProof/>
            <w:webHidden/>
          </w:rPr>
        </w:r>
        <w:r w:rsidR="009F68E2">
          <w:rPr>
            <w:noProof/>
            <w:webHidden/>
          </w:rPr>
          <w:fldChar w:fldCharType="separate"/>
        </w:r>
        <w:r w:rsidR="009F68E2">
          <w:rPr>
            <w:noProof/>
            <w:webHidden/>
          </w:rPr>
          <w:t>96</w:t>
        </w:r>
        <w:r w:rsidR="009F68E2">
          <w:rPr>
            <w:noProof/>
            <w:webHidden/>
          </w:rPr>
          <w:fldChar w:fldCharType="end"/>
        </w:r>
      </w:hyperlink>
    </w:p>
    <w:p w14:paraId="5387510B" w14:textId="073F2A18" w:rsidR="000946AB" w:rsidRDefault="00167F1C" w:rsidP="000946AB">
      <w:r>
        <w:rPr>
          <w:b/>
          <w:bCs/>
          <w:noProof/>
        </w:rPr>
        <w:fldChar w:fldCharType="end"/>
      </w:r>
      <w:r w:rsidR="000946AB">
        <w:br w:type="page"/>
      </w:r>
    </w:p>
    <w:p w14:paraId="093CFB4D" w14:textId="77777777" w:rsidR="001E7F2B" w:rsidRDefault="001E7F2B" w:rsidP="00BB176E">
      <w:pPr>
        <w:pStyle w:val="berschrift1"/>
      </w:pPr>
      <w:bookmarkStart w:id="6" w:name="_Toc96525586"/>
      <w:r>
        <w:lastRenderedPageBreak/>
        <w:t>Abkürzungsverzeichnis</w:t>
      </w:r>
      <w:bookmarkEnd w:id="6"/>
    </w:p>
    <w:p w14:paraId="2597A9FC" w14:textId="77777777" w:rsidR="009F06E5" w:rsidRPr="009F06E5" w:rsidRDefault="00BB176E" w:rsidP="009F06E5">
      <w:pPr>
        <w:rPr>
          <w:noProof/>
        </w:rPr>
        <w:sectPr w:rsidR="009F06E5" w:rsidRPr="009F06E5" w:rsidSect="00DC4BFF">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7" w:right="1417" w:bottom="1134" w:left="1417" w:header="708" w:footer="708" w:gutter="0"/>
          <w:cols w:space="708"/>
          <w:titlePg/>
          <w:docGrid w:linePitch="360"/>
        </w:sectPr>
      </w:pPr>
      <w:r>
        <w:fldChar w:fldCharType="begin"/>
      </w:r>
      <w:r>
        <w:instrText xml:space="preserve"> INDEX \c "1" \z "1031" </w:instrText>
      </w:r>
      <w:r>
        <w:fldChar w:fldCharType="separate"/>
      </w:r>
    </w:p>
    <w:p w14:paraId="4660FE7D" w14:textId="77777777" w:rsidR="009F06E5" w:rsidRPr="009F06E5" w:rsidRDefault="009F06E5" w:rsidP="009F06E5">
      <w:pPr>
        <w:rPr>
          <w:noProof/>
          <w:szCs w:val="24"/>
        </w:rPr>
      </w:pPr>
      <w:r w:rsidRPr="009F06E5">
        <w:rPr>
          <w:noProof/>
          <w:szCs w:val="24"/>
        </w:rPr>
        <w:t xml:space="preserve">CI/CD  </w:t>
      </w:r>
      <w:r w:rsidRPr="009F06E5">
        <w:rPr>
          <w:rFonts w:cstheme="minorHAnsi"/>
          <w:i/>
          <w:noProof/>
          <w:szCs w:val="24"/>
        </w:rPr>
        <w:t>Continuous Integration und Continuous Delivery</w:t>
      </w:r>
    </w:p>
    <w:p w14:paraId="120FE85D" w14:textId="77777777" w:rsidR="009F06E5" w:rsidRPr="009F06E5" w:rsidRDefault="009F06E5" w:rsidP="009F06E5">
      <w:pPr>
        <w:rPr>
          <w:noProof/>
          <w:szCs w:val="24"/>
        </w:rPr>
      </w:pPr>
      <w:r w:rsidRPr="009F06E5">
        <w:rPr>
          <w:noProof/>
          <w:szCs w:val="24"/>
        </w:rPr>
        <w:t>DevOps  Development und IT Operations</w:t>
      </w:r>
    </w:p>
    <w:p w14:paraId="0752014B" w14:textId="77777777" w:rsidR="009F06E5" w:rsidRPr="009F06E5" w:rsidRDefault="009F06E5" w:rsidP="009F06E5">
      <w:pPr>
        <w:rPr>
          <w:noProof/>
          <w:szCs w:val="24"/>
        </w:rPr>
      </w:pPr>
      <w:r w:rsidRPr="009F06E5">
        <w:rPr>
          <w:noProof/>
          <w:szCs w:val="24"/>
        </w:rPr>
        <w:t xml:space="preserve">GUI  </w:t>
      </w:r>
      <w:r w:rsidRPr="009F06E5">
        <w:rPr>
          <w:rFonts w:cstheme="minorHAnsi"/>
          <w:noProof/>
          <w:szCs w:val="24"/>
        </w:rPr>
        <w:t xml:space="preserve"> Graphical User Interface</w:t>
      </w:r>
    </w:p>
    <w:p w14:paraId="700854FD" w14:textId="77777777" w:rsidR="009F06E5" w:rsidRPr="009F06E5" w:rsidRDefault="009F06E5" w:rsidP="009F06E5">
      <w:pPr>
        <w:rPr>
          <w:noProof/>
          <w:szCs w:val="24"/>
        </w:rPr>
      </w:pPr>
      <w:r w:rsidRPr="009F06E5">
        <w:rPr>
          <w:noProof/>
          <w:szCs w:val="24"/>
        </w:rPr>
        <w:t>IDE  Integrated Development Environment</w:t>
      </w:r>
    </w:p>
    <w:p w14:paraId="0AB15756" w14:textId="77777777" w:rsidR="009F06E5" w:rsidRPr="009F06E5" w:rsidRDefault="009F06E5" w:rsidP="009F06E5">
      <w:pPr>
        <w:rPr>
          <w:noProof/>
          <w:szCs w:val="24"/>
        </w:rPr>
      </w:pPr>
      <w:r w:rsidRPr="009F06E5">
        <w:rPr>
          <w:noProof/>
          <w:szCs w:val="24"/>
        </w:rPr>
        <w:t xml:space="preserve">JRE  </w:t>
      </w:r>
      <w:r w:rsidRPr="009F06E5">
        <w:rPr>
          <w:rFonts w:cstheme="minorHAnsi"/>
          <w:i/>
          <w:noProof/>
          <w:szCs w:val="24"/>
        </w:rPr>
        <w:t>Java Runtime Environment</w:t>
      </w:r>
    </w:p>
    <w:p w14:paraId="50704799" w14:textId="77777777" w:rsidR="009F06E5" w:rsidRPr="009F06E5" w:rsidRDefault="009F06E5" w:rsidP="009F06E5">
      <w:pPr>
        <w:rPr>
          <w:noProof/>
          <w:szCs w:val="24"/>
        </w:rPr>
      </w:pPr>
      <w:r w:rsidRPr="009F06E5">
        <w:rPr>
          <w:noProof/>
          <w:szCs w:val="24"/>
        </w:rPr>
        <w:t xml:space="preserve">JSON  </w:t>
      </w:r>
      <w:r w:rsidRPr="009F06E5">
        <w:rPr>
          <w:rFonts w:cstheme="minorHAnsi"/>
          <w:i/>
          <w:noProof/>
          <w:szCs w:val="24"/>
        </w:rPr>
        <w:t>JavaScript Object Notation</w:t>
      </w:r>
    </w:p>
    <w:p w14:paraId="3064C99F" w14:textId="77777777" w:rsidR="009F06E5" w:rsidRDefault="009F06E5" w:rsidP="00BB176E">
      <w:pPr>
        <w:rPr>
          <w:noProof/>
        </w:rPr>
        <w:sectPr w:rsidR="009F06E5" w:rsidSect="009F06E5">
          <w:type w:val="continuous"/>
          <w:pgSz w:w="11906" w:h="16838"/>
          <w:pgMar w:top="1417" w:right="1417" w:bottom="1134" w:left="1417" w:header="708" w:footer="708" w:gutter="0"/>
          <w:cols w:space="720"/>
          <w:docGrid w:linePitch="360"/>
        </w:sectPr>
      </w:pPr>
    </w:p>
    <w:p w14:paraId="59E710CB" w14:textId="2D11D8E7" w:rsidR="001E7F2B" w:rsidRDefault="00BB176E" w:rsidP="009F68E2">
      <w:pPr>
        <w:pStyle w:val="berschrift1"/>
        <w:numPr>
          <w:ilvl w:val="0"/>
          <w:numId w:val="34"/>
        </w:numPr>
      </w:pPr>
      <w:r>
        <w:lastRenderedPageBreak/>
        <w:fldChar w:fldCharType="end"/>
      </w:r>
      <w:bookmarkStart w:id="7" w:name="_Toc96525587"/>
      <w:r w:rsidR="001E7F2B">
        <w:t>Einleitung</w:t>
      </w:r>
      <w:bookmarkEnd w:id="7"/>
    </w:p>
    <w:p w14:paraId="76453313" w14:textId="519DC8B8" w:rsidR="00E07AC2" w:rsidRDefault="00AA5859" w:rsidP="00AA5859">
      <w:r w:rsidRPr="00AA5859">
        <w:t xml:space="preserve">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w:t>
      </w:r>
      <w:r w:rsidR="00DC4BFF">
        <w:t xml:space="preserve">einer eigenen Struktur </w:t>
      </w:r>
      <w:r w:rsidRPr="00AA5859">
        <w:t>und zugehörigen Werkzeugen erstellt.</w:t>
      </w:r>
      <w:r w:rsidR="00E07AC2">
        <w:t xml:space="preserve"> D</w:t>
      </w:r>
      <w:r w:rsidR="00DC4BFF">
        <w:t>ie</w:t>
      </w:r>
      <w:r w:rsidR="00E07AC2">
        <w:t xml:space="preserve"> </w:t>
      </w:r>
      <w:r w:rsidR="00DC4BFF">
        <w:t xml:space="preserve">Struktur </w:t>
      </w:r>
      <w:r w:rsidR="00E07AC2">
        <w:t xml:space="preserve">der Softwareprojekte wird dabei durch eine Projekt-Schablone, mit vordefinierten Dateien und Unterordern vorgegeben. </w:t>
      </w:r>
      <w:r w:rsidR="00AB4093">
        <w:t xml:space="preserve">Die Dateien der Schablone enthalten in der Regel Platzhalter an verschiedenen Stellen, die für jedes neue Projekt mit realen Projektinformationen ersetzt werden müssen. </w:t>
      </w:r>
      <w:r w:rsidR="00E07AC2">
        <w:t>Aus dieser Ausgangssituation folgen zwei maßgebliche Probleme:</w:t>
      </w:r>
    </w:p>
    <w:p w14:paraId="13D4BF93" w14:textId="2277C8B1" w:rsidR="00E07AC2" w:rsidRDefault="00E07AC2" w:rsidP="00AA5859">
      <w:r>
        <w:t>Das erste Proble</w:t>
      </w:r>
      <w:r w:rsidR="00741CDA">
        <w:t>m bezieht sich auf die Erstellung von neuen Softwareprojekten.</w:t>
      </w:r>
      <w:r w:rsidR="00AB4093">
        <w:t xml:space="preserve"> </w:t>
      </w:r>
      <w:r w:rsidR="000C4C30">
        <w:t>Hierbei</w:t>
      </w:r>
      <w:r w:rsidR="0067297F">
        <w:t xml:space="preserve"> </w:t>
      </w:r>
      <w:r w:rsidR="000C4C30">
        <w:t>wird</w:t>
      </w:r>
      <w:r w:rsidR="0067297F">
        <w:t xml:space="preserve"> die Projekt-Schablone </w:t>
      </w:r>
      <w:r w:rsidR="000C4C30">
        <w:t xml:space="preserve">zu einem gewissen Grad </w:t>
      </w:r>
      <w:r w:rsidR="0067297F">
        <w:t xml:space="preserve">konfiguriert, </w:t>
      </w:r>
      <w:r w:rsidR="000C4C30">
        <w:t xml:space="preserve">sodass </w:t>
      </w:r>
      <w:r w:rsidR="0067297F">
        <w:t xml:space="preserve">aus der Schablone ein reales Softwareprojekt </w:t>
      </w:r>
      <w:r w:rsidR="000C4C30">
        <w:t>entsteht</w:t>
      </w:r>
      <w:r w:rsidR="0067297F">
        <w:t xml:space="preserve">. </w:t>
      </w:r>
      <w:r w:rsidR="000C4C30">
        <w:t>Dazu müssen</w:t>
      </w:r>
      <w:r w:rsidR="0067297F">
        <w:t xml:space="preserve"> zum einen</w:t>
      </w:r>
      <w:r w:rsidR="000C4C30">
        <w:t xml:space="preserve"> </w:t>
      </w:r>
      <w:r w:rsidR="0067297F">
        <w:t>die Platzhalter, die sich in den Dateien befinde</w:t>
      </w:r>
      <w:r w:rsidR="000C4C30">
        <w:t>n</w:t>
      </w:r>
      <w:r w:rsidR="0067297F">
        <w:t xml:space="preserve">, mit </w:t>
      </w:r>
      <w:r w:rsidR="000C4C30">
        <w:t xml:space="preserve">real </w:t>
      </w:r>
      <w:r w:rsidR="0067297F">
        <w:t xml:space="preserve">Daten </w:t>
      </w:r>
      <w:r w:rsidR="000C4C30">
        <w:t>des</w:t>
      </w:r>
      <w:r w:rsidR="0067297F">
        <w:t xml:space="preserve"> Projekt</w:t>
      </w:r>
      <w:r w:rsidR="000C4C30">
        <w:t>s</w:t>
      </w:r>
      <w:r w:rsidR="0067297F">
        <w:t xml:space="preserve"> ersetzt werden</w:t>
      </w:r>
      <w:r w:rsidR="000C4C30">
        <w:t>.</w:t>
      </w:r>
      <w:r w:rsidR="0067297F">
        <w:t xml:space="preserve"> </w:t>
      </w:r>
      <w:r w:rsidR="000C4C30">
        <w:t>Z</w:t>
      </w:r>
      <w:r w:rsidR="0067297F">
        <w:t>um anderen</w:t>
      </w:r>
      <w:r w:rsidR="000C4C30">
        <w:t xml:space="preserve"> müssen</w:t>
      </w:r>
      <w:r w:rsidR="0067297F">
        <w:t xml:space="preserve"> nicht benötigte Dateien und Unterorder der Schablone</w:t>
      </w:r>
      <w:r w:rsidR="000A29CB">
        <w:t>,</w:t>
      </w:r>
      <w:r w:rsidR="0067297F">
        <w:t xml:space="preserve"> für das neue Projekt entfernt werde</w:t>
      </w:r>
      <w:r w:rsidR="000C4C30">
        <w:t>n</w:t>
      </w:r>
      <w:r w:rsidR="0067297F">
        <w:t>.</w:t>
      </w:r>
      <w:r w:rsidR="00AF0EF3">
        <w:t xml:space="preserve"> Dies manuell zu tun ist mühsam und fehleranfällig. </w:t>
      </w:r>
      <w:r w:rsidR="00024353">
        <w:t>Es existieren Werkzeuge, mit denen gewissen Teile der Projekterstellung automatisiert werden können, allerdings biete</w:t>
      </w:r>
      <w:r w:rsidR="00DC4BFF">
        <w:t>t</w:t>
      </w:r>
      <w:r w:rsidR="00024353">
        <w:t xml:space="preserve"> keines dieser Werkzeuge einen Funktionsumfang an, mit dem die Projekterstellung vollständig automatisiert werden kann. Einzelne Konfigurationen müssen trotz der Werkzeuge manuell durchgeführt werden.</w:t>
      </w:r>
    </w:p>
    <w:p w14:paraId="01CFE3D8" w14:textId="5149E2F3" w:rsidR="00E07AC2" w:rsidRDefault="00E07AC2" w:rsidP="00AA5859">
      <w:r>
        <w:t>Das zweite Problem</w:t>
      </w:r>
      <w:r w:rsidR="00741CDA">
        <w:t xml:space="preserve"> bezieht sich auf die Aktualisierung von bestehenden Softwareprojekten.</w:t>
      </w:r>
      <w:r w:rsidR="0067005D">
        <w:t xml:space="preserve"> </w:t>
      </w:r>
      <w:r w:rsidR="0067005D" w:rsidRPr="00AA5859">
        <w:t xml:space="preserve">Es ist </w:t>
      </w:r>
      <w:r w:rsidR="0067005D">
        <w:t xml:space="preserve">nämlich </w:t>
      </w:r>
      <w:r w:rsidR="0067005D" w:rsidRPr="00AA5859">
        <w:t>kein unwahrscheinliches Szenario, dass sich d</w:t>
      </w:r>
      <w:r w:rsidR="00DC4BFF">
        <w:t>ie</w:t>
      </w:r>
      <w:r w:rsidR="0067005D" w:rsidRPr="00AA5859">
        <w:t xml:space="preserve"> </w:t>
      </w:r>
      <w:r w:rsidR="00DC4BFF">
        <w:t>Struktur</w:t>
      </w:r>
      <w:r w:rsidR="0067005D" w:rsidRPr="00AA5859">
        <w:t xml:space="preserve"> oder die Tools dieser Projekte im Laufe der Zeit </w:t>
      </w:r>
      <w:r w:rsidR="00DC4BFF">
        <w:t xml:space="preserve">und </w:t>
      </w:r>
      <w:r w:rsidR="0067005D" w:rsidRPr="00AA5859">
        <w:t>mit zunehmendem Entwicklungswissen ändern</w:t>
      </w:r>
      <w:r w:rsidR="00DC4BFF">
        <w:t xml:space="preserve"> </w:t>
      </w:r>
      <w:r w:rsidR="0067005D" w:rsidRPr="00AA5859">
        <w:t>und daher zu einer Aktualisierung auffordern.</w:t>
      </w:r>
      <w:r w:rsidR="0067005D">
        <w:t xml:space="preserve"> Das bedeutet, dass die Änderungen, die in der Projekt-Schablone vorgenommen wurden, nachträglich in allen bestehen Softwareprojekten, die aus dieser Schablone entstanden sind, ebenfalls angewendet werden müssen. </w:t>
      </w:r>
      <w:r w:rsidR="000F6D1E">
        <w:t>Es existieren keine Werkzeug</w:t>
      </w:r>
      <w:r w:rsidR="00DC4BFF">
        <w:t>e</w:t>
      </w:r>
      <w:r w:rsidR="000F6D1E">
        <w:t xml:space="preserve">, die diese Aktualisierung automatisieren bzw. erleichtern würden, weshalb die Aktualisierung der Projekte bisher manuell durchgeführt werden muss. Diese </w:t>
      </w:r>
      <w:r w:rsidR="000F6D1E">
        <w:lastRenderedPageBreak/>
        <w:t xml:space="preserve">Vorgehensweise ist </w:t>
      </w:r>
      <w:r w:rsidR="0067005D">
        <w:t>gleichermaßen mühsam, wie fehleranfällig</w:t>
      </w:r>
      <w:r w:rsidR="0067005D" w:rsidRPr="00AA5859">
        <w:t xml:space="preserve">, insbesondere wenn es eine große Anzahl dieser </w:t>
      </w:r>
      <w:r w:rsidR="0067005D">
        <w:t>Softwareprojekt</w:t>
      </w:r>
      <w:r w:rsidR="0067005D" w:rsidRPr="00AA5859">
        <w:t xml:space="preserve"> gibt.</w:t>
      </w:r>
      <w:r w:rsidR="000F6D1E">
        <w:t xml:space="preserve"> </w:t>
      </w:r>
    </w:p>
    <w:p w14:paraId="5E581A90" w14:textId="685B000C" w:rsidR="008247E5" w:rsidRDefault="00AA5859" w:rsidP="00AA5859">
      <w:r w:rsidRPr="00AA5859">
        <w:t xml:space="preserve">Um </w:t>
      </w:r>
      <w:r w:rsidR="00A801B5" w:rsidRPr="00AA5859">
        <w:t>die</w:t>
      </w:r>
      <w:r w:rsidR="00A801B5">
        <w:t xml:space="preserve"> beiden</w:t>
      </w:r>
      <w:r w:rsidR="00A801B5" w:rsidRPr="00AA5859">
        <w:t xml:space="preserve"> Probleme</w:t>
      </w:r>
      <w:r w:rsidRPr="00AA5859">
        <w:t xml:space="preserve"> zu </w:t>
      </w:r>
      <w:r w:rsidR="00BF321F">
        <w:t>lösen</w:t>
      </w:r>
      <w:r w:rsidRPr="00AA5859">
        <w:t xml:space="preserve">, </w:t>
      </w:r>
      <w:r w:rsidR="00F4199E">
        <w:t>wurde im Rahmen dieser Thesis ein spezielles Projekt-Konfigurator Werkzeug entwickelt. Der Projekt-Konfigurator besitzt eine grafische Benutzeroberfläche, mit der Softwareprojekte auf eine einfache Weise erstellt und aktualisiert werden können.</w:t>
      </w:r>
    </w:p>
    <w:p w14:paraId="54898D74" w14:textId="4EA656AD" w:rsidR="001E7F2B" w:rsidRPr="00AA5859" w:rsidRDefault="001E7F2B" w:rsidP="00AA5859">
      <w:r>
        <w:br w:type="page"/>
      </w:r>
    </w:p>
    <w:p w14:paraId="307A8DB7" w14:textId="670712E6" w:rsidR="00E01875" w:rsidRDefault="001E7F2B" w:rsidP="00EE32A8">
      <w:pPr>
        <w:pStyle w:val="berschrift1"/>
        <w:numPr>
          <w:ilvl w:val="0"/>
          <w:numId w:val="1"/>
        </w:numPr>
      </w:pPr>
      <w:bookmarkStart w:id="8" w:name="_Toc96525588"/>
      <w:r>
        <w:lastRenderedPageBreak/>
        <w:t>Grundlagen</w:t>
      </w:r>
      <w:bookmarkEnd w:id="8"/>
    </w:p>
    <w:p w14:paraId="156CDFBE" w14:textId="3B1A495A" w:rsidR="00DF2D45" w:rsidRPr="0033182C" w:rsidRDefault="0033182C" w:rsidP="00DF2D45">
      <w:pPr>
        <w:rPr>
          <w:sz w:val="21"/>
          <w:szCs w:val="21"/>
        </w:rPr>
      </w:pPr>
      <w:r w:rsidRPr="0033182C">
        <w:t>In diesem Kapitel wird kurz erläutert, was ein Projekt im Kontext der Softwareentwicklung bedeutet, was DevOps ist</w:t>
      </w:r>
      <w:r w:rsidR="00645D00">
        <w:t xml:space="preserve">, </w:t>
      </w:r>
      <w:r w:rsidRPr="0033182C">
        <w:t>wie es im Rahmen eines Softwareprojekts funktioniert und schließlich, wie DevOps auf konzeptioneller Ebene durchgeführt wird.</w:t>
      </w:r>
    </w:p>
    <w:p w14:paraId="1FD7FA5D" w14:textId="6213C3AB" w:rsidR="006238DF" w:rsidRDefault="006238DF" w:rsidP="006238DF">
      <w:pPr>
        <w:pStyle w:val="berschrift2"/>
        <w:numPr>
          <w:ilvl w:val="1"/>
          <w:numId w:val="1"/>
        </w:numPr>
      </w:pPr>
      <w:bookmarkStart w:id="9" w:name="_Toc96525589"/>
      <w:r>
        <w:t>Softwareprojekte</w:t>
      </w:r>
      <w:bookmarkEnd w:id="9"/>
    </w:p>
    <w:p w14:paraId="7676F0DC" w14:textId="418A9D7B" w:rsidR="00645D00" w:rsidRPr="00645D00" w:rsidRDefault="00645D00" w:rsidP="00645D00">
      <w:r>
        <w:t>Ein Softwareprojekt ist im Kontext dieser Bachelorarbeit ein Ordner, der alle notwenigen Dateien und Unterordner beinhaltet, die für die Entwicklung des Softwareprojektes notwendig sind. Die wichtigsten Dateien sind dabei Quellcodedateien, in denen der Quellcode für das Projekt steht, und Konfigurationsdateien, in denen die wichtigsten Einstellungen für das Projekt und für die Werkzeuge des Projektes stehen.</w:t>
      </w:r>
    </w:p>
    <w:p w14:paraId="6E81FD40" w14:textId="77777777" w:rsidR="00E01875" w:rsidRPr="00EE32A8" w:rsidRDefault="00E01875" w:rsidP="00E01875">
      <w:pPr>
        <w:pStyle w:val="berschrift2"/>
        <w:numPr>
          <w:ilvl w:val="1"/>
          <w:numId w:val="1"/>
        </w:numPr>
      </w:pPr>
      <w:bookmarkStart w:id="10" w:name="_Toc96525590"/>
      <w:r w:rsidRPr="00EE32A8">
        <w:t>Die Bedeutung von DevOps</w:t>
      </w:r>
      <w:bookmarkEnd w:id="10"/>
      <w:r w:rsidRPr="00EE32A8">
        <w:fldChar w:fldCharType="begin"/>
      </w:r>
      <w:r w:rsidRPr="00EE32A8">
        <w:instrText xml:space="preserve"> XE "DevOps" \t "Development und IT Operations" </w:instrText>
      </w:r>
      <w:r w:rsidRPr="00EE32A8">
        <w:fldChar w:fldCharType="end"/>
      </w:r>
    </w:p>
    <w:p w14:paraId="493FCEC9" w14:textId="48F3BB47" w:rsidR="00E01875" w:rsidRDefault="00E01875" w:rsidP="00E01875">
      <w:r>
        <w:t>Bei der Bezeichnung DevOps handelt es sich um ein Kofferwort, dass sich aus den Begriffen „Development (Entwicklung)“ und „IT Operations (IT-Betrieb)“ zusammensetzt.</w:t>
      </w:r>
      <w:r w:rsidR="003A098D">
        <w:t xml:space="preserve"> </w:t>
      </w:r>
      <w:r>
        <w:t>Damit sind die jeweiligen Organisationseinheiten im IT-Bereich gemeint, die in einer traditionellen Organisation</w:t>
      </w:r>
      <w:r w:rsidR="008354A3">
        <w:t xml:space="preserve"> </w:t>
      </w:r>
      <w:r>
        <w:t xml:space="preserve">klassischerweise getrennt sind und mit unterschiedlichen Zielsetzungen arbeiten </w:t>
      </w:r>
      <w:sdt>
        <w:sdtPr>
          <w:alias w:val="Don't edit this field"/>
          <w:tag w:val="CitaviPlaceholder#b86ec3f6-e9ce-41aa-bd38-90005443babc"/>
          <w:id w:val="822480265"/>
          <w:placeholder>
            <w:docPart w:val="6D79A8E3764F41C283FC14530DB2FCFE"/>
          </w:placeholder>
        </w:sdtPr>
        <w:sdtContent>
          <w:r>
            <w:fldChar w:fldCharType="begin"/>
          </w:r>
          <w:r w:rsidR="008063D6">
            <w:instrText>ADDIN CitaviPlaceholder{eyIkaWQiOiIxIiwiRW50cmllcyI6W3siJGlkIjoiMiIsIklkIjoiYWE5ZGJkYmQtZjdmZC00NTMyLTgyZjItNTgzMTM4ZTU1NmUwIiwiUmFuZ2VMZW5ndGgiOjI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LCAyXSJ9XX0sIlRhZyI6IkNpdGF2aVBsYWNlaG9sZGVyI2I4NmVjM2Y2LWU5Y2UtNDFhYS1iZDM4LTkwMDA1NDQzYmFiYyIsIlRleHQiOiJbMSwgMl0iLCJXQUlWZXJzaW9uIjoiNi4zLjAuMCJ9}</w:instrText>
          </w:r>
          <w:r>
            <w:fldChar w:fldCharType="separate"/>
          </w:r>
          <w:r>
            <w:t>[1, 2]</w:t>
          </w:r>
          <w:r>
            <w:fldChar w:fldCharType="end"/>
          </w:r>
        </w:sdtContent>
      </w:sdt>
      <w:r>
        <w:t>.</w:t>
      </w:r>
      <w:r w:rsidR="009278B1">
        <w:t xml:space="preserve"> </w:t>
      </w:r>
      <w:r w:rsidR="00875D08">
        <w:t>Ohne den DevOps-Ansatz kommt es zu einer mangelnden Zusammenarbeit zwischen den beiden Bereichen. Das</w:t>
      </w:r>
      <w:r>
        <w:t xml:space="preserve"> Ziel der Softwareentwicklung </w:t>
      </w:r>
      <w:r w:rsidR="00875D08">
        <w:t xml:space="preserve">ist </w:t>
      </w:r>
      <w:r>
        <w:t xml:space="preserve">die Bereitstellung der fertigen Software („Release“). Die anschließende Installation („Deployment“) ist hingegen der Startpunkt des IT-Betriebs. Wurden in der Entwicklung die Anforderungen des IT-Betriebs für die Installation nicht berücksichtigt, kann das zu Verzögerungen oder fehlschlagen des Deployments führen </w:t>
      </w:r>
      <w:sdt>
        <w:sdtPr>
          <w:alias w:val="Don't edit this field"/>
          <w:tag w:val="CitaviPlaceholder#6fd6d675-e62c-400a-90f0-4278f816b31f"/>
          <w:id w:val="-372688982"/>
          <w:placeholder>
            <w:docPart w:val="6D79A8E3764F41C283FC14530DB2FCFE"/>
          </w:placeholder>
        </w:sdtPr>
        <w:sdtContent>
          <w:r>
            <w:fldChar w:fldCharType="begin"/>
          </w:r>
          <w:r w:rsidR="008063D6">
            <w:instrText>ADDIN CitaviPlaceholder{eyIkaWQiOiIxIiwiRW50cmllcyI6W3siJGlkIjoiMiIsIklkIjoiZjQ1OGM4NmItYjJmOS00ZWZiLWJkZTgtNzEwMDkyMTIxMjli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i0wOFQxNzowMToyMS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ZmZDZkNjc1LWU2MmMtNDAwYS05MGYwLTQyNzhmODE2YjMxZiIsIlRleHQiOiJbM10iLCJXQUlWZXJzaW9uIjoiNi4zLjAuMCJ9}</w:instrText>
          </w:r>
          <w:r>
            <w:fldChar w:fldCharType="separate"/>
          </w:r>
          <w:r>
            <w:t>[3]</w:t>
          </w:r>
          <w:r>
            <w:fldChar w:fldCharType="end"/>
          </w:r>
        </w:sdtContent>
      </w:sdt>
      <w:r>
        <w:t>.</w:t>
      </w:r>
    </w:p>
    <w:p w14:paraId="502A37ED" w14:textId="5915E465" w:rsidR="00CA365E" w:rsidRDefault="00E01875" w:rsidP="00E01875">
      <w:r>
        <w:t xml:space="preserve">Angesichts derartiger Probleme ist DevOps entstanden. </w:t>
      </w:r>
      <w:r w:rsidRPr="00EC69E5">
        <w:t xml:space="preserve">Es umfasst eine Reihe von Technologien, Prozessen und Werkzeugen, </w:t>
      </w:r>
      <w:r>
        <w:t>die darauf ausgelegt sind,</w:t>
      </w:r>
      <w:r w:rsidRPr="00EC69E5">
        <w:t xml:space="preserve"> typische Probleme in </w:t>
      </w:r>
      <w:r>
        <w:t xml:space="preserve">der </w:t>
      </w:r>
      <w:r w:rsidRPr="00EC69E5">
        <w:t xml:space="preserve">Zusammenarbeit zwischen Entwicklungs- und Betriebseinheiten zu lösen und dadurch das Kundenerlebnis </w:t>
      </w:r>
      <w:r>
        <w:t xml:space="preserve">und die Kundenzufriedenheit </w:t>
      </w:r>
      <w:r w:rsidRPr="00EC69E5">
        <w:t>zu verbessern.</w:t>
      </w:r>
      <w:r>
        <w:t xml:space="preserve"> </w:t>
      </w:r>
      <w:r w:rsidRPr="00EC69E5">
        <w:t>Entscheidend dafür sind Veränderungen in der Zusammenarbeit</w:t>
      </w:r>
      <w:r>
        <w:t xml:space="preserve"> dieser Bereiche</w:t>
      </w:r>
      <w:r w:rsidRPr="00EC69E5">
        <w:t xml:space="preserve"> </w:t>
      </w:r>
      <w:r>
        <w:t>sowie</w:t>
      </w:r>
      <w:r w:rsidRPr="00EC69E5">
        <w:t xml:space="preserve"> </w:t>
      </w:r>
      <w:r>
        <w:t>eine möglichst große</w:t>
      </w:r>
      <w:r w:rsidRPr="00EC69E5">
        <w:t xml:space="preserve"> Automatisierung der täglichen Aufgaben</w:t>
      </w:r>
      <w:r>
        <w:t xml:space="preserve"> </w:t>
      </w:r>
      <w:sdt>
        <w:sdtPr>
          <w:alias w:val="Don't edit this field"/>
          <w:tag w:val="CitaviPlaceholder#2c045317-be61-4b31-b27f-4efffef92311"/>
          <w:id w:val="-959191621"/>
          <w:placeholder>
            <w:docPart w:val="6D79A8E3764F41C283FC14530DB2FCFE"/>
          </w:placeholder>
        </w:sdtPr>
        <w:sdtContent>
          <w:r>
            <w:fldChar w:fldCharType="begin"/>
          </w:r>
          <w:r w:rsidR="008063D6">
            <w:instrText>ADDIN CitaviPlaceholder{eyIkaWQiOiIxIiwiRW50cmllcyI6W3siJGlkIjoiMiIsIklkIjoiNTlhZjZhM2ItYzI4YS00ZmQxLWJhODMtODk4MDJmYmRmZjEz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i0wOFQxNzowMToyMS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JjMDQ1MzE3LWJlNjEtNGIzMS1iMjdmLTRlZmZmZWY5MjMxMSIsIlRleHQiOiJbM10iLCJXQUlWZXJzaW9uIjoiNi4zLjAuMCJ9}</w:instrText>
          </w:r>
          <w:r>
            <w:fldChar w:fldCharType="separate"/>
          </w:r>
          <w:r>
            <w:t>[3]</w:t>
          </w:r>
          <w:r>
            <w:fldChar w:fldCharType="end"/>
          </w:r>
        </w:sdtContent>
      </w:sdt>
      <w:r>
        <w:t>.</w:t>
      </w:r>
      <w:r w:rsidR="0033182C">
        <w:t xml:space="preserve"> </w:t>
      </w:r>
      <w:r w:rsidR="0033182C" w:rsidRPr="0033182C">
        <w:t>Um die beiden Welten der Entwicklung und des IT-Betriebs zusammenzubringen, werden die Prozesse Continuous Integration und Continuous Delivery eingesetzt.</w:t>
      </w:r>
    </w:p>
    <w:p w14:paraId="4625FCF2" w14:textId="69692440" w:rsidR="00190132" w:rsidRDefault="002A2F1F" w:rsidP="00E01875">
      <w:r w:rsidRPr="00D7734C">
        <w:lastRenderedPageBreak/>
        <w:t>Continuous Integration</w:t>
      </w:r>
      <w:r>
        <w:t xml:space="preserve"> und</w:t>
      </w:r>
      <w:r w:rsidRPr="00D7734C">
        <w:t xml:space="preserve"> Continuous Delivery</w:t>
      </w:r>
      <w:r w:rsidR="00141436">
        <w:t xml:space="preserve"> (CI/CD</w:t>
      </w:r>
      <w:r w:rsidR="00141436">
        <w:fldChar w:fldCharType="begin"/>
      </w:r>
      <w:r w:rsidR="00141436">
        <w:instrText xml:space="preserve"> XE "</w:instrText>
      </w:r>
      <w:r w:rsidR="00141436" w:rsidRPr="004C0239">
        <w:instrText>CI/CD</w:instrText>
      </w:r>
      <w:r w:rsidR="00141436">
        <w:instrText>" \t "</w:instrText>
      </w:r>
      <w:r w:rsidR="00141436" w:rsidRPr="0025146C">
        <w:rPr>
          <w:rFonts w:asciiTheme="minorHAnsi" w:hAnsiTheme="minorHAnsi" w:cstheme="minorHAnsi"/>
          <w:i/>
        </w:rPr>
        <w:instrText>Continuous Integration und Continuous Delivery</w:instrText>
      </w:r>
      <w:r w:rsidR="00141436">
        <w:instrText xml:space="preserve">" </w:instrText>
      </w:r>
      <w:r w:rsidR="00141436">
        <w:fldChar w:fldCharType="end"/>
      </w:r>
      <w:r w:rsidR="00141436">
        <w:t xml:space="preserve">) </w:t>
      </w:r>
      <w:r w:rsidR="00E01875">
        <w:t xml:space="preserve">ist ein grundlegender Prozess innerhalb von DevOps. Es umfasst eine Reihe von Tools, die nacheinander als eine Art Werkzeugkette (eng.: Toolchain) eingesetzt werden. Dieser Prozess wird auch CI/CD-Pipeline genannt. Die CI/CD-Pipeline ist im Wesentlichen ein Arbeitsablauf, mit dem der Prozess der Softwarebereitstellung automatisiert wird. Ohne die Pipeline müssten die DevOps Entwickler den Arbeitsablauf manuell durchführen, was zeitaufwändig und fehleranfällig wäre. Der Aufbau einer CI/CD-Pipeline ist nicht standardisiert, jedes DevOps-Team wählt die Tools </w:t>
      </w:r>
      <w:r w:rsidR="00B13D1E">
        <w:t xml:space="preserve">selbst </w:t>
      </w:r>
      <w:r w:rsidR="00E01875">
        <w:t>aus</w:t>
      </w:r>
      <w:r w:rsidR="00B13D1E">
        <w:t xml:space="preserve">, mit denen </w:t>
      </w:r>
      <w:r w:rsidR="00E01875">
        <w:t>sie die Pipeline aufbauen möchte</w:t>
      </w:r>
      <w:r w:rsidR="00B13D1E">
        <w:t>n</w:t>
      </w:r>
      <w:r w:rsidR="00190132">
        <w:t xml:space="preserve">. In </w:t>
      </w:r>
      <w:r w:rsidR="00DC4BFF">
        <w:t xml:space="preserve">der </w:t>
      </w:r>
      <w:r w:rsidR="00190132">
        <w:t>Regel decken die</w:t>
      </w:r>
      <w:r w:rsidR="00811392">
        <w:t xml:space="preserve"> verwendeten</w:t>
      </w:r>
      <w:r w:rsidR="00190132">
        <w:t xml:space="preserve"> Tools aber folgende vier Phasen ab</w:t>
      </w:r>
      <w:r w:rsidR="002D2A30">
        <w:t xml:space="preserve"> </w:t>
      </w:r>
      <w:sdt>
        <w:sdtPr>
          <w:alias w:val="Don't edit this field"/>
          <w:tag w:val="CitaviPlaceholder#5322d14d-4a2e-4d59-9362-507e53505cb2"/>
          <w:id w:val="1910416171"/>
          <w:placeholder>
            <w:docPart w:val="DefaultPlaceholder_-1854013440"/>
          </w:placeholder>
        </w:sdtPr>
        <w:sdtContent>
          <w:r w:rsidR="002D2A30">
            <w:fldChar w:fldCharType="begin"/>
          </w:r>
          <w:r w:rsidR="008063D6">
            <w:instrText>ADDIN CitaviPlaceholder{eyIkaWQiOiIxIiwiRW50cmllcyI6W3siJGlkIjoiMiIsIklkIjoiOTIxZjYwNWUtODIzZC00ZjQxLTk2YjYtOWVhYmI0YTMzNWZl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NTMyMmQxNGQtNGEyZS00ZDU5LTkzNjItNTA3ZTUzNTA1Y2IyIiwiVGV4dCI6Ils0XSIsIldBSVZlcnNpb24iOiI2LjMuMC4wIn0=}</w:instrText>
          </w:r>
          <w:r w:rsidR="002D2A30">
            <w:fldChar w:fldCharType="separate"/>
          </w:r>
          <w:r w:rsidR="002D2A30">
            <w:t>[4]</w:t>
          </w:r>
          <w:r w:rsidR="002D2A30">
            <w:fldChar w:fldCharType="end"/>
          </w:r>
        </w:sdtContent>
      </w:sdt>
      <w:r w:rsidR="00190132">
        <w:t>:</w:t>
      </w:r>
    </w:p>
    <w:p w14:paraId="385487CC" w14:textId="1586F5AD" w:rsidR="0054454A" w:rsidRDefault="00AD46A3" w:rsidP="00E01875">
      <w:r>
        <w:t>Quellcode-Entwicklungsphase</w:t>
      </w:r>
      <w:r w:rsidR="00190132" w:rsidRPr="00B02A16">
        <w:t>:</w:t>
      </w:r>
      <w:r w:rsidR="00811392">
        <w:t xml:space="preserve"> </w:t>
      </w:r>
      <w:r w:rsidR="001C6BDB">
        <w:t xml:space="preserve">In dieser Phase arbeiten Entwickler an dem Quellcode einer </w:t>
      </w:r>
      <w:r w:rsidR="00B6123D">
        <w:t xml:space="preserve">bestehenden </w:t>
      </w:r>
      <w:r w:rsidR="001C6BDB">
        <w:t>Anwendung. Der Quellcode ist dabei in einem zentralen Repository wie GitHub</w:t>
      </w:r>
      <w:r w:rsidR="00B6123D">
        <w:t xml:space="preserve"> / GitLab gespeichert. Um an dem Quellcode zu </w:t>
      </w:r>
      <w:r w:rsidR="0054454A">
        <w:t>arbeiten,</w:t>
      </w:r>
      <w:r w:rsidR="00B6123D">
        <w:t xml:space="preserve"> </w:t>
      </w:r>
      <w:r w:rsidR="0054454A">
        <w:t xml:space="preserve">erstellen die Entwickler einen neuen Zweig im Repository und </w:t>
      </w:r>
      <w:r w:rsidR="00B6123D">
        <w:t xml:space="preserve">klonen (kopieren) </w:t>
      </w:r>
      <w:r w:rsidR="0054454A">
        <w:t>diesen</w:t>
      </w:r>
      <w:r w:rsidR="00B6123D">
        <w:t xml:space="preserve"> </w:t>
      </w:r>
      <w:r w:rsidR="0054454A">
        <w:t xml:space="preserve">anschließend </w:t>
      </w:r>
      <w:r w:rsidR="00B6123D">
        <w:t>in ei</w:t>
      </w:r>
      <w:r w:rsidR="0054454A">
        <w:t>n</w:t>
      </w:r>
      <w:r w:rsidR="00892AB2">
        <w:t>en lokalen</w:t>
      </w:r>
      <w:r w:rsidR="00281855">
        <w:t xml:space="preserve"> </w:t>
      </w:r>
      <w:r w:rsidR="00892AB2">
        <w:t>Ordner</w:t>
      </w:r>
      <w:r w:rsidR="0054454A">
        <w:t xml:space="preserve"> auf dem Dateisystem</w:t>
      </w:r>
      <w:r w:rsidR="00B6123D">
        <w:t>.</w:t>
      </w:r>
      <w:r w:rsidR="00281855">
        <w:t xml:space="preserve"> </w:t>
      </w:r>
      <w:r w:rsidR="0054454A">
        <w:t xml:space="preserve">Anschließend können die Entwickler mit einer Entwicklungsumgebung in dem neuen Zweig eine neue Funktion einbinden oder bestehende Fehler beheben. Nachdem neuer Code geschrieben </w:t>
      </w:r>
      <w:r w:rsidR="00892AB2">
        <w:t>wurde,</w:t>
      </w:r>
      <w:r w:rsidR="00CA365E">
        <w:t xml:space="preserve"> übertragen (pushen) die Entwickler</w:t>
      </w:r>
      <w:r w:rsidR="0054454A">
        <w:t xml:space="preserve"> </w:t>
      </w:r>
      <w:r w:rsidR="00892AB2">
        <w:t>den neuen Code in das zentrale Repository zurück</w:t>
      </w:r>
      <w:r w:rsidR="00CA365E">
        <w:t xml:space="preserve"> </w:t>
      </w:r>
      <w:sdt>
        <w:sdtPr>
          <w:alias w:val="Don't edit this field"/>
          <w:tag w:val="CitaviPlaceholder#e41581a0-a708-41d4-ba50-9565cc0e82f7"/>
          <w:id w:val="2135756837"/>
          <w:placeholder>
            <w:docPart w:val="DefaultPlaceholder_-1854013440"/>
          </w:placeholder>
        </w:sdtPr>
        <w:sdtContent>
          <w:r w:rsidR="002D2A30">
            <w:fldChar w:fldCharType="begin"/>
          </w:r>
          <w:r w:rsidR="008063D6">
            <w:instrText>ADDIN CitaviPlaceholder{eyIkaWQiOiIxIiwiRW50cmllcyI6W3siJGlkIjoiMiIsIklkIjoiMzQ4NDM5NTItOTAyZC00NzJhLTkyOGQtNDA4MzUxNmM0NmE1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ZTQxNTgxYTAtYTcwOC00MWQ0LWJhNTAtOTU2NWNjMGU4MmY3IiwiVGV4dCI6Ils0XSIsIldBSVZlcnNpb24iOiI2LjMuMC4wIn0=}</w:instrText>
          </w:r>
          <w:r w:rsidR="002D2A30">
            <w:fldChar w:fldCharType="separate"/>
          </w:r>
          <w:r w:rsidR="002D2A30">
            <w:t>[4]</w:t>
          </w:r>
          <w:r w:rsidR="002D2A30">
            <w:fldChar w:fldCharType="end"/>
          </w:r>
        </w:sdtContent>
      </w:sdt>
      <w:r w:rsidR="00892AB2">
        <w:t>.</w:t>
      </w:r>
    </w:p>
    <w:p w14:paraId="5530DE15" w14:textId="2DEF4D31" w:rsidR="00190132" w:rsidRDefault="00190132" w:rsidP="00E01875">
      <w:r>
        <w:t>Build-</w:t>
      </w:r>
      <w:r w:rsidR="00811392">
        <w:t>P</w:t>
      </w:r>
      <w:r>
        <w:t>hase:</w:t>
      </w:r>
      <w:r w:rsidR="00811392">
        <w:t xml:space="preserve"> </w:t>
      </w:r>
      <w:r w:rsidR="00B02A16">
        <w:t>Die</w:t>
      </w:r>
      <w:r w:rsidR="00411BCF">
        <w:t xml:space="preserve"> </w:t>
      </w:r>
      <w:r w:rsidR="00B02A16">
        <w:t xml:space="preserve">Build-Phase </w:t>
      </w:r>
      <w:r w:rsidR="00411BCF">
        <w:t xml:space="preserve">ist ein </w:t>
      </w:r>
      <w:r w:rsidR="007E5C01">
        <w:t>Prozess</w:t>
      </w:r>
      <w:r w:rsidR="00411BCF">
        <w:t xml:space="preserve"> bei dem eine ausführbare Software erzeugt wird </w:t>
      </w:r>
      <w:sdt>
        <w:sdtPr>
          <w:alias w:val="Don't edit this field"/>
          <w:tag w:val="CitaviPlaceholder#92f00f75-f12d-4795-b811-4c9da2013a00"/>
          <w:id w:val="721106561"/>
          <w:placeholder>
            <w:docPart w:val="956F324797F6427EADE2056F17EFAAFB"/>
          </w:placeholder>
        </w:sdtPr>
        <w:sdtContent>
          <w:r w:rsidR="00411BCF">
            <w:fldChar w:fldCharType="begin"/>
          </w:r>
          <w:r w:rsidR="008063D6">
            <w:instrText>ADDIN CitaviPlaceholder{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s1XSJ9XX0sIlRhZyI6IkNpdGF2aVBsYWNlaG9sZGVyIzkyZjAwZjc1LWYxMmQtNDc5NS1iODExLTRjOWRhMjAxM2EwMCIsIlRleHQiOiJbNV0iLCJXQUlWZXJzaW9uIjoiNi4zLjAuMCJ9}</w:instrText>
          </w:r>
          <w:r w:rsidR="00411BCF">
            <w:fldChar w:fldCharType="separate"/>
          </w:r>
          <w:r w:rsidR="002D2A30">
            <w:t>[5]</w:t>
          </w:r>
          <w:r w:rsidR="00411BCF">
            <w:fldChar w:fldCharType="end"/>
          </w:r>
        </w:sdtContent>
      </w:sdt>
      <w:r w:rsidR="00411BCF">
        <w:t xml:space="preserve">. Sie wird ausgelöst, wenn neuer Code in das zentrale Repository übertragen (gepusht) wird. Dabei werden die Codes der Repository-Zweige gesammelt und </w:t>
      </w:r>
      <w:r w:rsidR="007E5C01">
        <w:t xml:space="preserve">in eine, für den Computer verständliche, Sprache übersetzt („Code-Kompilierung“). </w:t>
      </w:r>
      <w:r w:rsidR="00DC4BFF">
        <w:t>A</w:t>
      </w:r>
      <w:r w:rsidR="007E5C01">
        <w:t xml:space="preserve">nschließend </w:t>
      </w:r>
      <w:r w:rsidR="00DC4BFF">
        <w:t xml:space="preserve">wird </w:t>
      </w:r>
      <w:proofErr w:type="gramStart"/>
      <w:r w:rsidR="007E5C01">
        <w:t>de</w:t>
      </w:r>
      <w:r w:rsidR="00DC4BFF">
        <w:t>r</w:t>
      </w:r>
      <w:r w:rsidR="007E5C01">
        <w:t xml:space="preserve"> kompilierte</w:t>
      </w:r>
      <w:r w:rsidR="00DC4BFF">
        <w:t xml:space="preserve">r </w:t>
      </w:r>
      <w:r w:rsidR="007E5C01">
        <w:t>Code</w:t>
      </w:r>
      <w:proofErr w:type="gramEnd"/>
      <w:r w:rsidR="007E5C01">
        <w:t xml:space="preserve"> an Bibliotheken „gelinkt“. Durch die Verlinkung werden die einzelnen Programmmodule zu einer eigenständigen, ausführbaren Software verbunden.</w:t>
      </w:r>
      <w:r w:rsidR="00484AA9">
        <w:t xml:space="preserve"> Der Build-Vorgang wird dabei von</w:t>
      </w:r>
      <w:r w:rsidR="004350D1">
        <w:t xml:space="preserve"> </w:t>
      </w:r>
      <w:r w:rsidR="00484AA9">
        <w:t>einzelnen Build-Tools</w:t>
      </w:r>
      <w:r w:rsidR="004350D1">
        <w:t xml:space="preserve"> (teil der CI/CD-Pipeline)</w:t>
      </w:r>
      <w:r w:rsidR="00484AA9">
        <w:t xml:space="preserve"> durchgeführt. Sie lesen dazu eine Anweisungsdatei, in der allgemeine Rahmenbedingungen sowie spezielle Anweisungen für die einzelnen Schritte eines Build-Prozesses steht</w:t>
      </w:r>
      <w:r w:rsidR="006C3191">
        <w:t xml:space="preserve"> </w:t>
      </w:r>
      <w:sdt>
        <w:sdtPr>
          <w:alias w:val="Don't edit this field"/>
          <w:tag w:val="CitaviPlaceholder#0dc11876-5f50-4ec0-baab-2ef2f92deac1"/>
          <w:id w:val="-1621915556"/>
          <w:placeholder>
            <w:docPart w:val="DefaultPlaceholder_-1854013440"/>
          </w:placeholder>
        </w:sdtPr>
        <w:sdtContent>
          <w:r w:rsidR="006C3191">
            <w:fldChar w:fldCharType="begin"/>
          </w:r>
          <w:r w:rsidR="008063D6">
            <w:instrText>ADDIN CitaviPlaceholder{eyIkaWQiOiIxIiwiRW50cmllcyI6W3siJGlkIjoiMiIsIklkIjoiNDNkYTkwMWQtOWU3ZS00N2MyLTg3MTktODk5MjQ1MzA5OGZl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ItMDItMDhUMTc6MDE6MjE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BkYzExODc2LTVmNTAtNGVjMC1iYWFiLTJlZjJmOTJkZWFjMSIsIlRleHQiOiJbNl0iLCJXQUlWZXJzaW9uIjoiNi4zLjAuMCJ9}</w:instrText>
          </w:r>
          <w:r w:rsidR="006C3191">
            <w:fldChar w:fldCharType="separate"/>
          </w:r>
          <w:r w:rsidR="006C3191">
            <w:t>[6]</w:t>
          </w:r>
          <w:r w:rsidR="006C3191">
            <w:fldChar w:fldCharType="end"/>
          </w:r>
        </w:sdtContent>
      </w:sdt>
      <w:r w:rsidR="00484AA9">
        <w:t>.</w:t>
      </w:r>
      <w:r w:rsidR="003332A5">
        <w:t xml:space="preserve"> Wenn der übertragene Code fehlerhaft ist</w:t>
      </w:r>
      <w:r w:rsidR="00235AC0">
        <w:t>, kann der Build-Prozess fehlschlagen. Durch die CI/CD-Pipeline erfahren die Entwickler</w:t>
      </w:r>
      <w:r w:rsidR="00DC4BFF">
        <w:t>,</w:t>
      </w:r>
      <w:r w:rsidR="00235AC0">
        <w:t xml:space="preserve"> an welcher Stelle der Build-Prozess abgebrochen wurde und welche Stelle im Code dafür verantwortlich ist. Dadurch können die Entwickler so schnell wie möglich einen Fix implementieren</w:t>
      </w:r>
      <w:r w:rsidR="006C3191">
        <w:t xml:space="preserve"> </w:t>
      </w:r>
      <w:sdt>
        <w:sdtPr>
          <w:alias w:val="Don't edit this field"/>
          <w:tag w:val="CitaviPlaceholder#b52e926b-fb00-420f-b6ff-1355d2f3092f"/>
          <w:id w:val="-425276281"/>
          <w:placeholder>
            <w:docPart w:val="DefaultPlaceholder_-1854013440"/>
          </w:placeholder>
        </w:sdtPr>
        <w:sdtContent>
          <w:r w:rsidR="006C3191">
            <w:fldChar w:fldCharType="begin"/>
          </w:r>
          <w:r w:rsidR="008063D6">
            <w:instrText>ADDIN CitaviPlaceholder{eyIkaWQiOiIxIiwiRW50cmllcyI6W3siJGlkIjoiMiIsIklkIjoiNzZiMjMxNWUtNjdjOS00OThhLTk2YTktYjAwMDE3MmZhY2Vh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YjUyZTkyNmItZmIwMC00MjBmLWI2ZmYtMTM1NWQyZjMwOTJmIiwiVGV4dCI6Ils0XSIsIldBSVZlcnNpb24iOiI2LjMuMC4wIn0=}</w:instrText>
          </w:r>
          <w:r w:rsidR="006C3191">
            <w:fldChar w:fldCharType="separate"/>
          </w:r>
          <w:r w:rsidR="006C3191">
            <w:t>[4]</w:t>
          </w:r>
          <w:r w:rsidR="006C3191">
            <w:fldChar w:fldCharType="end"/>
          </w:r>
        </w:sdtContent>
      </w:sdt>
      <w:r w:rsidR="00235AC0">
        <w:t>.</w:t>
      </w:r>
    </w:p>
    <w:p w14:paraId="1C548FAD" w14:textId="5071241F" w:rsidR="00190132" w:rsidRDefault="00190132" w:rsidP="00E01875">
      <w:r>
        <w:lastRenderedPageBreak/>
        <w:t>Testphase:</w:t>
      </w:r>
      <w:r w:rsidR="00906FB7">
        <w:t xml:space="preserve"> Nachdem ein fehlerfreier Build erstellt wurde, durchläuft der Build mehrere Tests, um sicherzustellen, dass der Code das macht, was er machen muss. </w:t>
      </w:r>
      <w:r w:rsidR="00B90E45">
        <w:t>Unterand</w:t>
      </w:r>
      <w:r w:rsidR="00DC4BFF">
        <w:t>e</w:t>
      </w:r>
      <w:r w:rsidR="00B90E45">
        <w:t xml:space="preserve">rem gehören dazu meist Komponententest (eng.: „Unit-Tests“), bei denen der Code in kleine Einzelteile zerlegt wird, die daraufhin einzeln auf verschiedene Funktionen getestet werden. Des Weiteren können in dieser Phase auch Benutzerakzeptanz-, Sicherheits-, Last- oder andere Test durchgeführt werden. Jede Tests haben dabei andere Testkriterien </w:t>
      </w:r>
      <w:sdt>
        <w:sdtPr>
          <w:alias w:val="Don't edit this field"/>
          <w:tag w:val="CitaviPlaceholder#00c96179-31df-4000-a382-0cc14a91e920"/>
          <w:id w:val="941110839"/>
          <w:placeholder>
            <w:docPart w:val="DefaultPlaceholder_-1854013440"/>
          </w:placeholder>
        </w:sdtPr>
        <w:sdtContent>
          <w:r w:rsidR="002D2A30">
            <w:fldChar w:fldCharType="begin"/>
          </w:r>
          <w:r w:rsidR="008063D6">
            <w:instrText>ADDIN CitaviPlaceholder{eyIkaWQiOiIxIiwiRW50cmllcyI6W3siJGlkIjoiMiIsIklkIjoiZDk1MzBjOWYtOGZlOS00MTE0LTg3YzktMzgwMTllOTUyZDMz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DBjOTYxNzktMzFkZi00MDAwLWEzODItMGNjMTRhOTFlOTIwIiwiVGV4dCI6Ils0XSIsIldBSVZlcnNpb24iOiI2LjMuMC4wIn0=}</w:instrText>
          </w:r>
          <w:r w:rsidR="002D2A30">
            <w:fldChar w:fldCharType="separate"/>
          </w:r>
          <w:r w:rsidR="002D2A30">
            <w:t>[4]</w:t>
          </w:r>
          <w:r w:rsidR="002D2A30">
            <w:fldChar w:fldCharType="end"/>
          </w:r>
        </w:sdtContent>
      </w:sdt>
      <w:r w:rsidR="002D2A30">
        <w:t>.</w:t>
      </w:r>
    </w:p>
    <w:p w14:paraId="21A0480D" w14:textId="2E85924B" w:rsidR="00095B79" w:rsidRPr="00213B8D" w:rsidRDefault="00190132" w:rsidP="00E01875">
      <w:r>
        <w:t>Verteilungsphase:</w:t>
      </w:r>
      <w:r w:rsidR="00C05421">
        <w:t xml:space="preserve"> Die Verteilungsphase ist die letzte Phase der Pipeline. Während dieser Phase wird eine fertige Anwendung </w:t>
      </w:r>
      <w:r w:rsidR="003332A5">
        <w:t>verteilt, bis</w:t>
      </w:r>
      <w:r w:rsidR="00C05421">
        <w:t xml:space="preserve"> alle Zielsysteme über die aktualisierte Version der Anwendung verfügen. Für dieses Vorgehen gibt es verschiedene Verteilungsstrategien, die angewendet werden können. </w:t>
      </w:r>
      <w:r w:rsidR="003332A5">
        <w:t xml:space="preserve">Die Auswahl der besten Strategie richtet sich </w:t>
      </w:r>
      <w:r w:rsidR="00C05421">
        <w:t xml:space="preserve">nach </w:t>
      </w:r>
      <w:r w:rsidR="00C05421" w:rsidRPr="00C05421">
        <w:t>Art der Anwendung, dem Grad der Überarbeitung, der Zielumgebung und anderen Faktoren</w:t>
      </w:r>
      <w:r w:rsidR="003332A5">
        <w:t xml:space="preserve"> </w:t>
      </w:r>
      <w:sdt>
        <w:sdtPr>
          <w:alias w:val="Don't edit this field"/>
          <w:tag w:val="CitaviPlaceholder#285eb4d4-d60a-4a18-bca8-0f3a5acc3a08"/>
          <w:id w:val="-1660222974"/>
          <w:placeholder>
            <w:docPart w:val="6D79A8E3764F41C283FC14530DB2FCFE"/>
          </w:placeholder>
        </w:sdtPr>
        <w:sdtContent>
          <w:r w:rsidR="00E01875">
            <w:fldChar w:fldCharType="begin"/>
          </w:r>
          <w:r w:rsidR="008063D6">
            <w:instrText>ADDIN CitaviPlaceholder{eyIkaWQiOiIxIiwiRW50cmllcyI6W3siJGlkIjoiMiIsIklkIjoiMGMxMmU0MzgtY2Y4OC00Y2U3LWJlMTYtMzQxZGU5OWNlNDRi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jg1ZWI0ZDQtZDYwYS00YTE4LWJjYTgtMGYzYTVhY2MzYTA4IiwiVGV4dCI6Ils0XSIsIldBSVZlcnNpb24iOiI2LjMuMC4wIn0=}</w:instrText>
          </w:r>
          <w:r w:rsidR="00E01875">
            <w:fldChar w:fldCharType="separate"/>
          </w:r>
          <w:r w:rsidR="002D2A30">
            <w:t>[4]</w:t>
          </w:r>
          <w:r w:rsidR="00E01875">
            <w:fldChar w:fldCharType="end"/>
          </w:r>
        </w:sdtContent>
      </w:sdt>
      <w:r w:rsidR="00E01875">
        <w:t>.</w:t>
      </w:r>
    </w:p>
    <w:p w14:paraId="19BC20DB" w14:textId="13F4B0B8" w:rsidR="00AD46A3" w:rsidRDefault="00AD46A3" w:rsidP="00AD46A3">
      <w:pPr>
        <w:pStyle w:val="berschrift2"/>
        <w:numPr>
          <w:ilvl w:val="1"/>
          <w:numId w:val="1"/>
        </w:numPr>
      </w:pPr>
      <w:bookmarkStart w:id="11" w:name="_Toc96525591"/>
      <w:r>
        <w:t>Zusammenfassung</w:t>
      </w:r>
      <w:bookmarkEnd w:id="11"/>
    </w:p>
    <w:p w14:paraId="06240858" w14:textId="1AB6E97D" w:rsidR="00095B79" w:rsidRDefault="00095B79" w:rsidP="00AD46A3">
      <w:r>
        <w:t xml:space="preserve">In Kapitel 2 wurden die Grundlagen erklärt, die wichtig </w:t>
      </w:r>
      <w:r w:rsidR="008C3695">
        <w:t>für das weitere Verständnis dieser Bachelorarbeit sind. Nachfolgend werden diese Grundlagen kurz zusammengefasst und dabei erklärt, weshalb diese für das weitere Verständnis dieser Arbeit wichtig sind:</w:t>
      </w:r>
    </w:p>
    <w:p w14:paraId="499F6C94" w14:textId="3BF2026A" w:rsidR="008C3695" w:rsidRDefault="008C3695" w:rsidP="004907D3">
      <w:r>
        <w:t>Softwareprojek</w:t>
      </w:r>
      <w:r w:rsidR="004907D3">
        <w:t xml:space="preserve">te sind Projekt bzw- Ordner, in denen sich alle notwendigen Dateien und Unterordner des Projektes befinden. Zu den wichtigsten Dateien zählen unter anderem die Quellcodedateien, mit denen die Software des Softwareprojektes entwickelt wird. </w:t>
      </w:r>
      <w:r w:rsidR="000972BD">
        <w:t>Es ist wichtig zu verstehen was</w:t>
      </w:r>
      <w:r w:rsidR="004907D3">
        <w:t xml:space="preserve"> ein Softwareprojekt ist, da </w:t>
      </w:r>
      <w:r w:rsidR="000972BD">
        <w:t>der</w:t>
      </w:r>
      <w:r w:rsidR="004907D3">
        <w:t xml:space="preserve"> Projekt-Konfigurator, der im Rahmen dieser Arbeit entwickelt wurde, Softwareprojekte erstell</w:t>
      </w:r>
      <w:r w:rsidR="000972BD">
        <w:t xml:space="preserve">en </w:t>
      </w:r>
      <w:r w:rsidR="004907D3">
        <w:t>und aktualisier</w:t>
      </w:r>
      <w:r w:rsidR="000972BD">
        <w:t>en kann</w:t>
      </w:r>
      <w:r w:rsidR="004907D3">
        <w:t>.</w:t>
      </w:r>
    </w:p>
    <w:p w14:paraId="1319CD0C" w14:textId="7CAC24D2" w:rsidR="00A364CE" w:rsidRDefault="008C3695" w:rsidP="00310F21">
      <w:r>
        <w:t>DevOp</w:t>
      </w:r>
      <w:r w:rsidR="00A364CE">
        <w:t>s umfasst eine Reihe von Technologien, Prozesse</w:t>
      </w:r>
      <w:r w:rsidR="00DC4BFF">
        <w:t>n</w:t>
      </w:r>
      <w:r w:rsidR="00A364CE">
        <w:t xml:space="preserve"> und Werkzeuge, mit denen die Probleme in der Zusammenarbeit</w:t>
      </w:r>
      <w:r w:rsidR="00A364CE" w:rsidRPr="00EC69E5">
        <w:t xml:space="preserve"> zwischen Entwicklungs- und Betriebseinheiten</w:t>
      </w:r>
      <w:r w:rsidR="00A364CE">
        <w:t xml:space="preserve"> gelöst werden und dadurch das </w:t>
      </w:r>
      <w:r w:rsidR="00A364CE" w:rsidRPr="00EC69E5">
        <w:t xml:space="preserve">Kundenerlebnis </w:t>
      </w:r>
      <w:r w:rsidR="00A364CE">
        <w:t xml:space="preserve">und die Kundenzufriedenheit verbessert wird. Dazu benutzt der DevOps-Ansatz einen CI/CD-Prozess, bei dem eine Reihe von Tools, nacheinander in einer Toolchain eingesetzt werden. Dieser ist im Wesentlichen ein Arbeitsablauf, mit dem der Prozess der Softwarebereitstellung automatisiert wird. Es ist wichtig zu verstehen was ein CI/CD-Prozess ist und welche Schritte dabei in der Regel automatisiert werden, da der Projekt-Konfigurator </w:t>
      </w:r>
      <w:r w:rsidR="00A364CE">
        <w:lastRenderedPageBreak/>
        <w:t xml:space="preserve">Softwareprojekte erstellt, die während ihrer Entwicklungszeit mehrfach einen CI/CD-Prozess durchlaufen. </w:t>
      </w:r>
      <w:r w:rsidR="009A648F">
        <w:t xml:space="preserve">Damit die CI/CD-Prozesse nicht fehschlagen, </w:t>
      </w:r>
      <w:r w:rsidR="00A364CE">
        <w:t>müssen die Softwareprojekte eine</w:t>
      </w:r>
      <w:r w:rsidR="009A648F">
        <w:t xml:space="preserve"> bestimmte Verzeichnisstruktur aufweisen. Diese ist durch eine spezielle Vorlage bzw. Schablone vorgegeben. D</w:t>
      </w:r>
      <w:r w:rsidR="00A364CE">
        <w:t>er Projekt-Konfigurator</w:t>
      </w:r>
      <w:r w:rsidR="009A648F">
        <w:t xml:space="preserve"> erstellt die Softwareprojekt nach Vorgabe dieser Schablone.</w:t>
      </w:r>
    </w:p>
    <w:p w14:paraId="074886BF" w14:textId="300A382C" w:rsidR="00E01875" w:rsidRPr="00E01875" w:rsidRDefault="00A364CE" w:rsidP="00310F21">
      <w:r>
        <w:t xml:space="preserve"> </w:t>
      </w:r>
      <w:r w:rsidR="008354A3">
        <w:br w:type="page"/>
      </w:r>
    </w:p>
    <w:p w14:paraId="3C047DA2" w14:textId="1F9380AC" w:rsidR="00EE32A8" w:rsidRDefault="001E7F2B" w:rsidP="00EE32A8">
      <w:pPr>
        <w:pStyle w:val="berschrift1"/>
        <w:numPr>
          <w:ilvl w:val="0"/>
          <w:numId w:val="1"/>
        </w:numPr>
      </w:pPr>
      <w:bookmarkStart w:id="12" w:name="_Toc96525592"/>
      <w:r>
        <w:lastRenderedPageBreak/>
        <w:t>Stand der Technik</w:t>
      </w:r>
      <w:bookmarkEnd w:id="12"/>
    </w:p>
    <w:p w14:paraId="78BC05A5" w14:textId="60E5EF48" w:rsidR="00101B5C" w:rsidRDefault="008B60A3" w:rsidP="00101B5C">
      <w:r w:rsidRPr="008B60A3">
        <w:t xml:space="preserve">In diesem Kapitel werden einige mögliche </w:t>
      </w:r>
      <w:r w:rsidR="00690004" w:rsidRPr="008B60A3">
        <w:t>Lösungen,</w:t>
      </w:r>
      <w:r w:rsidRPr="008B60A3">
        <w:t xml:space="preserve"> für d</w:t>
      </w:r>
      <w:r w:rsidR="00690004">
        <w:t>ie</w:t>
      </w:r>
      <w:r w:rsidRPr="008B60A3">
        <w:t xml:space="preserve"> in Kapitel</w:t>
      </w:r>
      <w:r w:rsidR="00DC4BFF">
        <w:t xml:space="preserve"> 1</w:t>
      </w:r>
      <w:r w:rsidRPr="008B60A3">
        <w:t xml:space="preserve"> </w:t>
      </w:r>
      <w:r>
        <w:t>erklärte</w:t>
      </w:r>
      <w:r w:rsidR="00690004">
        <w:t>n</w:t>
      </w:r>
      <w:r w:rsidRPr="008B60A3">
        <w:t xml:space="preserve"> Problem</w:t>
      </w:r>
      <w:r w:rsidR="00690004">
        <w:t>e</w:t>
      </w:r>
      <w:r w:rsidRPr="008B60A3">
        <w:t xml:space="preserve"> aufgeführt und anhand der zuvor genannten Anforderungen bewertet.</w:t>
      </w:r>
    </w:p>
    <w:p w14:paraId="3B7D37B9" w14:textId="2CA58766" w:rsidR="0096309F" w:rsidRDefault="0096309F" w:rsidP="0096309F">
      <w:pPr>
        <w:pStyle w:val="berschrift2"/>
        <w:numPr>
          <w:ilvl w:val="1"/>
          <w:numId w:val="1"/>
        </w:numPr>
      </w:pPr>
      <w:bookmarkStart w:id="13" w:name="_Toc96525593"/>
      <w:r>
        <w:t>Versions</w:t>
      </w:r>
      <w:r w:rsidR="005267BD">
        <w:t>verwaltung</w:t>
      </w:r>
      <w:bookmarkEnd w:id="13"/>
    </w:p>
    <w:p w14:paraId="654816BD" w14:textId="691D19C8" w:rsidR="00B85184" w:rsidRDefault="00B85184" w:rsidP="00B85184">
      <w:r>
        <w:t>Eine Versionsverwaltung, auch bekannt als Versionskontrolle, ist ein</w:t>
      </w:r>
      <w:r w:rsidR="00DC4BFF">
        <w:t>e</w:t>
      </w:r>
      <w:r>
        <w:t xml:space="preserve"> spezielle Software, mit der Änderungen </w:t>
      </w:r>
      <w:r w:rsidR="00DC4BFF">
        <w:t>am</w:t>
      </w:r>
      <w:r>
        <w:t xml:space="preserve"> Softwarecode verfolgt und verwaltet werden kann. Die Versionsverwaltungssoftware verfolgt dabei jede Änderung a</w:t>
      </w:r>
      <w:r w:rsidR="00DC4BFF">
        <w:t>m</w:t>
      </w:r>
      <w:r>
        <w:t xml:space="preserve"> Code und speichert diese in einer Datenbank. </w:t>
      </w:r>
      <w:r w:rsidRPr="00B85184">
        <w:t xml:space="preserve">Wenn ein Entwickler einen Fehler macht, kann er zurücktreten und </w:t>
      </w:r>
      <w:r w:rsidR="00DC4BFF">
        <w:t xml:space="preserve">mit </w:t>
      </w:r>
      <w:r w:rsidRPr="00B85184">
        <w:t>frühere</w:t>
      </w:r>
      <w:r w:rsidR="00DC4BFF">
        <w:t>n</w:t>
      </w:r>
      <w:r w:rsidRPr="00B85184">
        <w:t xml:space="preserve"> Codeversionen vergleichen, um das Problem zu beheben, ohne die Teammitglieder zu stören</w:t>
      </w:r>
      <w:r>
        <w:t xml:space="preserve"> </w:t>
      </w:r>
      <w:sdt>
        <w:sdtPr>
          <w:alias w:val="Don't edit this field"/>
          <w:tag w:val="CitaviPlaceholder#9987fa3f-01fe-46fd-9d1f-f195a2ccd4d5"/>
          <w:id w:val="-1497415254"/>
          <w:placeholder>
            <w:docPart w:val="DefaultPlaceholder_-1854013440"/>
          </w:placeholder>
        </w:sdtPr>
        <w:sdtContent>
          <w:r>
            <w:fldChar w:fldCharType="begin"/>
          </w:r>
          <w:r>
            <w:instrText>ADDIN CitaviPlaceholder{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OTk4N2ZhM2YtMDFmZS00NmZkLTlkMWYtZjE5NWEyY2NkNGQ1IiwiVGV4dCI6Ils3XSIsIldBSVZlcnNpb24iOiI2LjMuMC4wIn0=}</w:instrText>
          </w:r>
          <w:r>
            <w:fldChar w:fldCharType="separate"/>
          </w:r>
          <w:r>
            <w:t>[7]</w:t>
          </w:r>
          <w:r>
            <w:fldChar w:fldCharType="end"/>
          </w:r>
        </w:sdtContent>
      </w:sdt>
      <w:r w:rsidRPr="00B85184">
        <w:t>.</w:t>
      </w:r>
      <w:r w:rsidR="00A42A26">
        <w:t xml:space="preserve"> Nachfolgend wird mithilfe der Versionsverwaltungssoftware „Git“, laut dem „Stack Overflow Developer Survey 2021“ die meistgenutzte Versionsverwaltungssoftware 2021 </w:t>
      </w:r>
      <w:sdt>
        <w:sdtPr>
          <w:alias w:val="Don't edit this field"/>
          <w:tag w:val="CitaviPlaceholder#c4f866e0-a4cf-412a-9297-22a2be2696c0"/>
          <w:id w:val="1943791962"/>
          <w:placeholder>
            <w:docPart w:val="DefaultPlaceholder_-1854013440"/>
          </w:placeholder>
        </w:sdtPr>
        <w:sdtContent>
          <w:r w:rsidR="00A42A26">
            <w:fldChar w:fldCharType="begin"/>
          </w:r>
          <w:r w:rsidR="00A42A26">
            <w:instrText>ADDIN CitaviPlaceholder{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YzRmODY2ZTAtYTRjZi00MTJhLTkyOTctMjJhMmJlMjY5NmMwIiwiVGV4dCI6Ils4XSIsIldBSVZlcnNpb24iOiI2LjMuMC4wIn0=}</w:instrText>
          </w:r>
          <w:r w:rsidR="00A42A26">
            <w:fldChar w:fldCharType="separate"/>
          </w:r>
          <w:r w:rsidR="00A42A26">
            <w:t>[8]</w:t>
          </w:r>
          <w:r w:rsidR="00A42A26">
            <w:fldChar w:fldCharType="end"/>
          </w:r>
        </w:sdtContent>
      </w:sdt>
      <w:r w:rsidR="00A42A26">
        <w:t>, erklärt wie Projekte auf Basis einer Projekt-Schablone erstellt werden können.</w:t>
      </w:r>
    </w:p>
    <w:p w14:paraId="79B8B5DE" w14:textId="562030A4" w:rsidR="00E31FC5" w:rsidRDefault="00015646" w:rsidP="00B85184">
      <w:r>
        <w:t xml:space="preserve">Um ein neues Projekt mit Git zu erstellen, muss die Projekt-Schablone als erstes aus einem online Repository in ein neues lokales Verzeichnis geklont werden. Das bedeutet, dass durch den entsprechenden Git-Befehl, eine Kopie des Repositorys in dem neuen Verzeichnis erstellt wird.  </w:t>
      </w:r>
      <w:r w:rsidR="002610F4">
        <w:t>Anschließend</w:t>
      </w:r>
      <w:r>
        <w:t xml:space="preserve"> </w:t>
      </w:r>
      <w:r w:rsidR="002610F4">
        <w:t>muss die Kopie manuell bearbeitet werden, um aus der Kopie ein reales Softwareprojekt zu machen. Diese Bearbeitungen sind zeitaufwändig und fehleranfällig.</w:t>
      </w:r>
    </w:p>
    <w:p w14:paraId="2BF6EA28" w14:textId="02450755" w:rsidR="00034F53" w:rsidRDefault="00283672" w:rsidP="00B85184">
      <w:r>
        <w:t>Die</w:t>
      </w:r>
      <w:r w:rsidR="00034F53">
        <w:t xml:space="preserve"> Aktualisierung eines Projektes</w:t>
      </w:r>
      <w:r>
        <w:t>, nachdem Änderungen an der Projekt-Schablone im Repository vorgenommen wurden,</w:t>
      </w:r>
      <w:r w:rsidR="00034F53">
        <w:t xml:space="preserve"> kann mit Git</w:t>
      </w:r>
      <w:r w:rsidR="009F06E5">
        <w:t xml:space="preserve"> durch Merge-Konflikte gelöst werden, was zeitaufwändig und fehleranfällig ist.</w:t>
      </w:r>
    </w:p>
    <w:p w14:paraId="6340A264" w14:textId="0413349C" w:rsidR="00EE32A8" w:rsidRDefault="00D33FA9" w:rsidP="00196E2A">
      <w:pPr>
        <w:pStyle w:val="berschrift2"/>
        <w:numPr>
          <w:ilvl w:val="1"/>
          <w:numId w:val="1"/>
        </w:numPr>
      </w:pPr>
      <w:bookmarkStart w:id="14" w:name="_Toc96525594"/>
      <w:r>
        <w:t xml:space="preserve">Integrierte </w:t>
      </w:r>
      <w:r w:rsidR="00EE32A8" w:rsidRPr="00EE32A8">
        <w:t>Entwicklungsumgebung (IDE</w:t>
      </w:r>
      <w:r w:rsidR="00EE32A8" w:rsidRPr="00EE32A8">
        <w:fldChar w:fldCharType="begin"/>
      </w:r>
      <w:r w:rsidR="00EE32A8" w:rsidRPr="00EE32A8">
        <w:instrText xml:space="preserve"> XE "IDE" \t "Integrated Development Environment" </w:instrText>
      </w:r>
      <w:r w:rsidR="00EE32A8" w:rsidRPr="00EE32A8">
        <w:fldChar w:fldCharType="end"/>
      </w:r>
      <w:r w:rsidR="00EE32A8" w:rsidRPr="00EE32A8">
        <w:t>)</w:t>
      </w:r>
      <w:bookmarkEnd w:id="14"/>
    </w:p>
    <w:p w14:paraId="61C66A67" w14:textId="5B1608B3" w:rsidR="002E5E34" w:rsidRDefault="00382DFF" w:rsidP="0036748D">
      <w:r>
        <w:t xml:space="preserve">Um </w:t>
      </w:r>
      <w:r w:rsidR="009D2F22">
        <w:t xml:space="preserve">einfache </w:t>
      </w:r>
      <w:r>
        <w:t>Programme entwickeln zu können</w:t>
      </w:r>
      <w:r w:rsidR="009D2F22">
        <w:t xml:space="preserve">, benötigen </w:t>
      </w:r>
      <w:r w:rsidR="00DB367A">
        <w:t>Softwaree</w:t>
      </w:r>
      <w:r w:rsidR="009D2F22">
        <w:t xml:space="preserve">ntwickler </w:t>
      </w:r>
      <w:r>
        <w:t>grundsätzlich nur</w:t>
      </w:r>
      <w:r w:rsidR="009D2F22">
        <w:t xml:space="preserve"> zwei Werkzeuge.</w:t>
      </w:r>
      <w:r>
        <w:t xml:space="preserve"> </w:t>
      </w:r>
      <w:r w:rsidR="009D2F22">
        <w:t>E</w:t>
      </w:r>
      <w:r w:rsidR="00D33FA9">
        <w:t>inen Code-Editor, um den Quellcode zu schreiben und einen Compiler</w:t>
      </w:r>
      <w:r>
        <w:t xml:space="preserve"> bzw. Interpreter</w:t>
      </w:r>
      <w:r w:rsidR="00D33FA9">
        <w:t>, um die Programme in den für den Computer verständlichen, ausführbaren Maschinencode zu übersetzen</w:t>
      </w:r>
      <w:r>
        <w:t xml:space="preserve">. </w:t>
      </w:r>
      <w:r w:rsidR="0036748D">
        <w:t>Für eine effiziente</w:t>
      </w:r>
      <w:r w:rsidR="009D2F22">
        <w:t xml:space="preserve"> und professionelle</w:t>
      </w:r>
      <w:r w:rsidR="0036748D">
        <w:t xml:space="preserve"> Entwicklung von komplexeren Anwendungen sind </w:t>
      </w:r>
      <w:r w:rsidR="00063F4B">
        <w:t xml:space="preserve">allerdings </w:t>
      </w:r>
      <w:r w:rsidR="002E5E34">
        <w:t xml:space="preserve">weitere Werkzeuge notwendig, </w:t>
      </w:r>
      <w:r w:rsidR="00DB367A">
        <w:t>um</w:t>
      </w:r>
      <w:r w:rsidR="002E5E34">
        <w:t xml:space="preserve"> den Entwicklern einzelne Arbeitsschritte ab</w:t>
      </w:r>
      <w:r w:rsidR="00DB367A">
        <w:t>zu</w:t>
      </w:r>
      <w:r w:rsidR="002E5E34">
        <w:t xml:space="preserve">nehmen oder </w:t>
      </w:r>
      <w:r w:rsidR="00DB367A">
        <w:t xml:space="preserve">zu </w:t>
      </w:r>
      <w:r w:rsidR="002E5E34">
        <w:t>erleichtern</w:t>
      </w:r>
      <w:r w:rsidR="004E5CC3">
        <w:t xml:space="preserve"> </w:t>
      </w:r>
      <w:sdt>
        <w:sdtPr>
          <w:alias w:val="Don't edit this field"/>
          <w:tag w:val="CitaviPlaceholder#db7779b3-6e87-4b38-9f3a-ff94a3e1d495"/>
          <w:id w:val="1453675544"/>
          <w:placeholder>
            <w:docPart w:val="DefaultPlaceholder_-1854013440"/>
          </w:placeholder>
        </w:sdtPr>
        <w:sdtContent>
          <w:r w:rsidR="004E5CC3">
            <w:fldChar w:fldCharType="begin"/>
          </w:r>
          <w:r w:rsidR="00A42A26">
            <w:instrText>ADDIN CitaviPlaceholder{eyIkaWQiOiIxIiwiRW50cmllcyI6W3siJGlkIjoiMiIsIklkIjoiNjA4MWVhMmItMTlmMy00NTVkLWE1NzYtODgyNjdmYjIwOGU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ItMTJUMTc6MzY6NT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OV0ifV19LCJUYWciOiJDaXRhdmlQbGFjZWhvbGRlciNkYjc3NzliMy02ZTg3LTRiMzgtOWYzYS1mZjk0YTNlMWQ0OTUiLCJUZXh0IjoiWzldIiwiV0FJVmVyc2lvbiI6IjYuMy4wLjAifQ==}</w:instrText>
          </w:r>
          <w:r w:rsidR="004E5CC3">
            <w:fldChar w:fldCharType="separate"/>
          </w:r>
          <w:r w:rsidR="00A42A26">
            <w:t>[9]</w:t>
          </w:r>
          <w:r w:rsidR="004E5CC3">
            <w:fldChar w:fldCharType="end"/>
          </w:r>
        </w:sdtContent>
      </w:sdt>
      <w:r w:rsidR="002E5E34">
        <w:t>.</w:t>
      </w:r>
      <w:r w:rsidR="004E5CC3">
        <w:t xml:space="preserve"> </w:t>
      </w:r>
      <w:r w:rsidR="006A14A2">
        <w:t xml:space="preserve">Damit bei der Entwicklung einer Anwendung nicht jedes Tool einzeln verwendet werden muss, kamen in der ersten Hälfte der 1980er Jahre </w:t>
      </w:r>
      <w:r w:rsidR="00DB367A">
        <w:t xml:space="preserve">sogenannte </w:t>
      </w:r>
      <w:r w:rsidR="006A14A2">
        <w:t xml:space="preserve">integrierte Entwicklungsumgebungen (engl.: „integrated </w:t>
      </w:r>
      <w:r w:rsidR="006A14A2">
        <w:lastRenderedPageBreak/>
        <w:t>development environment“, IDE) auf den Markt</w:t>
      </w:r>
      <w:r w:rsidR="006B0287">
        <w:t xml:space="preserve"> </w:t>
      </w:r>
      <w:sdt>
        <w:sdtPr>
          <w:alias w:val="Don't edit this field"/>
          <w:tag w:val="CitaviPlaceholder#034c7749-19bf-42b0-ba2d-1912367bf43a"/>
          <w:id w:val="-389336810"/>
          <w:placeholder>
            <w:docPart w:val="DefaultPlaceholder_-1854013440"/>
          </w:placeholder>
        </w:sdtPr>
        <w:sdtContent>
          <w:r w:rsidR="00CB66CF">
            <w:fldChar w:fldCharType="begin"/>
          </w:r>
          <w:r w:rsidR="00A42A26">
            <w:instrText>ADDIN CitaviPlaceholder{eyIkaWQiOiIxIiwiRW50cmllcyI6W3siJGlkIjoiMiIsIklkIjoiYmVkM2UwNzUtNzljNi00NzJlLWFhODAtOWJmMWQ2ZWVjYWViIiwiUmFuZ2VMZW5ndGgiOjQsIlJlZmVyZW5jZUlkIjoiN2NhMDFhMmYtMDhiYy00OTgwLTkxOWYtYThkNDMxYzM1YzlhIiwiUmVmZXJlbmNlIjp7IiRpZCI6IjMiLCJBYnN0cmFjdENvbXBsZXhpdHkiOjAsIkFic3RyYWN0U291cmNlVGV4dEZvcm1hdCI6MCwiQWNjZXNzRGF0ZSI6IjIwMjEtMTEtMjVUMTM6MjU6MTMuMjY4WiIsIkF1dGhvcnMiOltdLCJDaXRhdGlvbktleVVwZGF0ZVR5cGUiOjAsIkNvbGxhYm9yYXRvcnMiOltdLCJEYXRlIjoiMjAyMS0xMS0yNVQxMzoyNTox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}</w:instrText>
          </w:r>
          <w:r w:rsidR="00CB66CF">
            <w:fldChar w:fldCharType="separate"/>
          </w:r>
          <w:r w:rsidR="00A42A26">
            <w:t>[10]</w:t>
          </w:r>
          <w:r w:rsidR="00CB66CF">
            <w:fldChar w:fldCharType="end"/>
          </w:r>
        </w:sdtContent>
      </w:sdt>
      <w:r w:rsidR="006A14A2">
        <w:t>.</w:t>
      </w:r>
      <w:r w:rsidR="006B0287">
        <w:t xml:space="preserve"> </w:t>
      </w:r>
      <w:r w:rsidR="00DB367A">
        <w:t xml:space="preserve">Das </w:t>
      </w:r>
      <w:r w:rsidR="006B72B4">
        <w:t>Besondere</w:t>
      </w:r>
      <w:r w:rsidR="00DB367A">
        <w:t xml:space="preserve"> </w:t>
      </w:r>
      <w:r w:rsidR="006B72B4">
        <w:t>der</w:t>
      </w:r>
      <w:r w:rsidR="00DB367A">
        <w:t xml:space="preserve"> </w:t>
      </w:r>
      <w:r w:rsidR="006B72B4">
        <w:t>IDEs</w:t>
      </w:r>
      <w:r w:rsidR="00DB367A">
        <w:t xml:space="preserve"> ist, dass </w:t>
      </w:r>
      <w:r w:rsidR="006B72B4">
        <w:t>diese</w:t>
      </w:r>
      <w:r w:rsidR="00DB367A">
        <w:t xml:space="preserve"> </w:t>
      </w:r>
      <w:r w:rsidR="006B72B4">
        <w:t>die</w:t>
      </w:r>
      <w:r w:rsidR="00DB367A">
        <w:t xml:space="preserve"> einzelne</w:t>
      </w:r>
      <w:r w:rsidR="006B72B4">
        <w:t>n</w:t>
      </w:r>
      <w:r w:rsidR="00DB367A">
        <w:t xml:space="preserve"> Tools, in einer gemeinsamen Benutzeroberfläche </w:t>
      </w:r>
      <w:r w:rsidR="006B72B4">
        <w:t>vereinen</w:t>
      </w:r>
      <w:r w:rsidR="00DB367A">
        <w:t xml:space="preserve">. Dadurch können verschiedene Aufgaben in der Softwareentwicklung möglichst ohne Medienbrüche bearbeitet werden. </w:t>
      </w:r>
      <w:r w:rsidR="006A14A2">
        <w:t xml:space="preserve">Die wichtigsten </w:t>
      </w:r>
      <w:r w:rsidR="00DB367A">
        <w:t>Funktionalitäten</w:t>
      </w:r>
      <w:r w:rsidR="006A14A2">
        <w:t xml:space="preserve">, die die meisten modernen IDEs </w:t>
      </w:r>
      <w:r w:rsidR="00DB367A">
        <w:t xml:space="preserve">gemeinsam haben </w:t>
      </w:r>
      <w:r w:rsidR="006A14A2">
        <w:t>sind z.B.:</w:t>
      </w:r>
    </w:p>
    <w:p w14:paraId="74ECE02D" w14:textId="38F348FF" w:rsidR="006A14A2" w:rsidRDefault="006A14A2" w:rsidP="00153CAC">
      <w:pPr>
        <w:pStyle w:val="Listenabsatz"/>
        <w:numPr>
          <w:ilvl w:val="0"/>
          <w:numId w:val="2"/>
        </w:numPr>
      </w:pPr>
      <w:r w:rsidRPr="006A14A2">
        <w:t>Direkter Aufruf des Compilers/Interpreters</w:t>
      </w:r>
    </w:p>
    <w:p w14:paraId="1525E220" w14:textId="20035BF7" w:rsidR="006A14A2" w:rsidRDefault="006A14A2" w:rsidP="00153CAC">
      <w:pPr>
        <w:pStyle w:val="Listenabsatz"/>
        <w:numPr>
          <w:ilvl w:val="0"/>
          <w:numId w:val="2"/>
        </w:numPr>
      </w:pPr>
      <w:r>
        <w:t>Funktionen zur effizienten Bearbeitung des Programmcodes (bspw. Syntax Highlighting</w:t>
      </w:r>
      <w:r w:rsidR="00762EC0">
        <w:t xml:space="preserve"> oder </w:t>
      </w:r>
      <w:r w:rsidR="00762EC0" w:rsidRPr="00762EC0">
        <w:t>Autovervollständigung</w:t>
      </w:r>
      <w:r>
        <w:t>)</w:t>
      </w:r>
    </w:p>
    <w:p w14:paraId="1AD30208" w14:textId="2A11709E" w:rsidR="006A14A2" w:rsidRDefault="006A14A2" w:rsidP="00153CAC">
      <w:pPr>
        <w:pStyle w:val="Listenabsatz"/>
        <w:numPr>
          <w:ilvl w:val="0"/>
          <w:numId w:val="2"/>
        </w:numPr>
      </w:pPr>
      <w:r>
        <w:t>Funktionalität zur Fehlersuche und –behebung</w:t>
      </w:r>
    </w:p>
    <w:p w14:paraId="7A1A19CA" w14:textId="5BD9236E" w:rsidR="00F57BD4" w:rsidRDefault="00F57BD4" w:rsidP="00153CAC">
      <w:pPr>
        <w:pStyle w:val="Listenabsatz"/>
        <w:numPr>
          <w:ilvl w:val="0"/>
          <w:numId w:val="2"/>
        </w:numPr>
      </w:pPr>
      <w:r>
        <w:t>Versionsverwaltung der Dateien basierend auf Git</w:t>
      </w:r>
    </w:p>
    <w:p w14:paraId="1E6B897B" w14:textId="7F748BE3" w:rsidR="00044DC6" w:rsidRDefault="00762EC0" w:rsidP="00153CAC">
      <w:pPr>
        <w:pStyle w:val="Listenabsatz"/>
        <w:numPr>
          <w:ilvl w:val="0"/>
          <w:numId w:val="2"/>
        </w:numPr>
      </w:pPr>
      <w:r w:rsidRPr="00762EC0">
        <w:t xml:space="preserve">Funktionen zur </w:t>
      </w:r>
      <w:r w:rsidR="00044DC6">
        <w:t xml:space="preserve">Erstellung und </w:t>
      </w:r>
      <w:r w:rsidRPr="00762EC0">
        <w:t>Verwaltung ganzer Projekte mit mehreren Dateien</w:t>
      </w:r>
      <w:r w:rsidR="004E5CC3">
        <w:t xml:space="preserve"> </w:t>
      </w:r>
      <w:sdt>
        <w:sdtPr>
          <w:alias w:val="Don't edit this field"/>
          <w:tag w:val="CitaviPlaceholder#d690c1be-6e2a-407a-b721-48c31f4992be"/>
          <w:id w:val="-118770891"/>
          <w:placeholder>
            <w:docPart w:val="DefaultPlaceholder_-1854013440"/>
          </w:placeholder>
        </w:sdtPr>
        <w:sdtContent>
          <w:r w:rsidR="004E5CC3">
            <w:fldChar w:fldCharType="begin"/>
          </w:r>
          <w:r w:rsidR="00A42A26">
            <w:instrText>ADDIN CitaviPlaceholder{eyIkaWQiOiIxIiwiRW50cmllcyI6W3siJGlkIjoiMiIsIklkIjoiNjJjMzRkZmYtMmUzZS00ZDY5LWFlZTgtY2YxYjNmYjFjYmY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ItMTJUMTc6MzY6NT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OV0ifV19LCJUYWciOiJDaXRhdmlQbGFjZWhvbGRlciNkNjkwYzFiZS02ZTJhLTQwN2EtYjcyMS00OGMzMWY0OTkyYmUiLCJUZXh0IjoiWzldIiwiV0FJVmVyc2lvbiI6IjYuMy4wLjAifQ==}</w:instrText>
          </w:r>
          <w:r w:rsidR="004E5CC3">
            <w:fldChar w:fldCharType="separate"/>
          </w:r>
          <w:r w:rsidR="00A42A26">
            <w:t>[9]</w:t>
          </w:r>
          <w:r w:rsidR="004E5CC3">
            <w:fldChar w:fldCharType="end"/>
          </w:r>
        </w:sdtContent>
      </w:sdt>
    </w:p>
    <w:p w14:paraId="4754F74B" w14:textId="550A4E31" w:rsidR="00CC55B3" w:rsidRDefault="00044DC6" w:rsidP="00DB367A">
      <w:r>
        <w:t xml:space="preserve">Letztere ist zugleich auch die wichtigste Funktionalität in Bezug auf diese Bachelorarbeit. </w:t>
      </w:r>
      <w:r w:rsidR="00E62C7F">
        <w:t xml:space="preserve">Im </w:t>
      </w:r>
      <w:r w:rsidR="00CC55B3">
        <w:t>weiteren Verlauf dieses Kapitels</w:t>
      </w:r>
      <w:r w:rsidR="00E62C7F">
        <w:t xml:space="preserve"> wird</w:t>
      </w:r>
      <w:r w:rsidR="00CC55B3">
        <w:t xml:space="preserve"> </w:t>
      </w:r>
      <w:r w:rsidR="00E62C7F">
        <w:t xml:space="preserve">diese Funktionalität anhand der drei meistgenutzten IDEs für </w:t>
      </w:r>
      <w:r w:rsidR="00C62ED1">
        <w:t>Softwarep</w:t>
      </w:r>
      <w:r w:rsidR="00E62C7F">
        <w:t xml:space="preserve">rojekte näher </w:t>
      </w:r>
      <w:r w:rsidR="00CC55B3">
        <w:t>analysiert. Im Besonderen werden folgende Funktionen untersucht:</w:t>
      </w:r>
    </w:p>
    <w:p w14:paraId="5C9B908E" w14:textId="167B134E" w:rsidR="00CC55B3" w:rsidRDefault="00CC55B3" w:rsidP="00153CAC">
      <w:pPr>
        <w:pStyle w:val="Listenabsatz"/>
        <w:numPr>
          <w:ilvl w:val="0"/>
          <w:numId w:val="3"/>
        </w:numPr>
      </w:pPr>
      <w:r>
        <w:t>Einfache Projekterstellung</w:t>
      </w:r>
    </w:p>
    <w:p w14:paraId="0F928476" w14:textId="00E01A18" w:rsidR="00CC55B3" w:rsidRDefault="00CC55B3" w:rsidP="00153CAC">
      <w:pPr>
        <w:pStyle w:val="Listenabsatz"/>
        <w:numPr>
          <w:ilvl w:val="0"/>
          <w:numId w:val="3"/>
        </w:numPr>
      </w:pPr>
      <w:r>
        <w:t xml:space="preserve">Integrierung von </w:t>
      </w:r>
      <w:r w:rsidR="004D0082">
        <w:t>eigenen</w:t>
      </w:r>
      <w:r>
        <w:t xml:space="preserve"> Template-Projekten</w:t>
      </w:r>
    </w:p>
    <w:p w14:paraId="3055C769" w14:textId="21FF8247" w:rsidR="004D0082" w:rsidRDefault="004D0082" w:rsidP="00153CAC">
      <w:pPr>
        <w:pStyle w:val="Listenabsatz"/>
        <w:numPr>
          <w:ilvl w:val="0"/>
          <w:numId w:val="3"/>
        </w:numPr>
      </w:pPr>
      <w:r>
        <w:t>Projekterstellung anhand von Template-Projekten</w:t>
      </w:r>
    </w:p>
    <w:p w14:paraId="6E123EA3" w14:textId="1745EE12" w:rsidR="00D416AA" w:rsidRDefault="00D416AA" w:rsidP="00153CAC">
      <w:pPr>
        <w:pStyle w:val="Listenabsatz"/>
        <w:numPr>
          <w:ilvl w:val="0"/>
          <w:numId w:val="3"/>
        </w:numPr>
      </w:pPr>
      <w:r>
        <w:t>Erstellung von Platzhaltern in Template-Dateien</w:t>
      </w:r>
    </w:p>
    <w:p w14:paraId="33B22DB0" w14:textId="685E7A94" w:rsidR="00901CBC" w:rsidRDefault="00D416AA" w:rsidP="00DB367A">
      <w:r>
        <w:t xml:space="preserve">Nachfolgend </w:t>
      </w:r>
      <w:r w:rsidR="00901CBC">
        <w:t xml:space="preserve">wird mittels einer Analyse </w:t>
      </w:r>
      <w:r w:rsidR="00FD75EE">
        <w:t>der drei meistgenutzten IDEs für C++-Projekte</w:t>
      </w:r>
      <w:r w:rsidR="00901CBC">
        <w:t xml:space="preserve"> </w:t>
      </w:r>
      <w:r w:rsidR="00FD75EE">
        <w:t xml:space="preserve">deutlich erläutert, warum diese nicht ausreichen, um das Problem dieser Bachelorarbeit zu lösen. </w:t>
      </w:r>
      <w:r w:rsidR="00CC3B80">
        <w:t xml:space="preserve">Analysiert wird: die Eclipse IDE für C/C++, CLion IDE und Visual Studio Code. </w:t>
      </w:r>
      <w:r w:rsidR="00DB343F">
        <w:t>Der Fokus liegt hier auf C++ basierte IDEs, da der Projekt-Konfigurator vorerst nur für C++-Projekte entwickelt wurde.</w:t>
      </w:r>
    </w:p>
    <w:p w14:paraId="41A2AF0B" w14:textId="0E3695DC" w:rsidR="00EE32A8" w:rsidRDefault="00EE32A8" w:rsidP="0036748D">
      <w:pPr>
        <w:pStyle w:val="berschrift3"/>
        <w:numPr>
          <w:ilvl w:val="2"/>
          <w:numId w:val="1"/>
        </w:numPr>
      </w:pPr>
      <w:bookmarkStart w:id="15" w:name="_Toc96525595"/>
      <w:r>
        <w:t>Eclipse</w:t>
      </w:r>
      <w:r w:rsidR="0046181D">
        <w:t xml:space="preserve"> IDE für </w:t>
      </w:r>
      <w:r w:rsidR="004022FD" w:rsidRPr="004022FD">
        <w:t>C/C++</w:t>
      </w:r>
      <w:bookmarkEnd w:id="15"/>
    </w:p>
    <w:p w14:paraId="352AEBDC" w14:textId="69B56988" w:rsidR="00ED4273" w:rsidRDefault="007F5E58" w:rsidP="00ED4273">
      <w:r>
        <w:t xml:space="preserve">Eclipse ist eine </w:t>
      </w:r>
      <w:r w:rsidR="00FC7261">
        <w:t xml:space="preserve">kostenlose </w:t>
      </w:r>
      <w:r w:rsidR="004022FD">
        <w:t xml:space="preserve">integrierte </w:t>
      </w:r>
      <w:r>
        <w:t xml:space="preserve">Entwicklungsumgebung für C und C++ </w:t>
      </w:r>
      <w:r w:rsidR="00AE203D">
        <w:t>auf Basis der Eclipse Plattform</w:t>
      </w:r>
      <w:r>
        <w:t>.</w:t>
      </w:r>
      <w:r w:rsidR="00AE203D">
        <w:t xml:space="preserve"> Die IDE ist </w:t>
      </w:r>
      <w:r w:rsidR="00AE203D" w:rsidRPr="00AE203D">
        <w:t>plattformübergreifend auf den Betriebssystemen Windows, Linux und macOS verfügbar</w:t>
      </w:r>
      <w:r w:rsidR="0092649A">
        <w:t xml:space="preserve"> </w:t>
      </w:r>
      <w:sdt>
        <w:sdtPr>
          <w:alias w:val="Don't edit this field"/>
          <w:tag w:val="CitaviPlaceholder#b8d2467f-4564-47b3-8da3-cc43cefe842e"/>
          <w:id w:val="-1647513853"/>
          <w:placeholder>
            <w:docPart w:val="DefaultPlaceholder_-1854013440"/>
          </w:placeholder>
        </w:sdtPr>
        <w:sdtContent>
          <w:r w:rsidR="0092649A">
            <w:fldChar w:fldCharType="begin"/>
          </w:r>
          <w:r w:rsidR="00A42A26">
            <w:instrText>ADDIN CitaviPlaceholder{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}</w:instrText>
          </w:r>
          <w:r w:rsidR="0092649A">
            <w:fldChar w:fldCharType="separate"/>
          </w:r>
          <w:r w:rsidR="00A42A26">
            <w:t>[11]</w:t>
          </w:r>
          <w:r w:rsidR="0092649A">
            <w:fldChar w:fldCharType="end"/>
          </w:r>
        </w:sdtContent>
      </w:sdt>
      <w:r w:rsidR="00AE203D">
        <w:t xml:space="preserve">. </w:t>
      </w:r>
      <w:r w:rsidR="00FC7261">
        <w:t>Vorrausetzung de</w:t>
      </w:r>
      <w:r w:rsidR="000C0FAA">
        <w:t xml:space="preserve">r </w:t>
      </w:r>
      <w:r w:rsidR="00FC7261">
        <w:t xml:space="preserve">Eclipse </w:t>
      </w:r>
      <w:r w:rsidR="000C0FAA">
        <w:t>IDE</w:t>
      </w:r>
      <w:r w:rsidR="00FC7261">
        <w:t xml:space="preserve"> ist ein vorinstallierte</w:t>
      </w:r>
      <w:r w:rsidR="000C0FAA">
        <w:t>r</w:t>
      </w:r>
      <w:r w:rsidR="00FC7261">
        <w:t xml:space="preserve"> </w:t>
      </w:r>
      <w:r w:rsidR="007B0790">
        <w:t>Java Runtime Environment (JRE</w:t>
      </w:r>
      <w:r w:rsidR="007B0790">
        <w:fldChar w:fldCharType="begin"/>
      </w:r>
      <w:r w:rsidR="007B0790">
        <w:instrText xml:space="preserve"> XE "</w:instrText>
      </w:r>
      <w:r w:rsidR="007B0790" w:rsidRPr="00C84E01">
        <w:instrText>JRE</w:instrText>
      </w:r>
      <w:r w:rsidR="007B0790">
        <w:instrText>" \t "</w:instrText>
      </w:r>
      <w:r w:rsidR="007B0790" w:rsidRPr="00A65E02">
        <w:rPr>
          <w:rFonts w:asciiTheme="minorHAnsi" w:hAnsiTheme="minorHAnsi" w:cstheme="minorHAnsi"/>
          <w:i/>
        </w:rPr>
        <w:instrText>Java Runtime Environment</w:instrText>
      </w:r>
      <w:r w:rsidR="007B0790">
        <w:instrText xml:space="preserve">" </w:instrText>
      </w:r>
      <w:r w:rsidR="007B0790">
        <w:fldChar w:fldCharType="end"/>
      </w:r>
      <w:r w:rsidR="007B0790">
        <w:t>)</w:t>
      </w:r>
      <w:r w:rsidR="00485ED7">
        <w:t>, um den Betrieb von Eclipse zu gewährleisten</w:t>
      </w:r>
      <w:r w:rsidR="00B04C4C">
        <w:t xml:space="preserve"> </w:t>
      </w:r>
      <w:sdt>
        <w:sdtPr>
          <w:alias w:val="Don't edit this field"/>
          <w:tag w:val="CitaviPlaceholder#89fcde52-f618-488c-8ef9-3eb8a678cc7a"/>
          <w:id w:val="1273365111"/>
          <w:placeholder>
            <w:docPart w:val="DefaultPlaceholder_-1854013440"/>
          </w:placeholder>
        </w:sdtPr>
        <w:sdtContent>
          <w:r w:rsidR="0092649A">
            <w:fldChar w:fldCharType="begin"/>
          </w:r>
          <w:r w:rsidR="00A42A26">
            <w:instrText>ADDIN CitaviPlaceholder{eyIkaWQiOiIxIiwiRW50cmllcyI6W3siJGlkIjoiMiIsIklkIjoiZTE1OTdhYWMtYTUxZS00ODk4LWIxNDEtNDJmMzMzYWVkYmE2IiwiUmFuZ2VMZW5ndGgiOjQsIlJlZmVyZW5jZUlkIjoiZjVjYWM0ZTYtYWFhNC00MjY3LWFlODAtYmJkZTQyNmE3YTlmIiwiUmVmZXJlbmNlIjp7IiRpZCI6IjMiLCJBYnN0cmFjdENvbXBsZXhpdHkiOjAsIkFic3RyYWN0U291cmNlVGV4dEZvcm1hdCI6MCwiQWNjZXNzRGF0ZSI6IjIwMjItMDEtMDNUMTA6NDk6NTMuODM0WiIsIkF1dGhvcnMiOltdLCJDaXRhdGlvbktleVVwZGF0ZVR5cGUiOjAsIkNvbGxhYm9yYXRvcnMiOltdLCJEYXRlIjoiMjAyMS0wMS0xMlQxNTowODowNi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}</w:instrText>
          </w:r>
          <w:r w:rsidR="0092649A">
            <w:fldChar w:fldCharType="separate"/>
          </w:r>
          <w:r w:rsidR="00A42A26">
            <w:t>[12]</w:t>
          </w:r>
          <w:r w:rsidR="0092649A">
            <w:fldChar w:fldCharType="end"/>
          </w:r>
        </w:sdtContent>
      </w:sdt>
      <w:r w:rsidR="007B0790">
        <w:t>.</w:t>
      </w:r>
    </w:p>
    <w:p w14:paraId="3424527B" w14:textId="615B7DA4" w:rsidR="001B5271" w:rsidRDefault="001B5271" w:rsidP="00ED4273">
      <w:r>
        <w:lastRenderedPageBreak/>
        <w:t xml:space="preserve">Eclipse ist eine projektbasierte IDE. Das bedeutet, </w:t>
      </w:r>
      <w:r w:rsidR="00882305">
        <w:t xml:space="preserve">dass </w:t>
      </w:r>
      <w:r>
        <w:t>alles was in Eclipse passiert,</w:t>
      </w:r>
      <w:r w:rsidR="00882305">
        <w:t xml:space="preserve"> </w:t>
      </w:r>
      <w:r>
        <w:t>im Kontext eines Projektes</w:t>
      </w:r>
      <w:r w:rsidR="00882305">
        <w:t xml:space="preserve"> passiert</w:t>
      </w:r>
      <w:r>
        <w:t>.</w:t>
      </w:r>
      <w:r w:rsidR="00882305">
        <w:t xml:space="preserve"> Diese Projekte sind dabei lediglich Ordner</w:t>
      </w:r>
      <w:r w:rsidR="005F5B5F">
        <w:t xml:space="preserve">, </w:t>
      </w:r>
      <w:r w:rsidR="00882305">
        <w:t xml:space="preserve">in denen sich </w:t>
      </w:r>
      <w:r w:rsidR="005F5B5F">
        <w:t xml:space="preserve">weitere </w:t>
      </w:r>
      <w:r w:rsidR="00882305">
        <w:t>Unterordner und Quelldateien befinden.</w:t>
      </w:r>
      <w:r w:rsidR="00167CD6">
        <w:t xml:space="preserve"> Die erstellten Projekte werden standardmäßig unter einem vorgegebenen Pfad gespeichert, welcher von Eclipse als Workspace, zu Deutsch Arbeitsbereich genannt wird. Der Workspace ist dementsprechend ein Ordner in Dateisystem, in dem alle Projekte und deren Einstellungen abgelegt werden. Zusätzlich dazu werden in dem Workspace auch die Einstellungen der Plattform selbst gespeichert</w:t>
      </w:r>
      <w:r w:rsidR="00115B22">
        <w:t xml:space="preserve">. Allerdings können in Eclipse </w:t>
      </w:r>
      <w:r w:rsidR="002D302B">
        <w:t xml:space="preserve">nach Bedarf </w:t>
      </w:r>
      <w:r w:rsidR="00115B22">
        <w:t>auch weitere Workspaces eingerichtet werden</w:t>
      </w:r>
      <w:r w:rsidR="002D302B">
        <w:t>.</w:t>
      </w:r>
      <w:r w:rsidR="00115B22">
        <w:t xml:space="preserve"> In der geöffneten IDE kann daraufhin zu den eingerichteten Workspaces umgeschaltet werden</w:t>
      </w:r>
      <w:r w:rsidR="00A44BF0">
        <w:t xml:space="preserve"> </w:t>
      </w:r>
      <w:sdt>
        <w:sdtPr>
          <w:alias w:val="Don't edit this field"/>
          <w:tag w:val="CitaviPlaceholder#9dda7cea-d579-4bad-a7bb-798f157e871a"/>
          <w:id w:val="429405449"/>
          <w:placeholder>
            <w:docPart w:val="DefaultPlaceholder_-1854013440"/>
          </w:placeholder>
        </w:sdtPr>
        <w:sdtContent>
          <w:r w:rsidR="00A44BF0">
            <w:fldChar w:fldCharType="begin"/>
          </w:r>
          <w:r w:rsidR="00A42A26">
            <w:instrText>ADDIN CitaviPlaceholder{eyIkaWQiOiIxIiwiRW50cmllcyI6W3siJGlkIjoiMiIsIklkIjoiMjFhOWMyOTAtYTU2Yy00YjMzLTllNDgtNTQ0YTY1ZmUwMTU3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i0xMlQxNzozNjo1NiIsIlByb2plY3QiOnsiJHJlZiI6IjUifX0sIlVzZU51bWJlcmluZ1R5cGVPZlBhcmVudERvY3VtZW50IjpmYWxzZX1dLCJGb3JtYXR0ZWRUZXh0Ijp7IiRpZCI6IjgiLCJDb3VudCI6MSwiVGV4dFVuaXRzIjpbeyIkaWQiOiI5IiwiRm9udFN0eWxlIjp7IiRpZCI6IjEwIiwiTmV1dHJhbCI6dHJ1ZX0sIlJlYWRpbmdPcmRlciI6MSwiVGV4dCI6IlsxM10ifV19LCJUYWciOiJDaXRhdmlQbGFjZWhvbGRlciM5ZGRhN2NlYS1kNTc5LTRiYWQtYTdiYi03OThmMTU3ZTg3MWEiLCJUZXh0IjoiWzEzXSIsIldBSVZlcnNpb24iOiI2LjMuMC4wIn0=}</w:instrText>
          </w:r>
          <w:r w:rsidR="00A44BF0">
            <w:fldChar w:fldCharType="separate"/>
          </w:r>
          <w:r w:rsidR="00A42A26">
            <w:t>[13]</w:t>
          </w:r>
          <w:r w:rsidR="00A44BF0">
            <w:fldChar w:fldCharType="end"/>
          </w:r>
        </w:sdtContent>
      </w:sdt>
      <w:r w:rsidR="00167CD6">
        <w:t>.</w:t>
      </w:r>
    </w:p>
    <w:p w14:paraId="32FAF190" w14:textId="77DDCDE9" w:rsidR="0067771F" w:rsidRDefault="00CB0A46" w:rsidP="00ED4273">
      <w:r>
        <w:t xml:space="preserve">Um ein neues Projekt zu erstellen, muss </w:t>
      </w:r>
      <w:r w:rsidR="0018782C">
        <w:t xml:space="preserve">in dem Menü </w:t>
      </w:r>
      <w:r w:rsidR="0018782C" w:rsidRPr="0018782C">
        <w:rPr>
          <w:b/>
          <w:bCs/>
        </w:rPr>
        <w:t>File</w:t>
      </w:r>
      <w:r w:rsidR="0018782C">
        <w:t xml:space="preserve"> &gt; </w:t>
      </w:r>
      <w:r w:rsidR="0018782C" w:rsidRPr="0018782C">
        <w:rPr>
          <w:b/>
          <w:bCs/>
        </w:rPr>
        <w:t>New</w:t>
      </w:r>
      <w:r w:rsidR="0018782C">
        <w:t xml:space="preserve"> &gt; </w:t>
      </w:r>
      <w:r w:rsidR="0018782C" w:rsidRPr="0018782C">
        <w:rPr>
          <w:b/>
          <w:bCs/>
        </w:rPr>
        <w:t>Project…</w:t>
      </w:r>
      <w:r w:rsidR="0018782C">
        <w:rPr>
          <w:b/>
          <w:bCs/>
        </w:rPr>
        <w:t xml:space="preserve"> </w:t>
      </w:r>
      <w:r w:rsidR="0018782C">
        <w:t>ausgewählt werden</w:t>
      </w:r>
      <w:r w:rsidR="0067771F">
        <w:t xml:space="preserve">. Daraufhin öffnet sich ein „New Project“-Dialog, in dem </w:t>
      </w:r>
      <w:r w:rsidR="00A4150B">
        <w:t>das Format</w:t>
      </w:r>
      <w:r w:rsidR="0067771F">
        <w:t xml:space="preserve"> des Projekt</w:t>
      </w:r>
      <w:r w:rsidR="00A4150B">
        <w:t>e</w:t>
      </w:r>
      <w:r w:rsidR="0067771F">
        <w:t>s ausgewählt werden muss.</w:t>
      </w:r>
      <w:r w:rsidR="0018782C">
        <w:t xml:space="preserve"> </w:t>
      </w:r>
      <w:r w:rsidR="0067771F">
        <w:t>Wichtig hierbei ist nur die Auswahl in dem „C/C++“ Ordner.</w:t>
      </w:r>
      <w:r w:rsidR="00401E20">
        <w:t xml:space="preserve"> Darin kann unteranderem zwischen einem C- bzw. C++-Projekt ausgewählt werden</w:t>
      </w:r>
      <w:r w:rsidR="008A0D7A">
        <w:t xml:space="preserve"> (In diesem Beispiel wurde ein C++ Projekt ausgewählt)</w:t>
      </w:r>
      <w:r w:rsidR="00401E20">
        <w:t>.</w:t>
      </w:r>
    </w:p>
    <w:p w14:paraId="1455998C" w14:textId="77777777" w:rsidR="00A82F32" w:rsidRDefault="00A82F32" w:rsidP="00A82F32">
      <w:pPr>
        <w:keepNext/>
        <w:jc w:val="center"/>
      </w:pPr>
      <w:r w:rsidRPr="00A82F32">
        <w:rPr>
          <w:noProof/>
          <w:lang w:eastAsia="de-DE"/>
        </w:rPr>
        <w:lastRenderedPageBreak/>
        <w:drawing>
          <wp:inline distT="0" distB="0" distL="0" distR="0" wp14:anchorId="0E29E10C" wp14:editId="77AB3663">
            <wp:extent cx="4848902" cy="4696480"/>
            <wp:effectExtent l="0" t="0" r="8890" b="8890"/>
            <wp:docPr id="55" name="Grafik 5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descr="Ein Bild, das Text enthält.&#10;&#10;Automatisch generierte Beschreibung"/>
                    <pic:cNvPicPr/>
                  </pic:nvPicPr>
                  <pic:blipFill>
                    <a:blip r:embed="rId15"/>
                    <a:stretch>
                      <a:fillRect/>
                    </a:stretch>
                  </pic:blipFill>
                  <pic:spPr>
                    <a:xfrm>
                      <a:off x="0" y="0"/>
                      <a:ext cx="4848902" cy="4696480"/>
                    </a:xfrm>
                    <a:prstGeom prst="rect">
                      <a:avLst/>
                    </a:prstGeom>
                  </pic:spPr>
                </pic:pic>
              </a:graphicData>
            </a:graphic>
          </wp:inline>
        </w:drawing>
      </w:r>
    </w:p>
    <w:p w14:paraId="26E81E92" w14:textId="611B05B7" w:rsidR="00A82F32" w:rsidRDefault="00A82F32" w:rsidP="00A82F32">
      <w:pPr>
        <w:pStyle w:val="Beschriftung"/>
        <w:jc w:val="center"/>
      </w:pPr>
      <w:bookmarkStart w:id="16" w:name="_Toc96525503"/>
      <w:r>
        <w:t xml:space="preserve">Abbildung </w:t>
      </w:r>
      <w:fldSimple w:instr=" SEQ Abbildung \* ARABIC ">
        <w:r>
          <w:rPr>
            <w:noProof/>
          </w:rPr>
          <w:t>1</w:t>
        </w:r>
      </w:fldSimple>
      <w:r>
        <w:t>: "New Project"-Dialog in Eclipse</w:t>
      </w:r>
      <w:bookmarkEnd w:id="16"/>
    </w:p>
    <w:p w14:paraId="42D9A512" w14:textId="516B92B6" w:rsidR="00CB0A46" w:rsidRDefault="00401E20" w:rsidP="00ED4273">
      <w:r>
        <w:t>Nachdem einer dieser zwei Projekt</w:t>
      </w:r>
      <w:r w:rsidR="00A4150B">
        <w:t>formate</w:t>
      </w:r>
      <w:r>
        <w:t xml:space="preserve"> ausgewählt und auf die „Next &gt;“-Taste gedrückt wurde, öffnet sich ein Wizard, der nach dem Namen des Projekts fragt.</w:t>
      </w:r>
      <w:r w:rsidR="002137F7">
        <w:t xml:space="preserve"> </w:t>
      </w:r>
      <w:r w:rsidR="0018782C">
        <w:t xml:space="preserve">Alternativ </w:t>
      </w:r>
      <w:r w:rsidR="008A0D7A">
        <w:t>zu dieser Vorgehensweise</w:t>
      </w:r>
      <w:r w:rsidR="0018782C">
        <w:t xml:space="preserve"> kann auch </w:t>
      </w:r>
      <w:r w:rsidR="002137F7">
        <w:t xml:space="preserve">im Popup-Menü </w:t>
      </w:r>
      <w:r w:rsidR="0018782C">
        <w:t>d</w:t>
      </w:r>
      <w:r w:rsidR="002137F7">
        <w:t>er</w:t>
      </w:r>
      <w:r w:rsidR="0018782C">
        <w:t xml:space="preserve"> „New C/C++ Project“-Taste</w:t>
      </w:r>
      <w:r w:rsidR="002137F7">
        <w:t xml:space="preserve"> der Eintrag „C Project“ bzw. „C++ Project“ ausgewählt werden, um den Wizard zu öffnen</w:t>
      </w:r>
      <w:r w:rsidR="0018782C">
        <w:t>.</w:t>
      </w:r>
    </w:p>
    <w:p w14:paraId="1A1A85F2" w14:textId="77777777" w:rsidR="00A82F32" w:rsidRDefault="00A82F32" w:rsidP="00A82F32">
      <w:pPr>
        <w:keepNext/>
        <w:jc w:val="center"/>
      </w:pPr>
      <w:r w:rsidRPr="00A82F32">
        <w:rPr>
          <w:b/>
          <w:bCs/>
          <w:noProof/>
          <w:lang w:eastAsia="de-DE"/>
        </w:rPr>
        <w:lastRenderedPageBreak/>
        <w:drawing>
          <wp:inline distT="0" distB="0" distL="0" distR="0" wp14:anchorId="52DCEF97" wp14:editId="00E0659A">
            <wp:extent cx="4839375" cy="5706271"/>
            <wp:effectExtent l="0" t="0" r="0" b="8890"/>
            <wp:docPr id="56" name="Grafik 56"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fik 56" descr="Ein Bild, das Text, Screenshot, Monitor, schwarz enthält.&#10;&#10;Automatisch generierte Beschreibung"/>
                    <pic:cNvPicPr/>
                  </pic:nvPicPr>
                  <pic:blipFill>
                    <a:blip r:embed="rId16"/>
                    <a:stretch>
                      <a:fillRect/>
                    </a:stretch>
                  </pic:blipFill>
                  <pic:spPr>
                    <a:xfrm>
                      <a:off x="0" y="0"/>
                      <a:ext cx="4839375" cy="5706271"/>
                    </a:xfrm>
                    <a:prstGeom prst="rect">
                      <a:avLst/>
                    </a:prstGeom>
                  </pic:spPr>
                </pic:pic>
              </a:graphicData>
            </a:graphic>
          </wp:inline>
        </w:drawing>
      </w:r>
    </w:p>
    <w:p w14:paraId="7F7BDB8A" w14:textId="29E4CC5A" w:rsidR="002137F7" w:rsidRDefault="00A82F32" w:rsidP="00A82F32">
      <w:pPr>
        <w:pStyle w:val="Beschriftung"/>
        <w:jc w:val="center"/>
        <w:rPr>
          <w:b/>
          <w:bCs/>
        </w:rPr>
      </w:pPr>
      <w:bookmarkStart w:id="17" w:name="_Toc96525504"/>
      <w:r>
        <w:t xml:space="preserve">Abbildung </w:t>
      </w:r>
      <w:fldSimple w:instr=" SEQ Abbildung \* ARABIC ">
        <w:r>
          <w:rPr>
            <w:noProof/>
          </w:rPr>
          <w:t>2</w:t>
        </w:r>
      </w:fldSimple>
      <w:r>
        <w:t>: C++ Wizard in Eclipse</w:t>
      </w:r>
      <w:bookmarkEnd w:id="17"/>
    </w:p>
    <w:p w14:paraId="4F26ED38" w14:textId="77777777" w:rsidR="00A82F32" w:rsidRDefault="008A0D7A" w:rsidP="00ED4273">
      <w:r>
        <w:t xml:space="preserve">Als erstes muss der Name des Projekts in dem Feld „Project Name“ eingegeben werden. Daraufhin kann entschieden werden, ob das Projekt in dem geöffneten Workspace gespeichert werden soll oder unter einem anderen Pfad. Falls das Projekt nicht in dem Workspace gespeichert werden soll, muss der Haken bei „Use default location“ </w:t>
      </w:r>
      <w:r w:rsidR="00031C65">
        <w:t>entfernt</w:t>
      </w:r>
      <w:r>
        <w:t xml:space="preserve"> werden und </w:t>
      </w:r>
      <w:r w:rsidR="00031C65">
        <w:t xml:space="preserve">der entsprechende Pfad unter „Location“ eingegeben werden. Als nächstes muss der Projekttyp in dem Feld „Project type“ ausgewählt werden (In diesem Beispiel wurde </w:t>
      </w:r>
      <w:r w:rsidR="004160BF">
        <w:t>ein leeres Executable Projekt aus</w:t>
      </w:r>
      <w:r w:rsidR="00031C65">
        <w:t>gewählt). Als letztes muss nur noch die „Finish“-Taste gedrückt werden, um alle Angaben zu bestätigen und den Wizard zu schließen. Nun sollte in dem „C/C++ Projects“-View ein neues Projekt mit dem eingegeben Namen erscheinen</w:t>
      </w:r>
      <w:r w:rsidR="008036DE">
        <w:t xml:space="preserve"> </w:t>
      </w:r>
      <w:sdt>
        <w:sdtPr>
          <w:alias w:val="Don't edit this field"/>
          <w:tag w:val="CitaviPlaceholder#ff4c5ec4-f81c-43b1-a951-c4c5d0d534c0"/>
          <w:id w:val="291097782"/>
          <w:placeholder>
            <w:docPart w:val="DefaultPlaceholder_-1854013440"/>
          </w:placeholder>
        </w:sdtPr>
        <w:sdtContent>
          <w:r w:rsidR="008036DE">
            <w:fldChar w:fldCharType="begin"/>
          </w:r>
          <w:r w:rsidR="00A42A26">
            <w:instrText>ADDIN CitaviPlaceholder{eyIkaWQiOiIxIiwiRW50cmllcyI6W3siJGlkIjoiMiIsIklkIjoiYmQzYTE0NWItZWZiYi00OWYxLTk2MzktNWRjMWJjZmE3Mzkw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i0xMlQxNzozNjo1NiIsIlByb2plY3QiOnsiJHJlZiI6IjUifX0sIlVzZU51bWJlcmluZ1R5cGVPZlBhcmVudERvY3VtZW50IjpmYWxzZX1dLCJGb3JtYXR0ZWRUZXh0Ijp7IiRpZCI6IjgiLCJDb3VudCI6MSwiVGV4dFVuaXRzIjpbeyIkaWQiOiI5IiwiRm9udFN0eWxlIjp7IiRpZCI6IjEwIiwiTmV1dHJhbCI6dHJ1ZX0sIlJlYWRpbmdPcmRlciI6MSwiVGV4dCI6IlsxM10ifV19LCJUYWciOiJDaXRhdmlQbGFjZWhvbGRlciNmZjRjNWVjNC1mODFjLTQzYjEtYTk1MS1jNGM1ZDBkNTM0YzAiLCJUZXh0IjoiWzEzXSIsIldBSVZlcnNpb24iOiI2LjMuMC4wIn0=}</w:instrText>
          </w:r>
          <w:r w:rsidR="008036DE">
            <w:fldChar w:fldCharType="separate"/>
          </w:r>
          <w:r w:rsidR="00A42A26">
            <w:t>[13]</w:t>
          </w:r>
          <w:r w:rsidR="008036DE">
            <w:fldChar w:fldCharType="end"/>
          </w:r>
        </w:sdtContent>
      </w:sdt>
      <w:r w:rsidR="00031C65">
        <w:t>.</w:t>
      </w:r>
    </w:p>
    <w:p w14:paraId="652FB5A8" w14:textId="7E928864" w:rsidR="00AC1C17" w:rsidRDefault="00A82F32" w:rsidP="00ED4273">
      <w:r>
        <w:lastRenderedPageBreak/>
        <w:t>Dabei ist zusehen, dass</w:t>
      </w:r>
      <w:r w:rsidR="002341FF">
        <w:t xml:space="preserve"> neue Projekte in Eclipse</w:t>
      </w:r>
      <w:r w:rsidR="00AC1065">
        <w:t xml:space="preserve"> </w:t>
      </w:r>
      <w:r w:rsidR="002341FF">
        <w:t>nicht als leere Ordner, sondern mit einer gewissen Verzeichnisstruktur erstellt</w:t>
      </w:r>
      <w:r w:rsidR="00DC4BFF">
        <w:t xml:space="preserve"> werden</w:t>
      </w:r>
      <w:r w:rsidR="002341FF">
        <w:t xml:space="preserve">. Diese Struktur stammt aus intern gespeicherten Informationen, aus denen hervorgeht </w:t>
      </w:r>
      <w:r w:rsidR="009C08C6">
        <w:t>welche Unterordner und Dateien das Projekt enthalten soll. Diese Informationen können allerdings</w:t>
      </w:r>
      <w:r w:rsidR="005A1633">
        <w:t xml:space="preserve"> nicht ohne weiteres</w:t>
      </w:r>
      <w:r w:rsidR="009C08C6">
        <w:t xml:space="preserve"> verändert bzw. erweitert werden. </w:t>
      </w:r>
      <w:r w:rsidR="004C1B77">
        <w:t xml:space="preserve">Um in Eclipse trotzdem Projekte aus einer eigenen Vorlage erstellen zu können gibt es zwei Möglichkeiten. Die erste Möglichkeit ist </w:t>
      </w:r>
      <w:r w:rsidR="005A1633">
        <w:t xml:space="preserve">eine </w:t>
      </w:r>
      <w:r w:rsidR="004C1B77">
        <w:t>eigene</w:t>
      </w:r>
      <w:r w:rsidR="005A1633">
        <w:t xml:space="preserve"> </w:t>
      </w:r>
      <w:r w:rsidR="004C1B77">
        <w:t>Eclipse-</w:t>
      </w:r>
      <w:r w:rsidR="005A1633">
        <w:t>Erweiterung</w:t>
      </w:r>
      <w:r w:rsidR="004C1B77">
        <w:t xml:space="preserve"> zu programmieren, </w:t>
      </w:r>
      <w:r w:rsidR="007E6AAC">
        <w:t>die e</w:t>
      </w:r>
      <w:r w:rsidR="0068794B">
        <w:t xml:space="preserve">s </w:t>
      </w:r>
      <w:r w:rsidR="007E6AAC">
        <w:t>erlaubt ein neues Projektformat</w:t>
      </w:r>
      <w:r w:rsidR="0097248C">
        <w:t xml:space="preserve"> in Eclipse</w:t>
      </w:r>
      <w:r w:rsidR="007E6AAC">
        <w:t xml:space="preserve"> zu integrieren. </w:t>
      </w:r>
      <w:r w:rsidR="0097248C">
        <w:t>Zusätzlich muss mit der Erweiterung ein neuer Projekt-Wizard aufrufbar sein, mit dessen Hilfe ein neues Projekt aus dem neuen Projektformat erstellt werden kann.</w:t>
      </w:r>
      <w:r w:rsidR="00DC38FE">
        <w:t xml:space="preserve"> </w:t>
      </w:r>
      <w:r w:rsidR="0097248C">
        <w:t xml:space="preserve">Die zweite Möglichkeit ist </w:t>
      </w:r>
      <w:r w:rsidR="0084037C">
        <w:t>der Import eines zuvor mit Eclipse erstellten Projektes</w:t>
      </w:r>
      <w:r w:rsidR="001177E3">
        <w:t>, in den aktuellen Workspace. Dafür muss in</w:t>
      </w:r>
      <w:r w:rsidR="005B22AE">
        <w:t xml:space="preserve"> dem </w:t>
      </w:r>
      <w:r w:rsidR="001177E3">
        <w:t>Hauptm</w:t>
      </w:r>
      <w:r w:rsidR="005B22AE">
        <w:t xml:space="preserve">enü </w:t>
      </w:r>
      <w:r w:rsidR="005B22AE" w:rsidRPr="005B22AE">
        <w:rPr>
          <w:b/>
          <w:bCs/>
        </w:rPr>
        <w:t>File</w:t>
      </w:r>
      <w:r w:rsidR="005B22AE">
        <w:t xml:space="preserve"> &gt; </w:t>
      </w:r>
      <w:r w:rsidR="005B22AE" w:rsidRPr="005B22AE">
        <w:rPr>
          <w:b/>
          <w:bCs/>
        </w:rPr>
        <w:t>import…</w:t>
      </w:r>
      <w:r w:rsidR="005B22AE">
        <w:t xml:space="preserve"> ausgewählt werden, um ein „Import“-Dialog zu öffnen.</w:t>
      </w:r>
    </w:p>
    <w:p w14:paraId="3B7D2C15" w14:textId="77777777" w:rsidR="00A82F32" w:rsidRDefault="00A82F32" w:rsidP="00A82F32">
      <w:pPr>
        <w:keepNext/>
        <w:jc w:val="center"/>
      </w:pPr>
      <w:r w:rsidRPr="00A82F32">
        <w:rPr>
          <w:b/>
          <w:bCs/>
          <w:noProof/>
          <w:lang w:eastAsia="de-DE"/>
        </w:rPr>
        <w:drawing>
          <wp:inline distT="0" distB="0" distL="0" distR="0" wp14:anchorId="50D2C9FC" wp14:editId="419B9A25">
            <wp:extent cx="4848902" cy="5182323"/>
            <wp:effectExtent l="0" t="0" r="8890" b="0"/>
            <wp:docPr id="57" name="Grafik 57" descr="Ein Bild, das Text, Screenshot, Monito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fik 57" descr="Ein Bild, das Text, Screenshot, Monitor enthält.&#10;&#10;Automatisch generierte Beschreibung"/>
                    <pic:cNvPicPr/>
                  </pic:nvPicPr>
                  <pic:blipFill>
                    <a:blip r:embed="rId17"/>
                    <a:stretch>
                      <a:fillRect/>
                    </a:stretch>
                  </pic:blipFill>
                  <pic:spPr>
                    <a:xfrm>
                      <a:off x="0" y="0"/>
                      <a:ext cx="4848902" cy="5182323"/>
                    </a:xfrm>
                    <a:prstGeom prst="rect">
                      <a:avLst/>
                    </a:prstGeom>
                  </pic:spPr>
                </pic:pic>
              </a:graphicData>
            </a:graphic>
          </wp:inline>
        </w:drawing>
      </w:r>
    </w:p>
    <w:p w14:paraId="4758EDD9" w14:textId="4D01F3E5" w:rsidR="005B22AE" w:rsidRDefault="00A82F32" w:rsidP="00A82F32">
      <w:pPr>
        <w:pStyle w:val="Beschriftung"/>
        <w:jc w:val="center"/>
        <w:rPr>
          <w:b/>
          <w:bCs/>
        </w:rPr>
      </w:pPr>
      <w:bookmarkStart w:id="18" w:name="_Toc96525505"/>
      <w:r>
        <w:t xml:space="preserve">Abbildung </w:t>
      </w:r>
      <w:fldSimple w:instr=" SEQ Abbildung \* ARABIC ">
        <w:r>
          <w:rPr>
            <w:noProof/>
          </w:rPr>
          <w:t>3</w:t>
        </w:r>
      </w:fldSimple>
      <w:r>
        <w:t>: "Import"-Dialog Seite 1 in Eclipse</w:t>
      </w:r>
      <w:bookmarkEnd w:id="18"/>
    </w:p>
    <w:p w14:paraId="0585E166" w14:textId="47B5326F" w:rsidR="005B22AE" w:rsidRDefault="00B74FE2" w:rsidP="00ED4273">
      <w:r>
        <w:lastRenderedPageBreak/>
        <w:t>Auf der ersten Seite muss</w:t>
      </w:r>
      <w:r w:rsidR="005B22AE">
        <w:t xml:space="preserve"> </w:t>
      </w:r>
      <w:r w:rsidR="005B22AE" w:rsidRPr="005B22AE">
        <w:rPr>
          <w:b/>
          <w:bCs/>
        </w:rPr>
        <w:t>General</w:t>
      </w:r>
      <w:r w:rsidR="005B22AE">
        <w:t xml:space="preserve"> &gt; </w:t>
      </w:r>
      <w:r w:rsidR="005B22AE" w:rsidRPr="005B22AE">
        <w:rPr>
          <w:b/>
          <w:bCs/>
        </w:rPr>
        <w:t>Existing Projects into Workspace</w:t>
      </w:r>
      <w:r w:rsidR="005B22AE">
        <w:t xml:space="preserve"> ausgewählt </w:t>
      </w:r>
      <w:r>
        <w:t>und bestätigt werden</w:t>
      </w:r>
      <w:r w:rsidR="005B22AE">
        <w:t xml:space="preserve">. Dadurch </w:t>
      </w:r>
      <w:r w:rsidR="006F3E6F">
        <w:t xml:space="preserve">wird die </w:t>
      </w:r>
      <w:r>
        <w:t>zweite</w:t>
      </w:r>
      <w:r w:rsidR="006F3E6F">
        <w:t xml:space="preserve"> Seite des Dialogs aufgerufen, auf der in „Select root directory“ das Verzeichnis der Projekt-Vorlage ausgewählt werden muss.</w:t>
      </w:r>
    </w:p>
    <w:p w14:paraId="1DB9A944" w14:textId="77777777" w:rsidR="00A82F32" w:rsidRDefault="00A82F32" w:rsidP="00A82F32">
      <w:pPr>
        <w:keepNext/>
        <w:jc w:val="center"/>
      </w:pPr>
      <w:r w:rsidRPr="00A82F32">
        <w:rPr>
          <w:b/>
          <w:bCs/>
          <w:noProof/>
          <w:lang w:eastAsia="de-DE"/>
        </w:rPr>
        <w:drawing>
          <wp:inline distT="0" distB="0" distL="0" distR="0" wp14:anchorId="09EE2550" wp14:editId="101A370C">
            <wp:extent cx="4867954" cy="6687483"/>
            <wp:effectExtent l="0" t="0" r="889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67954" cy="6687483"/>
                    </a:xfrm>
                    <a:prstGeom prst="rect">
                      <a:avLst/>
                    </a:prstGeom>
                  </pic:spPr>
                </pic:pic>
              </a:graphicData>
            </a:graphic>
          </wp:inline>
        </w:drawing>
      </w:r>
    </w:p>
    <w:p w14:paraId="28FEF3C8" w14:textId="31CC3F0C" w:rsidR="006F3E6F" w:rsidRDefault="00A82F32" w:rsidP="00A82F32">
      <w:pPr>
        <w:pStyle w:val="Beschriftung"/>
        <w:jc w:val="center"/>
        <w:rPr>
          <w:b/>
          <w:bCs/>
        </w:rPr>
      </w:pPr>
      <w:bookmarkStart w:id="19" w:name="_Toc96525506"/>
      <w:r>
        <w:t xml:space="preserve">Abbildung </w:t>
      </w:r>
      <w:fldSimple w:instr=" SEQ Abbildung \* ARABIC ">
        <w:r>
          <w:rPr>
            <w:noProof/>
          </w:rPr>
          <w:t>4</w:t>
        </w:r>
      </w:fldSimple>
      <w:r>
        <w:t>: "Import"-Dialog Seite 2 in Eclipse</w:t>
      </w:r>
      <w:bookmarkEnd w:id="19"/>
    </w:p>
    <w:p w14:paraId="393190C2" w14:textId="0C6D011E" w:rsidR="006F3E6F" w:rsidRDefault="006F3E6F" w:rsidP="00ED4273">
      <w:r>
        <w:t xml:space="preserve">Als </w:t>
      </w:r>
      <w:r w:rsidR="0003160E">
        <w:t>letztes</w:t>
      </w:r>
      <w:r>
        <w:t xml:space="preserve"> muss </w:t>
      </w:r>
      <w:r w:rsidR="00B74FE2">
        <w:t xml:space="preserve">das richtige Projekt </w:t>
      </w:r>
      <w:r>
        <w:t xml:space="preserve">in der „Projects“-Liste </w:t>
      </w:r>
      <w:r w:rsidR="00B74FE2">
        <w:t>ausgewählt und</w:t>
      </w:r>
      <w:r>
        <w:t xml:space="preserve"> </w:t>
      </w:r>
      <w:r w:rsidR="00B74FE2">
        <w:t>bestätigt werden</w:t>
      </w:r>
      <w:r>
        <w:t xml:space="preserve">. Dadurch wird das Projekt in den aktuellen Workspace </w:t>
      </w:r>
      <w:r w:rsidR="0093185F">
        <w:t>kopiert</w:t>
      </w:r>
      <w:r>
        <w:t>.</w:t>
      </w:r>
    </w:p>
    <w:p w14:paraId="55C49E1E" w14:textId="505A8EC5" w:rsidR="008D30A7" w:rsidRDefault="008F5BA1" w:rsidP="00ED4273">
      <w:r>
        <w:lastRenderedPageBreak/>
        <w:t xml:space="preserve">Beide Möglichkeiten sind nicht ausreichend, um das Problem dieser Bachelorarbeit zu lösen. </w:t>
      </w:r>
      <w:r w:rsidR="009F41F6">
        <w:t xml:space="preserve">Für die Umsetzung der ersten Möglichkeit benötigt man spezielle Kenntnisse über die Architektur von Eclipse, sowie fortgeschrittene Programmierkenntnisse, um eine eigene Erweiterung für Eclipse zu entwickeln. </w:t>
      </w:r>
      <w:r w:rsidR="00752990">
        <w:t xml:space="preserve">Außerdem können mit einer solchen Erweiterung Projekte nur erstellt </w:t>
      </w:r>
      <w:r w:rsidR="007F382D">
        <w:t xml:space="preserve">und nicht aktualisiert werden. Das bedeutet, dass trotz der Erweiterung in Eclipse keine Möglichkeit besteht existierende Projekte mit der Vorlage, aus der das Projekt hervorgeht, zu vergleichen und zu aktualisieren, falls die Vorlage nach der Erstellung des Projekts verändert oder erweitert wurde. </w:t>
      </w:r>
      <w:r w:rsidR="009F41F6">
        <w:t xml:space="preserve">Die zweite Möglichkeit </w:t>
      </w:r>
      <w:r w:rsidR="007F382D">
        <w:t xml:space="preserve">ist zwar </w:t>
      </w:r>
      <w:r w:rsidR="001662C1">
        <w:t xml:space="preserve">die einfachere, </w:t>
      </w:r>
      <w:r w:rsidR="008D30A7">
        <w:t>aber auch die</w:t>
      </w:r>
      <w:r w:rsidR="001662C1">
        <w:t xml:space="preserve"> schlechtere</w:t>
      </w:r>
      <w:r w:rsidR="00EE1C29">
        <w:t xml:space="preserve"> </w:t>
      </w:r>
      <w:r w:rsidR="00F00058">
        <w:t>Option,</w:t>
      </w:r>
      <w:r w:rsidR="00EE1C29">
        <w:t xml:space="preserve"> </w:t>
      </w:r>
      <w:r w:rsidR="001662C1">
        <w:t xml:space="preserve">da bei dem Import Befehl </w:t>
      </w:r>
      <w:r w:rsidR="008D30A7">
        <w:t xml:space="preserve">lediglich </w:t>
      </w:r>
      <w:r w:rsidR="003B5B67">
        <w:t>ein existierendes Projekt in den aktuellen Workspace kopiert</w:t>
      </w:r>
      <w:r w:rsidR="008D30A7">
        <w:t xml:space="preserve"> wird</w:t>
      </w:r>
      <w:r w:rsidR="003B5B67">
        <w:t xml:space="preserve">. </w:t>
      </w:r>
      <w:r w:rsidR="008D30A7">
        <w:t>Das bedeutet, dass bei dieser Methode keine richtige Projekterst</w:t>
      </w:r>
      <w:r w:rsidR="00C203A4">
        <w:t>e</w:t>
      </w:r>
      <w:r w:rsidR="008D30A7">
        <w:t xml:space="preserve">llung </w:t>
      </w:r>
      <w:r w:rsidR="00C203A4">
        <w:t>mittels einer Projekt-Vorlage abläuft, sondern nur eine einfache Kopie</w:t>
      </w:r>
      <w:r w:rsidR="006C5B14">
        <w:t xml:space="preserve"> erstellt wird, bei der alle</w:t>
      </w:r>
      <w:r w:rsidR="00C203A4">
        <w:t xml:space="preserve"> Metadaten</w:t>
      </w:r>
      <w:r w:rsidR="006C5B14">
        <w:t xml:space="preserve"> </w:t>
      </w:r>
      <w:r w:rsidR="00C203A4">
        <w:t>im Nachhinein manuell angepasst werden</w:t>
      </w:r>
      <w:r w:rsidR="006C5B14">
        <w:t xml:space="preserve"> müssen</w:t>
      </w:r>
      <w:r w:rsidR="00C203A4">
        <w:t>.</w:t>
      </w:r>
    </w:p>
    <w:p w14:paraId="4B956946" w14:textId="7A09C762" w:rsidR="00EE32A8" w:rsidRPr="00EE32A8" w:rsidRDefault="00EE32A8" w:rsidP="0036748D">
      <w:pPr>
        <w:pStyle w:val="berschrift3"/>
        <w:numPr>
          <w:ilvl w:val="2"/>
          <w:numId w:val="1"/>
        </w:numPr>
      </w:pPr>
      <w:bookmarkStart w:id="20" w:name="_Toc96525596"/>
      <w:r>
        <w:t>CLion IDE</w:t>
      </w:r>
      <w:bookmarkEnd w:id="20"/>
    </w:p>
    <w:p w14:paraId="4C1703FD" w14:textId="2E693664" w:rsidR="002830EC" w:rsidRDefault="002830EC" w:rsidP="002830EC">
      <w:r>
        <w:t xml:space="preserve">CLion ist eine plattformübergreifende IDE von JetBrains für C/C++. </w:t>
      </w:r>
      <w:r w:rsidR="00AD59E1">
        <w:t>Anders als Eclipse (Abschnitt 2.4.1) und VSCode (Abschnitt 2.4.2) ist CLion kostenpflichtig mit einer kostenlosen 30-tägigen Testphase</w:t>
      </w:r>
      <w:r w:rsidR="006D2468">
        <w:t xml:space="preserve"> </w:t>
      </w:r>
      <w:sdt>
        <w:sdtPr>
          <w:alias w:val="Don't edit this field"/>
          <w:tag w:val="CitaviPlaceholder#1681642a-7c24-4b25-aeab-3846da026a5c"/>
          <w:id w:val="-1402604571"/>
          <w:placeholder>
            <w:docPart w:val="DefaultPlaceholder_-1854013440"/>
          </w:placeholder>
        </w:sdtPr>
        <w:sdtContent>
          <w:r w:rsidR="006D2468">
            <w:fldChar w:fldCharType="begin"/>
          </w:r>
          <w:r w:rsidR="00A42A26">
            <w:instrText>ADDIN CitaviPlaceholder{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}</w:instrText>
          </w:r>
          <w:r w:rsidR="006D2468">
            <w:fldChar w:fldCharType="separate"/>
          </w:r>
          <w:r w:rsidR="00A42A26">
            <w:t>[14]</w:t>
          </w:r>
          <w:r w:rsidR="006D2468">
            <w:fldChar w:fldCharType="end"/>
          </w:r>
        </w:sdtContent>
      </w:sdt>
      <w:r w:rsidR="00AD59E1">
        <w:t>.</w:t>
      </w:r>
      <w:r w:rsidR="003F0FB2">
        <w:t xml:space="preserve"> </w:t>
      </w:r>
    </w:p>
    <w:p w14:paraId="2582030E" w14:textId="33951BEF" w:rsidR="00D950D5" w:rsidRDefault="00D80B9D" w:rsidP="005B4692">
      <w:r>
        <w:t>W</w:t>
      </w:r>
      <w:r w:rsidR="00F32D52">
        <w:t>ie Eclipse</w:t>
      </w:r>
      <w:r>
        <w:t xml:space="preserve"> ist CLion</w:t>
      </w:r>
      <w:r w:rsidR="00F32D52">
        <w:t xml:space="preserve"> eine projektbasierte IDE</w:t>
      </w:r>
      <w:r w:rsidR="002541E6">
        <w:t>,</w:t>
      </w:r>
      <w:r w:rsidR="00F32D52">
        <w:t xml:space="preserve"> </w:t>
      </w:r>
      <w:r w:rsidR="002541E6">
        <w:t xml:space="preserve">in der </w:t>
      </w:r>
      <w:r w:rsidR="00F32D52">
        <w:t>alles was</w:t>
      </w:r>
      <w:r w:rsidR="002541E6">
        <w:t xml:space="preserve"> </w:t>
      </w:r>
      <w:r w:rsidR="00F32D52">
        <w:t xml:space="preserve">in CLion </w:t>
      </w:r>
      <w:r w:rsidR="002541E6">
        <w:t>ge</w:t>
      </w:r>
      <w:r w:rsidR="00F32D52">
        <w:t>macht</w:t>
      </w:r>
      <w:r w:rsidR="002541E6">
        <w:t xml:space="preserve"> wird, im Kontext eines Projektes</w:t>
      </w:r>
      <w:r w:rsidR="00F20572">
        <w:t xml:space="preserve"> passiert</w:t>
      </w:r>
      <w:r w:rsidR="002541E6">
        <w:t>. D</w:t>
      </w:r>
      <w:r w:rsidR="00B211D7">
        <w:t>as</w:t>
      </w:r>
      <w:r w:rsidR="002541E6">
        <w:t xml:space="preserve"> Projekt</w:t>
      </w:r>
      <w:r w:rsidR="00F20572">
        <w:t xml:space="preserve"> ist eine Organisationseinheit mit einer gewissen Verzeichnisstruktur und stellt </w:t>
      </w:r>
      <w:r w:rsidR="007D0731">
        <w:t>dadurch</w:t>
      </w:r>
      <w:r w:rsidR="00F20572">
        <w:t xml:space="preserve"> ein komplettes Softwareprojekt dar</w:t>
      </w:r>
      <w:r w:rsidR="000C74BB">
        <w:t xml:space="preserve"> </w:t>
      </w:r>
      <w:sdt>
        <w:sdtPr>
          <w:alias w:val="Don't edit this field"/>
          <w:tag w:val="CitaviPlaceholder#6f5d5910-9cfe-4179-966e-476ab903758a"/>
          <w:id w:val="-878772107"/>
          <w:placeholder>
            <w:docPart w:val="DefaultPlaceholder_-1854013440"/>
          </w:placeholder>
        </w:sdtPr>
        <w:sdtContent>
          <w:r w:rsidR="000C74BB">
            <w:fldChar w:fldCharType="begin"/>
          </w:r>
          <w:r w:rsidR="00A42A26">
            <w:instrText>ADDIN CitaviPlaceholder{eyIkaWQiOiIxIiwiRW50cmllcyI6W3siJGlkIjoiMiIsIklkIjoiMDZhMzI4YTgtZjcyNy00MGQ1LWI2ZDktZDJiZTA0YTBhMjg4IiwiUmFuZ2VMZW5ndGgiOjQsIlJlZmVyZW5jZUlkIjoiYjI2ZDFhNDAtZDk5Yy00MWI3LWFjYzUtMDAwYzE2NDY1Y2NmIiwiUmVmZXJlbmNlIjp7IiRpZCI6IjMiLCJBYnN0cmFjdENvbXBsZXhpdHkiOjAsIkFic3RyYWN0U291cmNlVGV4dEZvcm1hdCI6MCwiQWNjZXNzRGF0ZSI6IjIwMjEtMTItMDhUMTM6MTg6MzkuNDQ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MyAxOCAzOTAwMFogLSBRdWljayBzdGFydCBndWlkZSAgQ0xpb24uanBnIiwiUHJvcGVydGllcyI6eyIkaWQiOiI3In19LCJEYXRlIjoiMjAyMS0xMi0wOFQxMzoxODoz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TVdIn1dfSwiVGFnIjoiQ2l0YXZpUGxhY2Vob2xkZXIjNmY1ZDU5MTAtOWNmZS00MTc5LTk2NmUtNDc2YWI5MDM3NThhIiwiVGV4dCI6IlsxNV0iLCJXQUlWZXJzaW9uIjoiNi4zLjAuMCJ9}</w:instrText>
          </w:r>
          <w:r w:rsidR="000C74BB">
            <w:fldChar w:fldCharType="separate"/>
          </w:r>
          <w:r w:rsidR="00A42A26">
            <w:t>[15]</w:t>
          </w:r>
          <w:r w:rsidR="000C74BB">
            <w:fldChar w:fldCharType="end"/>
          </w:r>
        </w:sdtContent>
      </w:sdt>
      <w:r w:rsidR="00F20572">
        <w:t>.</w:t>
      </w:r>
      <w:r w:rsidR="00DC1144">
        <w:t xml:space="preserve"> </w:t>
      </w:r>
      <w:r w:rsidR="005B4692">
        <w:t xml:space="preserve">CLion unterstützt dabei vier verschiedene Projektformate: Cmake, Gradle, </w:t>
      </w:r>
      <w:r w:rsidR="005B4692" w:rsidRPr="005B4692">
        <w:t>JSON</w:t>
      </w:r>
      <w:r w:rsidR="009F06E5">
        <w:fldChar w:fldCharType="begin"/>
      </w:r>
      <w:r w:rsidR="009F06E5">
        <w:instrText xml:space="preserve"> XE "</w:instrText>
      </w:r>
      <w:r w:rsidR="009F06E5" w:rsidRPr="00110CAE">
        <w:instrText>JSON</w:instrText>
      </w:r>
      <w:r w:rsidR="009F06E5">
        <w:instrText>" \t "</w:instrText>
      </w:r>
      <w:r w:rsidR="009F06E5" w:rsidRPr="006A67C9">
        <w:rPr>
          <w:rFonts w:asciiTheme="minorHAnsi" w:hAnsiTheme="minorHAnsi" w:cstheme="minorHAnsi"/>
          <w:i/>
        </w:rPr>
        <w:instrText>JavaScript Object Notation</w:instrText>
      </w:r>
      <w:r w:rsidR="009F06E5">
        <w:instrText xml:space="preserve">" </w:instrText>
      </w:r>
      <w:r w:rsidR="009F06E5">
        <w:fldChar w:fldCharType="end"/>
      </w:r>
      <w:r w:rsidR="005B4692" w:rsidRPr="005B4692">
        <w:t>-Kompilierungsdatenbank</w:t>
      </w:r>
      <w:r w:rsidR="00666427">
        <w:t xml:space="preserve"> (dieses Format </w:t>
      </w:r>
      <w:r w:rsidR="00646D51">
        <w:t>ist</w:t>
      </w:r>
      <w:r w:rsidR="00666427">
        <w:t xml:space="preserve"> im Rahmen dieser Bachelorarbeit nicht weiter </w:t>
      </w:r>
      <w:r w:rsidR="00646D51">
        <w:t>relevant und wird deshalb nicht weiter beachtet</w:t>
      </w:r>
      <w:r w:rsidR="00666427">
        <w:t>)</w:t>
      </w:r>
      <w:r w:rsidR="005B4692">
        <w:t>, GNU Makefile</w:t>
      </w:r>
      <w:r w:rsidR="000C74BB">
        <w:t xml:space="preserve"> </w:t>
      </w:r>
      <w:sdt>
        <w:sdtPr>
          <w:alias w:val="Don't edit this field"/>
          <w:tag w:val="CitaviPlaceholder#70be1418-2ad8-43f7-a875-27127b6d76df"/>
          <w:id w:val="485298020"/>
          <w:placeholder>
            <w:docPart w:val="DefaultPlaceholder_-1854013440"/>
          </w:placeholder>
        </w:sdtPr>
        <w:sdtContent>
          <w:r w:rsidR="000C74BB">
            <w:fldChar w:fldCharType="begin"/>
          </w:r>
          <w:r w:rsidR="00A42A26">
            <w:instrText>ADDIN CitaviPlaceholder{eyIkaWQiOiIxIiwiRW50cmllcyI6W3siJGlkIjoiMiIsIklkIjoiN2UwZjQyZWEtNmUzNC00NTA2LTk2NWUtNTQ4MTNmZDQwYjE3IiwiUmFuZ2VMZW5ndGgiOjQsIlJlZmVyZW5jZUlkIjoiN2EwODgyMmYtZmMwYi00NDU3LWI5NTYtZTBlN2QyZGI4YmNiIiwiUmVmZXJlbmNlIjp7IiRpZCI6IjMiLCJBYnN0cmFjdENvbXBsZXhpdHkiOjAsIkFic3RyYWN0U291cmNlVGV4dEZvcm1hdCI6MCwiQWNjZXNzRGF0ZSI6IjIwMjEtMTItMDhUMTQ6MzU6MjAuMDg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SAyMDAwMFogLSBGaWxlIHRlbXBsYXRlcyAgQ0xpb24uanBnIiwiUHJvcGVydGllcyI6eyIkaWQiOiI3In19LCJEYXRlIjoiMjAyMS0xMi0wOFQxNDozNToy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TZdIn1dfSwiVGFnIjoiQ2l0YXZpUGxhY2Vob2xkZXIjNzBiZTE0MTgtMmFkOC00M2Y3LWE4NzUtMjcxMjdiNmQ3NmRmIiwiVGV4dCI6IlsxNl0iLCJXQUlWZXJzaW9uIjoiNi4zLjAuMCJ9}</w:instrText>
          </w:r>
          <w:r w:rsidR="000C74BB">
            <w:fldChar w:fldCharType="separate"/>
          </w:r>
          <w:r w:rsidR="00A42A26">
            <w:t>[16]</w:t>
          </w:r>
          <w:r w:rsidR="000C74BB">
            <w:fldChar w:fldCharType="end"/>
          </w:r>
        </w:sdtContent>
      </w:sdt>
      <w:r w:rsidR="005B4692">
        <w:t xml:space="preserve">. Allerdings können durch CLion nur Cmake-Projekte neu erstellt werden. </w:t>
      </w:r>
      <w:r w:rsidR="000C74BB">
        <w:t xml:space="preserve">Projekte mit den anderen drei Projektformaten müssen extern initialisiert werden und können anschließend in CLion geöffnet und bearbeitet werden </w:t>
      </w:r>
      <w:sdt>
        <w:sdtPr>
          <w:alias w:val="Don't edit this field"/>
          <w:tag w:val="CitaviPlaceholder#a24f2bc8-7de6-4e40-885d-ea57d9e3f5a8"/>
          <w:id w:val="1660415619"/>
          <w:placeholder>
            <w:docPart w:val="DefaultPlaceholder_-1854013440"/>
          </w:placeholder>
        </w:sdtPr>
        <w:sdtContent>
          <w:r w:rsidR="00362BF8">
            <w:fldChar w:fldCharType="begin"/>
          </w:r>
          <w:r w:rsidR="00A42A26">
            <w:instrText>ADDIN CitaviPlaceholder{eyIkaWQiOiIxIiwiRW50cmllcyI6W3siJGlkIjoiMiIsIklkIjoiZTZhOGYwMDYtYzQzOC00MDk4LTliMzYtYzVjYTc0MzVjMzI3IiwiUmFuZ2VMZW5ndGgiOjMsIlJlZmVyZW5jZUlkIjoiMGI3OWZhOGQtOWRiZi00Y2M1LTg0MmItOTc0YzhlZmQyOTlmIiwiUmVmZXJlbmNlIjp7IiRpZCI6IjMiLCJBYnN0cmFjdENvbXBsZXhpdHkiOjAsIkFic3RyYWN0U291cmNlVGV4dEZvcm1hdCI6MCwiQWNjZXNzRGF0ZSI6IjIwMjEtMTItMDhUMTQ6MzY6MjkuOTMx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iAyOTAwMFogLSBGaWxlIHRlbXBsYXRlcyAgQ0xpb24uanBnIiwiUHJvcGVydGllcyI6eyIkaWQiOiI3In19LCJEYXRlIjoiMjAyMS0xMi0wOFQxNDozNjoy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}</w:instrText>
          </w:r>
          <w:r w:rsidR="00362BF8">
            <w:fldChar w:fldCharType="separate"/>
          </w:r>
          <w:r w:rsidR="00A42A26">
            <w:t>[17–20]</w:t>
          </w:r>
          <w:r w:rsidR="00362BF8">
            <w:fldChar w:fldCharType="end"/>
          </w:r>
        </w:sdtContent>
      </w:sdt>
      <w:r w:rsidR="000C74BB">
        <w:t xml:space="preserve">. </w:t>
      </w:r>
      <w:r w:rsidR="00B9571A">
        <w:t>Um ein Projekt zu öffnen, m</w:t>
      </w:r>
      <w:r w:rsidR="00D950D5">
        <w:t>ü</w:t>
      </w:r>
      <w:r w:rsidR="00B9571A">
        <w:t>ss</w:t>
      </w:r>
      <w:r w:rsidR="00D950D5">
        <w:t>en</w:t>
      </w:r>
      <w:r w:rsidR="00B9571A">
        <w:t xml:space="preserve"> in CLion die Menüpunkte </w:t>
      </w:r>
      <w:r w:rsidR="00B9571A" w:rsidRPr="00B9571A">
        <w:rPr>
          <w:b/>
          <w:bCs/>
        </w:rPr>
        <w:t>File</w:t>
      </w:r>
      <w:r w:rsidR="00B9571A">
        <w:t xml:space="preserve"> &gt; </w:t>
      </w:r>
      <w:r w:rsidR="00B9571A" w:rsidRPr="00B9571A">
        <w:rPr>
          <w:b/>
          <w:bCs/>
        </w:rPr>
        <w:t>Open…</w:t>
      </w:r>
      <w:r w:rsidR="00B9571A">
        <w:rPr>
          <w:b/>
          <w:bCs/>
        </w:rPr>
        <w:t xml:space="preserve"> </w:t>
      </w:r>
      <w:r w:rsidR="00B9571A">
        <w:rPr>
          <w:bCs/>
        </w:rPr>
        <w:t>ausgewählt werden</w:t>
      </w:r>
      <w:r w:rsidR="00B211D7">
        <w:rPr>
          <w:bCs/>
        </w:rPr>
        <w:t>.</w:t>
      </w:r>
      <w:r w:rsidR="00D950D5">
        <w:rPr>
          <w:bCs/>
        </w:rPr>
        <w:t xml:space="preserve"> </w:t>
      </w:r>
      <w:r w:rsidR="00B211D7">
        <w:rPr>
          <w:bCs/>
        </w:rPr>
        <w:t xml:space="preserve">Dadurch öffnet sich </w:t>
      </w:r>
      <w:r w:rsidR="00B9571A">
        <w:t xml:space="preserve">ein </w:t>
      </w:r>
      <w:r w:rsidR="00DB3DFA">
        <w:t>„</w:t>
      </w:r>
      <w:r w:rsidR="00442940">
        <w:t>Pfad auswählen</w:t>
      </w:r>
      <w:r w:rsidR="00DB3DFA">
        <w:t>-</w:t>
      </w:r>
      <w:r w:rsidR="00442940">
        <w:t>Dialog</w:t>
      </w:r>
      <w:r w:rsidR="00DB3DFA">
        <w:t>“</w:t>
      </w:r>
      <w:r w:rsidR="00442940">
        <w:t xml:space="preserve">. </w:t>
      </w:r>
      <w:r w:rsidR="00887FAE">
        <w:t>Im Falle eines CMake-Projektes, reicht es, in diesem Dialog das Verzeichnis des Projekts auszuwählen, wenn sich in diesem Projekt eine „CMakeLists.txt“ Datei befindet.</w:t>
      </w:r>
    </w:p>
    <w:p w14:paraId="5444093B" w14:textId="77777777" w:rsidR="00D950D5" w:rsidRDefault="00D950D5" w:rsidP="00D950D5">
      <w:pPr>
        <w:keepNext/>
        <w:jc w:val="center"/>
      </w:pPr>
      <w:r w:rsidRPr="00D950D5">
        <w:rPr>
          <w:noProof/>
          <w:lang w:eastAsia="de-DE"/>
        </w:rPr>
        <w:lastRenderedPageBreak/>
        <w:drawing>
          <wp:inline distT="0" distB="0" distL="0" distR="0" wp14:anchorId="1C4C8BFF" wp14:editId="3FA37F11">
            <wp:extent cx="4020111" cy="4620270"/>
            <wp:effectExtent l="0" t="0" r="0" b="8890"/>
            <wp:docPr id="45" name="Grafik 4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fik 45" descr="Ein Bild, das Text enthält.&#10;&#10;Automatisch generierte Beschreibung"/>
                    <pic:cNvPicPr/>
                  </pic:nvPicPr>
                  <pic:blipFill>
                    <a:blip r:embed="rId19"/>
                    <a:stretch>
                      <a:fillRect/>
                    </a:stretch>
                  </pic:blipFill>
                  <pic:spPr>
                    <a:xfrm>
                      <a:off x="0" y="0"/>
                      <a:ext cx="4020111" cy="4620270"/>
                    </a:xfrm>
                    <a:prstGeom prst="rect">
                      <a:avLst/>
                    </a:prstGeom>
                  </pic:spPr>
                </pic:pic>
              </a:graphicData>
            </a:graphic>
          </wp:inline>
        </w:drawing>
      </w:r>
    </w:p>
    <w:p w14:paraId="53BE9BCE" w14:textId="69F32AEC" w:rsidR="00D950D5" w:rsidRDefault="00D950D5" w:rsidP="00D950D5">
      <w:pPr>
        <w:pStyle w:val="Beschriftung"/>
        <w:jc w:val="center"/>
      </w:pPr>
      <w:bookmarkStart w:id="21" w:name="_Toc96525507"/>
      <w:r>
        <w:t xml:space="preserve">Abbildung </w:t>
      </w:r>
      <w:fldSimple w:instr=" SEQ Abbildung \* ARABIC ">
        <w:r w:rsidR="00A82F32">
          <w:rPr>
            <w:noProof/>
          </w:rPr>
          <w:t>5</w:t>
        </w:r>
      </w:fldSimple>
      <w:r>
        <w:t>: "Pfad auswählen"-Dialog in CLion</w:t>
      </w:r>
      <w:bookmarkEnd w:id="21"/>
    </w:p>
    <w:p w14:paraId="7A949D9B" w14:textId="12B95463" w:rsidR="00D950D5" w:rsidRDefault="00D950D5" w:rsidP="005B4692">
      <w:r>
        <w:t xml:space="preserve">Als zweites öffnet sich ein weiterer Dialog, in dem „Trust Project“ ausgewählt werden muss, um den </w:t>
      </w:r>
      <w:r w:rsidR="00CD05BB">
        <w:t>Inhalten des Projekts zu vertrauen.</w:t>
      </w:r>
    </w:p>
    <w:p w14:paraId="218B7CA3" w14:textId="77777777" w:rsidR="00D950D5" w:rsidRDefault="00D950D5" w:rsidP="00D950D5">
      <w:pPr>
        <w:keepNext/>
        <w:jc w:val="center"/>
      </w:pPr>
      <w:r w:rsidRPr="00D950D5">
        <w:rPr>
          <w:noProof/>
          <w:lang w:eastAsia="de-DE"/>
        </w:rPr>
        <w:drawing>
          <wp:inline distT="0" distB="0" distL="0" distR="0" wp14:anchorId="03759410" wp14:editId="50BDD306">
            <wp:extent cx="4496427" cy="2143424"/>
            <wp:effectExtent l="0" t="0" r="0" b="9525"/>
            <wp:docPr id="46" name="Grafik 4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fik 46" descr="Ein Bild, das Text enthält.&#10;&#10;Automatisch generierte Beschreibung"/>
                    <pic:cNvPicPr/>
                  </pic:nvPicPr>
                  <pic:blipFill>
                    <a:blip r:embed="rId20"/>
                    <a:stretch>
                      <a:fillRect/>
                    </a:stretch>
                  </pic:blipFill>
                  <pic:spPr>
                    <a:xfrm>
                      <a:off x="0" y="0"/>
                      <a:ext cx="4496427" cy="2143424"/>
                    </a:xfrm>
                    <a:prstGeom prst="rect">
                      <a:avLst/>
                    </a:prstGeom>
                  </pic:spPr>
                </pic:pic>
              </a:graphicData>
            </a:graphic>
          </wp:inline>
        </w:drawing>
      </w:r>
    </w:p>
    <w:p w14:paraId="63A06454" w14:textId="45A1A1B8" w:rsidR="00D950D5" w:rsidRPr="00D950D5" w:rsidRDefault="00D950D5" w:rsidP="00D950D5">
      <w:pPr>
        <w:pStyle w:val="Beschriftung"/>
        <w:jc w:val="center"/>
      </w:pPr>
      <w:bookmarkStart w:id="22" w:name="_Toc96525508"/>
      <w:r>
        <w:t xml:space="preserve">Abbildung </w:t>
      </w:r>
      <w:fldSimple w:instr=" SEQ Abbildung \* ARABIC ">
        <w:r w:rsidR="00A82F32">
          <w:rPr>
            <w:noProof/>
          </w:rPr>
          <w:t>6</w:t>
        </w:r>
      </w:fldSimple>
      <w:r>
        <w:t>: "Trust Project"-Dialogin CLion</w:t>
      </w:r>
      <w:bookmarkEnd w:id="22"/>
    </w:p>
    <w:p w14:paraId="3F9C1547" w14:textId="073F6D92" w:rsidR="00887FAE" w:rsidRDefault="00CD05BB" w:rsidP="005B4692">
      <w:r>
        <w:t xml:space="preserve">Als </w:t>
      </w:r>
      <w:r w:rsidR="00D950D5">
        <w:t>drittes</w:t>
      </w:r>
      <w:r>
        <w:t xml:space="preserve"> </w:t>
      </w:r>
      <w:r w:rsidR="00F43452">
        <w:t>öffnet sich der letzte Dialog, in dem man entscheiden kann, ob das Projekt in dem aktuellen oder einem neuen Fenster geöffnet werden soll.</w:t>
      </w:r>
    </w:p>
    <w:p w14:paraId="77646956" w14:textId="77777777" w:rsidR="00D950D5" w:rsidRDefault="00D950D5" w:rsidP="00D950D5">
      <w:pPr>
        <w:keepNext/>
        <w:jc w:val="center"/>
      </w:pPr>
      <w:r w:rsidRPr="00D950D5">
        <w:rPr>
          <w:b/>
          <w:noProof/>
          <w:lang w:eastAsia="de-DE"/>
        </w:rPr>
        <w:lastRenderedPageBreak/>
        <w:drawing>
          <wp:inline distT="0" distB="0" distL="0" distR="0" wp14:anchorId="34DCEF6E" wp14:editId="1ADA15C5">
            <wp:extent cx="4182059" cy="1533739"/>
            <wp:effectExtent l="0" t="0" r="9525" b="952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82059" cy="1533739"/>
                    </a:xfrm>
                    <a:prstGeom prst="rect">
                      <a:avLst/>
                    </a:prstGeom>
                  </pic:spPr>
                </pic:pic>
              </a:graphicData>
            </a:graphic>
          </wp:inline>
        </w:drawing>
      </w:r>
    </w:p>
    <w:p w14:paraId="4D4FA521" w14:textId="35B4E2DC" w:rsidR="00D950D5" w:rsidRDefault="00D950D5" w:rsidP="00D950D5">
      <w:pPr>
        <w:pStyle w:val="Beschriftung"/>
        <w:jc w:val="center"/>
        <w:rPr>
          <w:b/>
        </w:rPr>
      </w:pPr>
      <w:bookmarkStart w:id="23" w:name="_Toc96525509"/>
      <w:r>
        <w:t xml:space="preserve">Abbildung </w:t>
      </w:r>
      <w:fldSimple w:instr=" SEQ Abbildung \* ARABIC ">
        <w:r w:rsidR="00A82F32">
          <w:rPr>
            <w:noProof/>
          </w:rPr>
          <w:t>7</w:t>
        </w:r>
      </w:fldSimple>
      <w:r>
        <w:t>: "Open Project"-Dialog in CLion</w:t>
      </w:r>
      <w:bookmarkEnd w:id="23"/>
    </w:p>
    <w:p w14:paraId="40CC9091" w14:textId="34C6E518" w:rsidR="00CD05BB" w:rsidRPr="00CD05BB" w:rsidRDefault="00CD05BB" w:rsidP="005B4692">
      <w:pPr>
        <w:rPr>
          <w:bCs/>
        </w:rPr>
      </w:pPr>
      <w:r>
        <w:rPr>
          <w:bCs/>
        </w:rPr>
        <w:t xml:space="preserve">Wenn alle drei Dialoge bestätigt wurden, sollte sich das CMake-Projekt in dem ausgewählten </w:t>
      </w:r>
      <w:r w:rsidR="00716956">
        <w:rPr>
          <w:bCs/>
        </w:rPr>
        <w:t>Fenster</w:t>
      </w:r>
      <w:r>
        <w:rPr>
          <w:bCs/>
        </w:rPr>
        <w:t xml:space="preserve"> öffnen</w:t>
      </w:r>
      <w:r w:rsidR="00A0269D">
        <w:rPr>
          <w:bCs/>
        </w:rPr>
        <w:t xml:space="preserve"> </w:t>
      </w:r>
      <w:sdt>
        <w:sdtPr>
          <w:rPr>
            <w:bCs/>
          </w:rPr>
          <w:alias w:val="Don't edit this field"/>
          <w:tag w:val="CitaviPlaceholder#c26dba39-448c-497e-ac0b-952c637d60be"/>
          <w:id w:val="-371308714"/>
          <w:placeholder>
            <w:docPart w:val="DefaultPlaceholder_-1854013440"/>
          </w:placeholder>
        </w:sdtPr>
        <w:sdtContent>
          <w:r w:rsidR="00A0269D">
            <w:rPr>
              <w:bCs/>
            </w:rPr>
            <w:fldChar w:fldCharType="begin"/>
          </w:r>
          <w:r w:rsidR="00A42A26">
            <w:rPr>
              <w:bCs/>
            </w:rPr>
            <w:instrText>ADDIN CitaviPlaceholder{eyIkaWQiOiIxIiwiRW50cmllcyI6W3siJGlkIjoiMiIsIklkIjoiYTkyMDkxMjktZTg0OS00YmQwLTgzZmYtYzIwOTU3YWI0YTE0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ItMTJUMTc6MzY6NTYiLCJQcm9qZWN0Ijp7IiRyZWYiOiI1In19LCJVc2VOdW1iZXJpbmdUeXBlT2ZQYXJlbnREb2N1bWVudCI6ZmFsc2V9XSwiRm9ybWF0dGVkVGV4dCI6eyIkaWQiOiIxMSIsIkNvdW50IjoxLCJUZXh0VW5pdHMiOlt7IiRpZCI6IjEyIiwiRm9udFN0eWxlIjp7IiRpZCI6IjEzIiwiTmV1dHJhbCI6dHJ1ZX0sIlJlYWRpbmdPcmRlciI6MSwiVGV4dCI6IlsyMV0ifV19LCJUYWciOiJDaXRhdmlQbGFjZWhvbGRlciNjMjZkYmEzOS00NDhjLTQ5N2UtYWMwYi05NTJjNjM3ZDYwYmUiLCJUZXh0IjoiWzIxXSIsIldBSVZlcnNpb24iOiI2LjMuMC4wIn0=}</w:instrText>
          </w:r>
          <w:r w:rsidR="00A0269D">
            <w:rPr>
              <w:bCs/>
            </w:rPr>
            <w:fldChar w:fldCharType="separate"/>
          </w:r>
          <w:r w:rsidR="00A42A26">
            <w:rPr>
              <w:bCs/>
            </w:rPr>
            <w:t>[21]</w:t>
          </w:r>
          <w:r w:rsidR="00A0269D">
            <w:rPr>
              <w:bCs/>
            </w:rPr>
            <w:fldChar w:fldCharType="end"/>
          </w:r>
        </w:sdtContent>
      </w:sdt>
      <w:r>
        <w:rPr>
          <w:bCs/>
        </w:rPr>
        <w:t>.</w:t>
      </w:r>
    </w:p>
    <w:p w14:paraId="7EE1CCEE" w14:textId="620E292E" w:rsidR="00362BF8" w:rsidRDefault="00404B4E" w:rsidP="005B4692">
      <w:r>
        <w:t xml:space="preserve">Für </w:t>
      </w:r>
      <w:r w:rsidR="00352C66">
        <w:t xml:space="preserve">die Projekte mit anderen Formaten, muss in dem „Pfad auswählen-Dialog“ der Pfad zur Build-Datei des Projektes ausgewählt werden. Für </w:t>
      </w:r>
      <w:r w:rsidR="00DB3DFA">
        <w:t>Gradle-Projekt</w:t>
      </w:r>
      <w:r w:rsidR="00352C66">
        <w:t>e ist das die</w:t>
      </w:r>
      <w:r w:rsidR="00DB3DFA">
        <w:t xml:space="preserve"> </w:t>
      </w:r>
      <w:r w:rsidR="00BD51D9">
        <w:t>„</w:t>
      </w:r>
      <w:proofErr w:type="gramStart"/>
      <w:r w:rsidR="00BD51D9">
        <w:t>build.gradle</w:t>
      </w:r>
      <w:proofErr w:type="gramEnd"/>
      <w:r w:rsidR="00BD51D9">
        <w:t xml:space="preserve">“ Datei und </w:t>
      </w:r>
      <w:r w:rsidR="00352C66">
        <w:t>für</w:t>
      </w:r>
      <w:r w:rsidR="00BD51D9">
        <w:t xml:space="preserve"> Make-Projekt</w:t>
      </w:r>
      <w:r w:rsidR="00352C66">
        <w:t>e</w:t>
      </w:r>
      <w:r w:rsidR="00BD51D9">
        <w:t xml:space="preserve"> </w:t>
      </w:r>
      <w:r w:rsidR="00352C66">
        <w:t>die</w:t>
      </w:r>
      <w:r w:rsidR="00BD51D9">
        <w:t xml:space="preserve"> „Makefile“ Datei.</w:t>
      </w:r>
      <w:r w:rsidR="00352C66">
        <w:t xml:space="preserve"> Nachdem die </w:t>
      </w:r>
      <w:r w:rsidR="00921243">
        <w:t>entsprechende Datei ausgewählt wurde und der „Pfad auswählen-Dialog“ bestätigt wurde, erscheint ein neuer Dialog, mit dem man die Datei mit der Taste „Open as a Project“ als Projekt öffnen kann.</w:t>
      </w:r>
    </w:p>
    <w:p w14:paraId="16F304E4" w14:textId="77777777" w:rsidR="00D950D5" w:rsidRDefault="00D950D5" w:rsidP="00D950D5">
      <w:pPr>
        <w:keepNext/>
        <w:jc w:val="center"/>
      </w:pPr>
      <w:r w:rsidRPr="00D950D5">
        <w:rPr>
          <w:b/>
          <w:bCs/>
          <w:noProof/>
          <w:lang w:eastAsia="de-DE"/>
        </w:rPr>
        <w:drawing>
          <wp:inline distT="0" distB="0" distL="0" distR="0" wp14:anchorId="39D205B7" wp14:editId="49320E07">
            <wp:extent cx="4191585" cy="1381318"/>
            <wp:effectExtent l="0" t="0" r="0" b="9525"/>
            <wp:docPr id="48" name="Grafik 4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Ein Bild, das Text enthält.&#10;&#10;Automatisch generierte Beschreibung"/>
                    <pic:cNvPicPr/>
                  </pic:nvPicPr>
                  <pic:blipFill>
                    <a:blip r:embed="rId22"/>
                    <a:stretch>
                      <a:fillRect/>
                    </a:stretch>
                  </pic:blipFill>
                  <pic:spPr>
                    <a:xfrm>
                      <a:off x="0" y="0"/>
                      <a:ext cx="4191585" cy="1381318"/>
                    </a:xfrm>
                    <a:prstGeom prst="rect">
                      <a:avLst/>
                    </a:prstGeom>
                  </pic:spPr>
                </pic:pic>
              </a:graphicData>
            </a:graphic>
          </wp:inline>
        </w:drawing>
      </w:r>
    </w:p>
    <w:p w14:paraId="544EB921" w14:textId="4AF142DE" w:rsidR="00921243" w:rsidRDefault="00D950D5" w:rsidP="00D950D5">
      <w:pPr>
        <w:pStyle w:val="Beschriftung"/>
        <w:jc w:val="center"/>
        <w:rPr>
          <w:b/>
          <w:bCs/>
        </w:rPr>
      </w:pPr>
      <w:bookmarkStart w:id="24" w:name="_Toc96525510"/>
      <w:r>
        <w:t xml:space="preserve">Abbildung </w:t>
      </w:r>
      <w:fldSimple w:instr=" SEQ Abbildung \* ARABIC ">
        <w:r w:rsidR="00A82F32">
          <w:rPr>
            <w:noProof/>
          </w:rPr>
          <w:t>8</w:t>
        </w:r>
      </w:fldSimple>
      <w:r>
        <w:t>: "Open as Project"-Dialog in CLion</w:t>
      </w:r>
      <w:bookmarkEnd w:id="24"/>
    </w:p>
    <w:p w14:paraId="68B63517" w14:textId="50C5FFF9" w:rsidR="005B4692" w:rsidRDefault="000A7687" w:rsidP="005B4692">
      <w:r>
        <w:t>Nach der Bestätigung dieses Dialogs folgen die gleichen zwei Dialoge wie bei dem Öffnen des CMake-Projektes</w:t>
      </w:r>
      <w:r w:rsidR="00DC4BFF">
        <w:t xml:space="preserve">, gekennzeichnet durch die Abbildungen 6 und 7, </w:t>
      </w:r>
      <w:r>
        <w:t>bei denen dieselben Tasten bestätigt werden müssen, um das Projekt in dem ausgewählten Fenster zu öffnen</w:t>
      </w:r>
      <w:r w:rsidR="001A725B">
        <w:t xml:space="preserve"> </w:t>
      </w:r>
      <w:sdt>
        <w:sdtPr>
          <w:alias w:val="Don't edit this field"/>
          <w:tag w:val="CitaviPlaceholder#d5aef57b-1155-43ee-9203-0177e36c4554"/>
          <w:id w:val="358481999"/>
          <w:placeholder>
            <w:docPart w:val="DefaultPlaceholder_-1854013440"/>
          </w:placeholder>
        </w:sdtPr>
        <w:sdtContent>
          <w:r w:rsidR="001A725B">
            <w:fldChar w:fldCharType="begin"/>
          </w:r>
          <w:r w:rsidR="00A42A26">
            <w:instrText>ADDIN CitaviPlaceholder{eyIkaWQiOiIxIiwiRW50cmllcyI6W3siJGlkIjoiMiIsIklkIjoiNjc3YzNiMGMtMjY1MC00M2Q3LWE1ZjItMzRlM2I2ZjRlZDRj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ItMTJUMTc6MzY6NTYiLCJQcm9qZWN0Ijp7IiRyZWYiOiI1In19LCJVc2VOdW1iZXJpbmdUeXBlT2ZQYXJlbnREb2N1bWVudCI6ZmFsc2V9XSwiRm9ybWF0dGVkVGV4dCI6eyIkaWQiOiIxMSIsIkNvdW50IjoxLCJUZXh0VW5pdHMiOlt7IiRpZCI6IjEyIiwiRm9udFN0eWxlIjp7IiRpZCI6IjEzIiwiTmV1dHJhbCI6dHJ1ZX0sIlJlYWRpbmdPcmRlciI6MSwiVGV4dCI6IlsyMV0ifV19LCJUYWciOiJDaXRhdmlQbGFjZWhvbGRlciNkNWFlZjU3Yi0xMTU1LTQzZWUtOTIwMy0wMTc3ZTM2YzQ1NTQiLCJUZXh0IjoiWzIxXSIsIldBSVZlcnNpb24iOiI2LjMuMC4wIn0=}</w:instrText>
          </w:r>
          <w:r w:rsidR="001A725B">
            <w:fldChar w:fldCharType="separate"/>
          </w:r>
          <w:r w:rsidR="00A42A26">
            <w:t>[21]</w:t>
          </w:r>
          <w:r w:rsidR="001A725B">
            <w:fldChar w:fldCharType="end"/>
          </w:r>
        </w:sdtContent>
      </w:sdt>
      <w:r>
        <w:t>.</w:t>
      </w:r>
    </w:p>
    <w:p w14:paraId="6CCE758B" w14:textId="3634912F" w:rsidR="00486378" w:rsidRDefault="00486378" w:rsidP="005B4692">
      <w:r>
        <w:t xml:space="preserve">Wie im zweiten Absatz dieses Kapitels erklärt, können in CLion nur CMake-Projekte neu erstellt werden. Dazu </w:t>
      </w:r>
      <w:r w:rsidR="008D7EB8">
        <w:t xml:space="preserve">muss in dem Menü </w:t>
      </w:r>
      <w:r w:rsidR="008D7EB8" w:rsidRPr="008D7EB8">
        <w:rPr>
          <w:b/>
          <w:bCs/>
        </w:rPr>
        <w:t>File</w:t>
      </w:r>
      <w:r w:rsidR="008D7EB8">
        <w:t xml:space="preserve"> &gt; </w:t>
      </w:r>
      <w:r w:rsidR="008D7EB8" w:rsidRPr="008D7EB8">
        <w:rPr>
          <w:b/>
          <w:bCs/>
        </w:rPr>
        <w:t>New</w:t>
      </w:r>
      <w:r w:rsidR="008D7EB8">
        <w:t xml:space="preserve"> &gt; </w:t>
      </w:r>
      <w:r w:rsidR="008D7EB8" w:rsidRPr="008D7EB8">
        <w:rPr>
          <w:b/>
          <w:bCs/>
        </w:rPr>
        <w:t>Project…</w:t>
      </w:r>
      <w:r w:rsidR="008D7EB8">
        <w:t xml:space="preserve"> ausgewählt werden</w:t>
      </w:r>
      <w:r w:rsidR="00AD327E">
        <w:t>, um das „New Project“ -Dialog zu öffnen.</w:t>
      </w:r>
    </w:p>
    <w:p w14:paraId="1D8229C4" w14:textId="77777777" w:rsidR="00487449" w:rsidRDefault="00487449" w:rsidP="00487449">
      <w:pPr>
        <w:keepNext/>
      </w:pPr>
      <w:r w:rsidRPr="00487449">
        <w:rPr>
          <w:b/>
          <w:bCs/>
          <w:noProof/>
          <w:lang w:eastAsia="de-DE"/>
        </w:rPr>
        <w:lastRenderedPageBreak/>
        <w:drawing>
          <wp:inline distT="0" distB="0" distL="0" distR="0" wp14:anchorId="7DA4E740" wp14:editId="209EA457">
            <wp:extent cx="5760720" cy="4320540"/>
            <wp:effectExtent l="0" t="0" r="0" b="3810"/>
            <wp:docPr id="49" name="Grafik 4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fik 49" descr="Ein Bild, das Text enthält.&#10;&#10;Automatisch generierte Beschreibung"/>
                    <pic:cNvPicPr/>
                  </pic:nvPicPr>
                  <pic:blipFill>
                    <a:blip r:embed="rId23"/>
                    <a:stretch>
                      <a:fillRect/>
                    </a:stretch>
                  </pic:blipFill>
                  <pic:spPr>
                    <a:xfrm>
                      <a:off x="0" y="0"/>
                      <a:ext cx="5760720" cy="4320540"/>
                    </a:xfrm>
                    <a:prstGeom prst="rect">
                      <a:avLst/>
                    </a:prstGeom>
                  </pic:spPr>
                </pic:pic>
              </a:graphicData>
            </a:graphic>
          </wp:inline>
        </w:drawing>
      </w:r>
    </w:p>
    <w:p w14:paraId="136132A8" w14:textId="2BD509D7" w:rsidR="00AD327E" w:rsidRDefault="00487449" w:rsidP="00487449">
      <w:pPr>
        <w:pStyle w:val="Beschriftung"/>
        <w:rPr>
          <w:b/>
          <w:bCs/>
        </w:rPr>
      </w:pPr>
      <w:bookmarkStart w:id="25" w:name="_Toc96525511"/>
      <w:r>
        <w:t xml:space="preserve">Abbildung </w:t>
      </w:r>
      <w:fldSimple w:instr=" SEQ Abbildung \* ARABIC ">
        <w:r w:rsidR="00A82F32">
          <w:rPr>
            <w:noProof/>
          </w:rPr>
          <w:t>9</w:t>
        </w:r>
      </w:fldSimple>
      <w:r>
        <w:t>: "New Project"-Dialog für Executable Projekte in CLion</w:t>
      </w:r>
      <w:bookmarkEnd w:id="25"/>
    </w:p>
    <w:p w14:paraId="1837720B" w14:textId="21DB8ECC" w:rsidR="00C77B13" w:rsidRPr="00487449" w:rsidRDefault="004D7946" w:rsidP="00C77B13">
      <w:r>
        <w:t xml:space="preserve">In diesem Dialog </w:t>
      </w:r>
      <w:r w:rsidR="005D37E3">
        <w:t>muss</w:t>
      </w:r>
      <w:r>
        <w:t xml:space="preserve"> nun die Sprache</w:t>
      </w:r>
      <w:r w:rsidR="005D37E3">
        <w:t xml:space="preserve"> (C oder C++)</w:t>
      </w:r>
      <w:r>
        <w:t xml:space="preserve"> und </w:t>
      </w:r>
      <w:r w:rsidR="005D37E3">
        <w:t xml:space="preserve">der Zieltyp (executable oder library) des Projektes </w:t>
      </w:r>
      <w:r>
        <w:t>ausgewählt werden</w:t>
      </w:r>
      <w:r w:rsidR="005D37E3">
        <w:t xml:space="preserve">. Nachdem </w:t>
      </w:r>
      <w:r w:rsidR="00E525D3">
        <w:t>eine Auswahl für beide Optionen getroffen wurde, muss in dem Eingabefeld auf der rechten Seite des Dialogs die Lage und der Name des Projekts eingegeben werden</w:t>
      </w:r>
      <w:r w:rsidR="000428D5">
        <w:t xml:space="preserve"> (In dem folgenden Beispiel wurde ein C++ Library Projekt ausgewählt)</w:t>
      </w:r>
      <w:r w:rsidR="00E525D3">
        <w:t>.</w:t>
      </w:r>
      <w:r w:rsidR="00487449">
        <w:t xml:space="preserve"> </w:t>
      </w:r>
      <w:r w:rsidR="00E525D3">
        <w:t xml:space="preserve">Diese Information kann entweder manuell eingeben werden oder </w:t>
      </w:r>
      <w:r w:rsidR="000428D5">
        <w:t>durch Drücken</w:t>
      </w:r>
      <w:r w:rsidR="00C77B13">
        <w:t xml:space="preserve"> der Durchsuchen-Taste, innerhalb des Eingabefelds</w:t>
      </w:r>
      <w:r w:rsidR="000428D5">
        <w:t>.</w:t>
      </w:r>
      <w:r w:rsidR="00487449">
        <w:t xml:space="preserve"> </w:t>
      </w:r>
      <w:r w:rsidR="000428D5">
        <w:t xml:space="preserve">Dadurch öffnet sich nämlich ein </w:t>
      </w:r>
      <w:r w:rsidR="00C77B13">
        <w:t xml:space="preserve">Ordner-Dialog, </w:t>
      </w:r>
      <w:r w:rsidR="000428D5">
        <w:t>mit dessen Hilfe das richtige Verzeichnis ausgewählt und bestätigt werden kann.</w:t>
      </w:r>
    </w:p>
    <w:p w14:paraId="0C8ADB04" w14:textId="32B56D72" w:rsidR="000428D5" w:rsidRDefault="000428D5" w:rsidP="00C77B13">
      <w:r>
        <w:t xml:space="preserve">Als nächstes muss der </w:t>
      </w:r>
      <w:bookmarkStart w:id="26" w:name="_Hlk90643260"/>
      <w:r>
        <w:t>Sprachstandard</w:t>
      </w:r>
      <w:r w:rsidR="000B472E">
        <w:t xml:space="preserve"> </w:t>
      </w:r>
      <w:bookmarkEnd w:id="26"/>
      <w:r w:rsidR="000B472E">
        <w:t>(eng.: „Language standard“)</w:t>
      </w:r>
      <w:r>
        <w:t xml:space="preserve"> des Projektes ausgewählt werden. </w:t>
      </w:r>
      <w:r w:rsidR="00CB27B9">
        <w:t>Mit der „Language standard“ D</w:t>
      </w:r>
      <w:r w:rsidR="00DC4BFF">
        <w:t>r</w:t>
      </w:r>
      <w:r w:rsidR="00CB27B9">
        <w:t>op</w:t>
      </w:r>
      <w:r w:rsidR="00487449">
        <w:t>D</w:t>
      </w:r>
      <w:r w:rsidR="00CB27B9">
        <w:t>own-Taste kann dazu eine Liste</w:t>
      </w:r>
      <w:r w:rsidR="000B472E">
        <w:t xml:space="preserve"> geöffnet </w:t>
      </w:r>
      <w:r w:rsidR="00CB27B9">
        <w:t>werden</w:t>
      </w:r>
      <w:r w:rsidR="000B472E">
        <w:t>, in der der gewünschte Sprachstandard ausgewählt werden muss (In diesem Beispiel wurde C++ 14 ausgewählt).</w:t>
      </w:r>
    </w:p>
    <w:p w14:paraId="3D7C723A" w14:textId="10637898" w:rsidR="00B77166" w:rsidRDefault="00B71421" w:rsidP="000B472E">
      <w:r>
        <w:t>Zum Schluss</w:t>
      </w:r>
      <w:r w:rsidR="000B472E">
        <w:t xml:space="preserve"> muss</w:t>
      </w:r>
      <w:r>
        <w:t xml:space="preserve"> für alle Library-Projekte </w:t>
      </w:r>
      <w:r w:rsidR="000B472E">
        <w:t xml:space="preserve">ein </w:t>
      </w:r>
      <w:r w:rsidR="000B472E" w:rsidRPr="000B472E">
        <w:t>Bibliothekstyp</w:t>
      </w:r>
      <w:r w:rsidR="000B472E">
        <w:t xml:space="preserve"> (eng.: „Library Type“) ausg</w:t>
      </w:r>
      <w:r>
        <w:t xml:space="preserve">ewählt werden (Für Executable-Projekte existiert diese Auswahl nicht). Mit der </w:t>
      </w:r>
      <w:r>
        <w:lastRenderedPageBreak/>
        <w:t>Drop</w:t>
      </w:r>
      <w:r w:rsidR="00487449">
        <w:t>D</w:t>
      </w:r>
      <w:r>
        <w:t>own-</w:t>
      </w:r>
      <w:r w:rsidR="009D0DA8">
        <w:t>Taste</w:t>
      </w:r>
      <w:r>
        <w:t xml:space="preserve"> unter „Library Type“ </w:t>
      </w:r>
      <w:r w:rsidR="00B77166">
        <w:t xml:space="preserve">kann hierfür zwischen „static“ und „shared“ </w:t>
      </w:r>
      <w:r w:rsidR="00B77166" w:rsidRPr="000B472E">
        <w:t>Bibliothekstyp</w:t>
      </w:r>
      <w:r w:rsidR="00B77166">
        <w:t>en ausgewählt werden (In diesem Beispiel wurde shared ausgewählt).</w:t>
      </w:r>
    </w:p>
    <w:p w14:paraId="23DB5FEA" w14:textId="77777777" w:rsidR="00487449" w:rsidRDefault="00487449" w:rsidP="00487449">
      <w:pPr>
        <w:keepNext/>
      </w:pPr>
      <w:r w:rsidRPr="00487449">
        <w:rPr>
          <w:b/>
          <w:bCs/>
          <w:noProof/>
          <w:lang w:eastAsia="de-DE"/>
        </w:rPr>
        <w:drawing>
          <wp:inline distT="0" distB="0" distL="0" distR="0" wp14:anchorId="4DB0AC90" wp14:editId="56ABCDA4">
            <wp:extent cx="5760720" cy="4335145"/>
            <wp:effectExtent l="0" t="0" r="0" b="8255"/>
            <wp:docPr id="50" name="Grafik 5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descr="Ein Bild, das Text enthält.&#10;&#10;Automatisch generierte Beschreibung"/>
                    <pic:cNvPicPr/>
                  </pic:nvPicPr>
                  <pic:blipFill>
                    <a:blip r:embed="rId24"/>
                    <a:stretch>
                      <a:fillRect/>
                    </a:stretch>
                  </pic:blipFill>
                  <pic:spPr>
                    <a:xfrm>
                      <a:off x="0" y="0"/>
                      <a:ext cx="5760720" cy="4335145"/>
                    </a:xfrm>
                    <a:prstGeom prst="rect">
                      <a:avLst/>
                    </a:prstGeom>
                  </pic:spPr>
                </pic:pic>
              </a:graphicData>
            </a:graphic>
          </wp:inline>
        </w:drawing>
      </w:r>
    </w:p>
    <w:p w14:paraId="1081CC38" w14:textId="0C45AA0E" w:rsidR="00487449" w:rsidRDefault="00487449" w:rsidP="00487449">
      <w:pPr>
        <w:pStyle w:val="Beschriftung"/>
        <w:rPr>
          <w:b/>
          <w:bCs/>
        </w:rPr>
      </w:pPr>
      <w:bookmarkStart w:id="27" w:name="_Toc96525512"/>
      <w:r>
        <w:t xml:space="preserve">Abbildung </w:t>
      </w:r>
      <w:fldSimple w:instr=" SEQ Abbildung \* ARABIC ">
        <w:r w:rsidR="00A82F32">
          <w:rPr>
            <w:noProof/>
          </w:rPr>
          <w:t>10</w:t>
        </w:r>
      </w:fldSimple>
      <w:r>
        <w:t>: "New Project"-Dialog für Library Projekte in CLion</w:t>
      </w:r>
      <w:bookmarkEnd w:id="27"/>
    </w:p>
    <w:p w14:paraId="358735C4" w14:textId="09267C4D" w:rsidR="00487449" w:rsidRPr="00487449" w:rsidRDefault="00B77166" w:rsidP="000B472E">
      <w:r>
        <w:t xml:space="preserve">Nachdem alle Konfigurationen durchgeführt wurden, muss die Create-Taste gedrückt werden, um ein neues </w:t>
      </w:r>
      <w:r w:rsidR="004032A0">
        <w:t xml:space="preserve">CMake-Projekt zu erstellen. </w:t>
      </w:r>
      <w:r w:rsidR="00016969">
        <w:t xml:space="preserve">Dieses Projekt wird standardmäßig auf Basis </w:t>
      </w:r>
      <w:proofErr w:type="gramStart"/>
      <w:r w:rsidR="00016969">
        <w:t>eines inter</w:t>
      </w:r>
      <w:r w:rsidR="00487449">
        <w:t>n gespeicherten</w:t>
      </w:r>
      <w:r w:rsidR="00016969">
        <w:t xml:space="preserve"> Templates</w:t>
      </w:r>
      <w:proofErr w:type="gramEnd"/>
      <w:r w:rsidR="00016969">
        <w:t xml:space="preserve"> generiert. Das bedeutet, das Projekt besteht nach dessen Erstellung aus eine</w:t>
      </w:r>
      <w:r w:rsidR="00DC6F37">
        <w:t xml:space="preserve">r bestimmten </w:t>
      </w:r>
      <w:r w:rsidR="00016969">
        <w:t xml:space="preserve">Verzeichnisstruktur </w:t>
      </w:r>
      <w:r w:rsidR="00DC6F37">
        <w:t>mit vordefinierten Ordnern und Dateien</w:t>
      </w:r>
      <w:r w:rsidR="00016969">
        <w:t xml:space="preserve">. </w:t>
      </w:r>
      <w:r w:rsidR="00DC6F37">
        <w:t xml:space="preserve">Eine dieser Dateien ist beispielsweise </w:t>
      </w:r>
      <w:r w:rsidR="00E70630">
        <w:t>die Root-CMakeLists.txt Datei</w:t>
      </w:r>
      <w:r w:rsidR="00DC6F37">
        <w:t xml:space="preserve">, welche, </w:t>
      </w:r>
      <w:r w:rsidR="00E70630">
        <w:t xml:space="preserve">basierend auf den bereitgestellten Informationen (Projekt Name, </w:t>
      </w:r>
      <w:r w:rsidR="00E70630" w:rsidRPr="00E70630">
        <w:t>Sprachstandard</w:t>
      </w:r>
      <w:r w:rsidR="00E70630">
        <w:t>, Bibliothekstyp)</w:t>
      </w:r>
      <w:r w:rsidR="00DC6F37">
        <w:t>, automatisch generiert wird</w:t>
      </w:r>
      <w:r w:rsidR="009D0DA8">
        <w:t xml:space="preserve"> </w:t>
      </w:r>
      <w:sdt>
        <w:sdtPr>
          <w:alias w:val="Don't edit this field"/>
          <w:tag w:val="CitaviPlaceholder#97ed2281-bdd1-403f-a402-7dbb95d9d3cb"/>
          <w:id w:val="134382226"/>
          <w:placeholder>
            <w:docPart w:val="DefaultPlaceholder_-1854013440"/>
          </w:placeholder>
        </w:sdtPr>
        <w:sdtContent>
          <w:r w:rsidR="00116408">
            <w:fldChar w:fldCharType="begin"/>
          </w:r>
          <w:r w:rsidR="00A42A26">
            <w:instrText>ADDIN CitaviPlaceholder{eyIkaWQiOiIxIiwiRW50cmllcyI6W3siJGlkIjoiMiIsIklkIjoiYTdmODQyNmEtOTlmMS00NDIwLThkZWEtODc3NTJjZWZiMzhmIiwiUmFuZ2VMZW5ndGgiOjQsIlJlZmVyZW5jZUlkIjoiNjVjM2FiYjUtNGM2My00YWRjLTlmN2EtNjBjYzljNzc2MjI2IiwiUmVmZXJlbmNlIjp7IiRpZCI6IjMiLCJBYnN0cmFjdENvbXBsZXhpdHkiOjAsIkFic3RyYWN0U291cmNlVGV4dEZvcm1hdCI6MCwiQWNjZXNzRGF0ZSI6IjIwMjEtMTItMjFUMTI6NTI6MTAuNTc4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MiA1MiAxMDAwMFogLSBRdWljayBDTWFrZSB0dXRvcmlhbCAgQ0xpb24uanBnIiwiUHJvcGVydGllcyI6eyIkaWQiOiI3In19LCJEYXRlIjoiMjAyMS0xMi0yMVQxMjo1Mjox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jJdIn1dfSwiVGFnIjoiQ2l0YXZpUGxhY2Vob2xkZXIjOTdlZDIyODEtYmRkMS00MDNmLWE0MDItN2RiYjk1ZDlkM2NiIiwiVGV4dCI6IlsyMl0iLCJXQUlWZXJzaW9uIjoiNi4zLjAuMCJ9}</w:instrText>
          </w:r>
          <w:r w:rsidR="00116408">
            <w:fldChar w:fldCharType="separate"/>
          </w:r>
          <w:r w:rsidR="00A42A26">
            <w:t>[22]</w:t>
          </w:r>
          <w:r w:rsidR="00116408">
            <w:fldChar w:fldCharType="end"/>
          </w:r>
        </w:sdtContent>
      </w:sdt>
      <w:r w:rsidR="00E70630">
        <w:t>.</w:t>
      </w:r>
    </w:p>
    <w:p w14:paraId="15E0622A" w14:textId="62993DD7" w:rsidR="00407D00" w:rsidRDefault="003F1E06" w:rsidP="000B472E">
      <w:r>
        <w:t xml:space="preserve">Ähnlich wie Eclipse, verwendet CLion eine intern gespeicherte </w:t>
      </w:r>
      <w:r w:rsidR="00EE586E">
        <w:t>Projekt-</w:t>
      </w:r>
      <w:r>
        <w:t xml:space="preserve">Vorlage, </w:t>
      </w:r>
      <w:r w:rsidR="00EE586E">
        <w:t xml:space="preserve">um neue Projekte zu erstellen. </w:t>
      </w:r>
      <w:r w:rsidR="00BA7B7F">
        <w:t>Vergl</w:t>
      </w:r>
      <w:r w:rsidR="00EE586E">
        <w:t>ichen</w:t>
      </w:r>
      <w:r w:rsidR="00BA7B7F">
        <w:t xml:space="preserve"> </w:t>
      </w:r>
      <w:r w:rsidR="00EE586E">
        <w:t>mit</w:t>
      </w:r>
      <w:r w:rsidR="00BA7B7F">
        <w:t xml:space="preserve"> </w:t>
      </w:r>
      <w:r w:rsidR="00EE586E">
        <w:t xml:space="preserve">Eclipse, gibt es in CLion jedoch </w:t>
      </w:r>
      <w:r w:rsidR="00116408">
        <w:t xml:space="preserve">keine Möglichkeit </w:t>
      </w:r>
      <w:r w:rsidR="00EE586E">
        <w:t>die interne Projekt-Vorlage zu verändern oder eine neue Projekt-Vorlagen hinzuzufügen.</w:t>
      </w:r>
      <w:r w:rsidR="00057C86">
        <w:t xml:space="preserve"> Allerdings können in CLion </w:t>
      </w:r>
      <w:r w:rsidR="006E0180">
        <w:t xml:space="preserve">selbsterstellte </w:t>
      </w:r>
      <w:r w:rsidR="00057C86">
        <w:t>Datei</w:t>
      </w:r>
      <w:r w:rsidR="00313B79">
        <w:t>-</w:t>
      </w:r>
      <w:r w:rsidR="006E0180">
        <w:t xml:space="preserve">Vorlagen integriert werden. </w:t>
      </w:r>
      <w:r w:rsidR="00DF226C">
        <w:t>Dafür muss zuerst eine Datei in dem Editor geöffnet werden.</w:t>
      </w:r>
      <w:r w:rsidR="007E1579">
        <w:t xml:space="preserve"> Anschließend </w:t>
      </w:r>
      <w:r w:rsidR="007E1579">
        <w:lastRenderedPageBreak/>
        <w:t xml:space="preserve">muss in dem Hauptmenü </w:t>
      </w:r>
      <w:r w:rsidR="007E1579" w:rsidRPr="007E1579">
        <w:rPr>
          <w:b/>
          <w:bCs/>
        </w:rPr>
        <w:t>File</w:t>
      </w:r>
      <w:r w:rsidR="007E1579">
        <w:t xml:space="preserve"> &gt; </w:t>
      </w:r>
      <w:r w:rsidR="007E1579" w:rsidRPr="007E1579">
        <w:rPr>
          <w:b/>
          <w:bCs/>
        </w:rPr>
        <w:t>Save File as Template</w:t>
      </w:r>
      <w:r w:rsidR="007E1579">
        <w:t xml:space="preserve"> ausgewählt werden, um ein „</w:t>
      </w:r>
      <w:r w:rsidR="007E1579" w:rsidRPr="007E1579">
        <w:t>Save File as Template</w:t>
      </w:r>
      <w:r w:rsidR="007E1579">
        <w:t xml:space="preserve">“-Dialog zu öffnen. </w:t>
      </w:r>
    </w:p>
    <w:p w14:paraId="71392D5E" w14:textId="77777777" w:rsidR="00487449" w:rsidRDefault="00487449" w:rsidP="00487449">
      <w:pPr>
        <w:keepNext/>
        <w:jc w:val="center"/>
      </w:pPr>
      <w:r w:rsidRPr="00487449">
        <w:rPr>
          <w:b/>
          <w:bCs/>
          <w:noProof/>
          <w:lang w:eastAsia="de-DE"/>
        </w:rPr>
        <w:drawing>
          <wp:inline distT="0" distB="0" distL="0" distR="0" wp14:anchorId="4F3C1721" wp14:editId="4F5028C6">
            <wp:extent cx="4048690" cy="3658111"/>
            <wp:effectExtent l="0" t="0" r="0" b="0"/>
            <wp:docPr id="52" name="Grafik 52"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fik 52" descr="Ein Bild, das Text, Screenshot, Monitor, schwarz enthält.&#10;&#10;Automatisch generierte Beschreibung"/>
                    <pic:cNvPicPr/>
                  </pic:nvPicPr>
                  <pic:blipFill>
                    <a:blip r:embed="rId25"/>
                    <a:stretch>
                      <a:fillRect/>
                    </a:stretch>
                  </pic:blipFill>
                  <pic:spPr>
                    <a:xfrm>
                      <a:off x="0" y="0"/>
                      <a:ext cx="4048690" cy="3658111"/>
                    </a:xfrm>
                    <a:prstGeom prst="rect">
                      <a:avLst/>
                    </a:prstGeom>
                  </pic:spPr>
                </pic:pic>
              </a:graphicData>
            </a:graphic>
          </wp:inline>
        </w:drawing>
      </w:r>
    </w:p>
    <w:p w14:paraId="368F32DE" w14:textId="579F70F2" w:rsidR="00407D00" w:rsidRPr="00407D00" w:rsidRDefault="00487449" w:rsidP="00487449">
      <w:pPr>
        <w:pStyle w:val="Beschriftung"/>
        <w:jc w:val="center"/>
        <w:rPr>
          <w:b/>
          <w:bCs/>
        </w:rPr>
      </w:pPr>
      <w:bookmarkStart w:id="28" w:name="_Toc96525513"/>
      <w:r>
        <w:t xml:space="preserve">Abbildung </w:t>
      </w:r>
      <w:fldSimple w:instr=" SEQ Abbildung \* ARABIC ">
        <w:r w:rsidR="00A82F32">
          <w:rPr>
            <w:noProof/>
          </w:rPr>
          <w:t>11</w:t>
        </w:r>
      </w:fldSimple>
      <w:r>
        <w:t>: "Save File as Template"-Dialog in CLion</w:t>
      </w:r>
      <w:bookmarkEnd w:id="28"/>
    </w:p>
    <w:p w14:paraId="70A223CA" w14:textId="0EEA2798" w:rsidR="00407D00" w:rsidRDefault="007E1579" w:rsidP="000B472E">
      <w:r>
        <w:t>In diesem Dialog kann daraufhin ein neuer Template Name für das Template vergeben werden. Zum Schluss müssen die Eingaben mit der „OK“-Taste bestätigt werden, um die Datei als neue Vorlage zu speichern.</w:t>
      </w:r>
    </w:p>
    <w:p w14:paraId="337561A8" w14:textId="6CD12AA7" w:rsidR="00487449" w:rsidRDefault="00407D00" w:rsidP="000B472E">
      <w:r>
        <w:t>Um eine Datei aus einer Vorlage zu erstellen</w:t>
      </w:r>
      <w:r w:rsidR="00122D85">
        <w:t>,</w:t>
      </w:r>
      <w:r>
        <w:t xml:space="preserve"> müssen mit der Kombination </w:t>
      </w:r>
      <w:r w:rsidRPr="00122D85">
        <w:rPr>
          <w:b/>
          <w:bCs/>
        </w:rPr>
        <w:t>Strg+Alt+S</w:t>
      </w:r>
      <w:r>
        <w:t xml:space="preserve"> die Einstellungen der </w:t>
      </w:r>
      <w:r w:rsidR="00487449">
        <w:t>IDE</w:t>
      </w:r>
      <w:r>
        <w:t xml:space="preserve"> geöffnet werden.</w:t>
      </w:r>
      <w:r w:rsidR="00353D2C">
        <w:t xml:space="preserve"> </w:t>
      </w:r>
      <w:r w:rsidR="00122D85">
        <w:t xml:space="preserve">Darin muss zu </w:t>
      </w:r>
      <w:r w:rsidR="00122D85" w:rsidRPr="00122D85">
        <w:rPr>
          <w:b/>
          <w:bCs/>
        </w:rPr>
        <w:t>Editor</w:t>
      </w:r>
      <w:r w:rsidR="00122D85">
        <w:t xml:space="preserve"> &gt; </w:t>
      </w:r>
      <w:r w:rsidR="00122D85" w:rsidRPr="00122D85">
        <w:rPr>
          <w:b/>
          <w:bCs/>
        </w:rPr>
        <w:t>File and Code Templates</w:t>
      </w:r>
      <w:r w:rsidR="00122D85">
        <w:t xml:space="preserve"> navigiert werden, um die Liste aller Datei Vorlagen zu öffnen.</w:t>
      </w:r>
    </w:p>
    <w:p w14:paraId="1596167B" w14:textId="77777777" w:rsidR="00353D2C" w:rsidRDefault="00353D2C" w:rsidP="00353D2C">
      <w:pPr>
        <w:keepNext/>
      </w:pPr>
      <w:r w:rsidRPr="00353D2C">
        <w:rPr>
          <w:noProof/>
          <w:lang w:eastAsia="de-DE"/>
        </w:rPr>
        <w:lastRenderedPageBreak/>
        <w:drawing>
          <wp:inline distT="0" distB="0" distL="0" distR="0" wp14:anchorId="4BD569FB" wp14:editId="21D86FC2">
            <wp:extent cx="5760720" cy="4181475"/>
            <wp:effectExtent l="0" t="0" r="0" b="9525"/>
            <wp:docPr id="53" name="Grafik 5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fik 53" descr="Ein Bild, das Text enthält.&#10;&#10;Automatisch generierte Beschreibung"/>
                    <pic:cNvPicPr/>
                  </pic:nvPicPr>
                  <pic:blipFill>
                    <a:blip r:embed="rId26"/>
                    <a:stretch>
                      <a:fillRect/>
                    </a:stretch>
                  </pic:blipFill>
                  <pic:spPr>
                    <a:xfrm>
                      <a:off x="0" y="0"/>
                      <a:ext cx="5760720" cy="4181475"/>
                    </a:xfrm>
                    <a:prstGeom prst="rect">
                      <a:avLst/>
                    </a:prstGeom>
                  </pic:spPr>
                </pic:pic>
              </a:graphicData>
            </a:graphic>
          </wp:inline>
        </w:drawing>
      </w:r>
    </w:p>
    <w:p w14:paraId="2F5E2F8C" w14:textId="6EA67699" w:rsidR="00353D2C" w:rsidRPr="00487449" w:rsidRDefault="00353D2C" w:rsidP="00353D2C">
      <w:pPr>
        <w:pStyle w:val="Beschriftung"/>
      </w:pPr>
      <w:bookmarkStart w:id="29" w:name="_Toc96525514"/>
      <w:r>
        <w:t xml:space="preserve">Abbildung </w:t>
      </w:r>
      <w:fldSimple w:instr=" SEQ Abbildung \* ARABIC ">
        <w:r w:rsidR="00A82F32">
          <w:rPr>
            <w:noProof/>
          </w:rPr>
          <w:t>12</w:t>
        </w:r>
      </w:fldSimple>
      <w:r>
        <w:t>: Liste aller Dateivorlagen in CLion</w:t>
      </w:r>
      <w:bookmarkEnd w:id="29"/>
    </w:p>
    <w:p w14:paraId="5EEC59AC" w14:textId="6DC82D0E" w:rsidR="00E57F28" w:rsidRDefault="00122D85" w:rsidP="000B472E">
      <w:r>
        <w:t xml:space="preserve">Nachdem eine Vorlage in der Liste ausgewählt wurde, muss anschließend das </w:t>
      </w:r>
      <w:r w:rsidRPr="00122D85">
        <w:rPr>
          <w:noProof/>
          <w:color w:val="000000" w:themeColor="text1"/>
          <w:lang w:eastAsia="de-DE"/>
        </w:rPr>
        <w:drawing>
          <wp:inline distT="0" distB="0" distL="0" distR="0" wp14:anchorId="6F54E53E" wp14:editId="1CA3709E">
            <wp:extent cx="152400" cy="1524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pic:spPr>
                </pic:pic>
              </a:graphicData>
            </a:graphic>
          </wp:inline>
        </w:drawing>
      </w:r>
      <w:r w:rsidRPr="00122D85">
        <w:rPr>
          <w:color w:val="000000" w:themeColor="text1"/>
        </w:rPr>
        <w:t xml:space="preserve"> </w:t>
      </w:r>
      <w:r>
        <w:t xml:space="preserve">-Symbol angeklickt werden. In dem neu erschienen Bereich kann dann der Name, die Dateierweiterung und wenn nötig der Textkörper der Vorlage verändert werden. </w:t>
      </w:r>
    </w:p>
    <w:p w14:paraId="1B1F4C1C" w14:textId="77777777" w:rsidR="00353D2C" w:rsidRDefault="00353D2C" w:rsidP="00353D2C">
      <w:pPr>
        <w:keepNext/>
      </w:pPr>
      <w:r w:rsidRPr="00353D2C">
        <w:rPr>
          <w:b/>
          <w:bCs/>
          <w:noProof/>
          <w:lang w:eastAsia="de-DE"/>
        </w:rPr>
        <w:lastRenderedPageBreak/>
        <w:drawing>
          <wp:inline distT="0" distB="0" distL="0" distR="0" wp14:anchorId="21F2C274" wp14:editId="206C467B">
            <wp:extent cx="5760720" cy="4159250"/>
            <wp:effectExtent l="0" t="0" r="0" b="0"/>
            <wp:docPr id="54" name="Grafik 5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descr="Ein Bild, das Text enthält.&#10;&#10;Automatisch generierte Beschreibung"/>
                    <pic:cNvPicPr/>
                  </pic:nvPicPr>
                  <pic:blipFill>
                    <a:blip r:embed="rId28"/>
                    <a:stretch>
                      <a:fillRect/>
                    </a:stretch>
                  </pic:blipFill>
                  <pic:spPr>
                    <a:xfrm>
                      <a:off x="0" y="0"/>
                      <a:ext cx="5760720" cy="4159250"/>
                    </a:xfrm>
                    <a:prstGeom prst="rect">
                      <a:avLst/>
                    </a:prstGeom>
                  </pic:spPr>
                </pic:pic>
              </a:graphicData>
            </a:graphic>
          </wp:inline>
        </w:drawing>
      </w:r>
    </w:p>
    <w:p w14:paraId="0B0F5A16" w14:textId="60A82099" w:rsidR="00353D2C" w:rsidRDefault="00353D2C" w:rsidP="00353D2C">
      <w:pPr>
        <w:pStyle w:val="Beschriftung"/>
        <w:rPr>
          <w:b/>
          <w:bCs/>
        </w:rPr>
      </w:pPr>
      <w:bookmarkStart w:id="30" w:name="_Toc96525515"/>
      <w:r>
        <w:t xml:space="preserve">Abbildung </w:t>
      </w:r>
      <w:fldSimple w:instr=" SEQ Abbildung \* ARABIC ">
        <w:r w:rsidR="00A82F32">
          <w:rPr>
            <w:noProof/>
          </w:rPr>
          <w:t>13</w:t>
        </w:r>
      </w:fldSimple>
      <w:r>
        <w:t>: Kopie einer Dateivorlage in CLion</w:t>
      </w:r>
      <w:bookmarkEnd w:id="30"/>
    </w:p>
    <w:p w14:paraId="384E4C01" w14:textId="59B18A31" w:rsidR="00834B25" w:rsidRDefault="00E57F28" w:rsidP="000B472E">
      <w:r>
        <w:t xml:space="preserve">Zum Schluss müssen die Einstellungen mit der „OK“-Taste bestätigt werden, um die Einstellungen zu schließen und die neue Datei zu erstellen </w:t>
      </w:r>
      <w:sdt>
        <w:sdtPr>
          <w:alias w:val="Don't edit this field"/>
          <w:tag w:val="CitaviPlaceholder#a4d0c2c1-eed7-4d31-a7c7-6f62cf53e28a"/>
          <w:id w:val="-784038592"/>
          <w:placeholder>
            <w:docPart w:val="DefaultPlaceholder_-1854013440"/>
          </w:placeholder>
        </w:sdtPr>
        <w:sdtContent>
          <w:r>
            <w:fldChar w:fldCharType="begin"/>
          </w:r>
          <w:r w:rsidR="00A42A26">
            <w:instrText>ADDIN CitaviPlaceholder{eyIkaWQiOiIxIiwiRW50cmllcyI6W3siJGlkIjoiMiIsIklkIjoiZTQ5YmE0ZWEtZGQwMC00NjYyLWIyYTAtMzkzZTM4YWJkMTY4IiwiUmFuZ2VMZW5ndGgiOjQsIlJlZmVyZW5jZUlkIjoiYjc0MmQxNzctNmJhNy00OTg1LWFiMDEtNDRhYmY2MmJkNmQ2IiwiUmVmZXJlbmNlIjp7IiRpZCI6IjMiLCJBYnN0cmFjdENvbXBsZXhpdHkiOjAsIkFic3RyYWN0U291cmNlVGV4dEZvcm1hdCI6MCwiQWNjZXNzRGF0ZSI6IjIwMjItMDEtMTJUMTc6NDI6MzAuNjM3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i0wMS0xMlQxNyA0MiAzMDAwMFogLSBGaWxlIHRlbXBsYXRlcyAgQ0xpb24uanBnIiwiUHJvcGVydGllcyI6eyIkaWQiOiI3In19LCJEYXRlIjoiMjAyMi0wMS0xMlQxNzo0Mjoz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jNdIn1dfSwiVGFnIjoiQ2l0YXZpUGxhY2Vob2xkZXIjYTRkMGMyYzEtZWVkNy00ZDMxLWE3YzctNmY2MmNmNTNlMjhhIiwiVGV4dCI6IlsyM10iLCJXQUlWZXJzaW9uIjoiNi4zLjAuMCJ9}</w:instrText>
          </w:r>
          <w:r>
            <w:fldChar w:fldCharType="separate"/>
          </w:r>
          <w:r w:rsidR="00A42A26">
            <w:t>[23]</w:t>
          </w:r>
          <w:r>
            <w:fldChar w:fldCharType="end"/>
          </w:r>
        </w:sdtContent>
      </w:sdt>
      <w:r>
        <w:t xml:space="preserve">. </w:t>
      </w:r>
      <w:r w:rsidR="0082622F">
        <w:t>Die selbst erstellten Vorlagen können</w:t>
      </w:r>
      <w:r>
        <w:t xml:space="preserve"> zudem auch</w:t>
      </w:r>
      <w:r w:rsidR="0082622F">
        <w:t xml:space="preserve"> Platzhalter beinhalten, die bei der Erstellung der realen Datei mit projektspezi</w:t>
      </w:r>
      <w:r w:rsidR="00810C8B">
        <w:t>f</w:t>
      </w:r>
      <w:r w:rsidR="0082622F">
        <w:t xml:space="preserve">ischen Daten ersetzt werden. </w:t>
      </w:r>
      <w:r>
        <w:t>CLion bietet dafür eine Reihe von vordefinierten Platzhaltern an. Allerdings können auch selbst erstellte Platzhalter verwendet werden. Dazu müssen</w:t>
      </w:r>
      <w:r w:rsidR="002C6474">
        <w:t xml:space="preserve"> in den Template-Dateien das Schlüsselwort „#set“ benutzt werden </w:t>
      </w:r>
      <w:sdt>
        <w:sdtPr>
          <w:alias w:val="Don't edit this field"/>
          <w:tag w:val="CitaviPlaceholder#36447178-ed30-4541-9246-779b6f91d250"/>
          <w:id w:val="-803464632"/>
          <w:placeholder>
            <w:docPart w:val="DefaultPlaceholder_-1854013440"/>
          </w:placeholder>
        </w:sdtPr>
        <w:sdtContent>
          <w:r w:rsidR="0083110E">
            <w:fldChar w:fldCharType="begin"/>
          </w:r>
          <w:r w:rsidR="00A42A26">
            <w:instrText>ADDIN CitaviPlaceholder{eyIkaWQiOiIxIiwiRW50cmllcyI6W3siJGlkIjoiMiIsIklkIjoiYjdkMTNlMDgtOTJlZi00OTE3LWI3ZGYtMTQwYjk4NDEzY2Y0IiwiUmFuZ2VMZW5ndGgiOjQsIlJlZmVyZW5jZUlkIjoiM2Y4Nzg3NDEtZDBlMi00MzY4LWI3OTQtNGQ3ZDAxZGY2MjhjIiwiUmVmZXJlbmNlIjp7IiRpZCI6IjMiLCJBYnN0cmFjdENvbXBsZXhpdHkiOjAsIkFic3RyYWN0U291cmNlVGV4dEZvcm1hdCI6MCwiQWNjZXNzRGF0ZSI6IjIwMjEtMTItMjFUMTU6NTc6NTkuMzc5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NSA1NyA1OTAwMFogLSBRdWljayBDTWFrZSB0dXRvcmlhbCAgQ0xpb24uanBnIiwiUHJvcGVydGllcyI6eyIkaWQiOiI3In19LCJEYXRlIjoiMjAyMS0xMi0yMVQxNTo1Nzo1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jRdIn1dfSwiVGFnIjoiQ2l0YXZpUGxhY2Vob2xkZXIjMzY0NDcxNzgtZWQzMC00NTQxLTkyNDYtNzc5YjZmOTFkMjUwIiwiVGV4dCI6IlsyNF0iLCJXQUlWZXJzaW9uIjoiNi4zLjAuMCJ9}</w:instrText>
          </w:r>
          <w:r w:rsidR="0083110E">
            <w:fldChar w:fldCharType="separate"/>
          </w:r>
          <w:r w:rsidR="00A42A26">
            <w:t>[24]</w:t>
          </w:r>
          <w:r w:rsidR="0083110E">
            <w:fldChar w:fldCharType="end"/>
          </w:r>
        </w:sdtContent>
      </w:sdt>
      <w:r w:rsidR="0083110E">
        <w:t>.</w:t>
      </w:r>
    </w:p>
    <w:p w14:paraId="05BB0D40" w14:textId="49136340" w:rsidR="00B6171A" w:rsidRDefault="00B6171A" w:rsidP="000B472E">
      <w:r>
        <w:t xml:space="preserve">Wie auch Eclipse, </w:t>
      </w:r>
      <w:r w:rsidR="00504C71">
        <w:t xml:space="preserve">bietet CLion </w:t>
      </w:r>
      <w:r w:rsidR="004F3BBF">
        <w:t xml:space="preserve">keinen </w:t>
      </w:r>
      <w:r w:rsidR="00504C71">
        <w:t>ausreichenden Funktionsumfang</w:t>
      </w:r>
      <w:r>
        <w:t xml:space="preserve">, </w:t>
      </w:r>
      <w:r w:rsidR="00504C71">
        <w:t>der</w:t>
      </w:r>
      <w:r>
        <w:t xml:space="preserve"> das Problem dieser Abschlussarbei</w:t>
      </w:r>
      <w:r w:rsidR="00504C71">
        <w:t>t</w:t>
      </w:r>
      <w:r>
        <w:t xml:space="preserve"> </w:t>
      </w:r>
      <w:r w:rsidR="00504C71">
        <w:t xml:space="preserve">hinreichend </w:t>
      </w:r>
      <w:r>
        <w:t>lösen</w:t>
      </w:r>
      <w:r w:rsidR="00504C71">
        <w:t xml:space="preserve"> würde</w:t>
      </w:r>
      <w:r>
        <w:t xml:space="preserve">. </w:t>
      </w:r>
      <w:r w:rsidR="000471F4">
        <w:t>Je nach Projektformat wird j</w:t>
      </w:r>
      <w:r w:rsidR="00D95E81">
        <w:t>edes neue Projekt</w:t>
      </w:r>
      <w:r w:rsidR="000471F4">
        <w:t xml:space="preserve"> wird in CLion nämlich, </w:t>
      </w:r>
      <w:r w:rsidR="00D95E81">
        <w:t>mittels einer intern gespeicherten Projekt-Vorlage erstellt, die nicht veränderbar oder erweiterbar ist.</w:t>
      </w:r>
      <w:r w:rsidR="000471F4">
        <w:t xml:space="preserve"> Zudem gibt es keine Möglichkeit weitere Projekt-Vorlagen hinzuzufügen.</w:t>
      </w:r>
      <w:r w:rsidR="00313B79">
        <w:t xml:space="preserve"> </w:t>
      </w:r>
      <w:r w:rsidR="008F55B5">
        <w:t xml:space="preserve">Dadurch ist ausgeschlossen, dass das Problem der Projektaktualisierung mit CLion behoben werden kann. Auch wenn es eine Möglichkeit gäbe existierende Projekte mit der internen Vorlage zu vergleichen und diese bei unterschieden zu aktualisieren, würde sie nicht helfen, da man keinen Einfluss auf die Änderungen der internen Vorlage hat. </w:t>
      </w:r>
      <w:r w:rsidR="000471F4">
        <w:t xml:space="preserve">Die </w:t>
      </w:r>
      <w:r w:rsidR="008F55B5">
        <w:t>einzige Option</w:t>
      </w:r>
      <w:r w:rsidR="000471F4">
        <w:t xml:space="preserve"> mit eigenen </w:t>
      </w:r>
      <w:r w:rsidR="000471F4">
        <w:lastRenderedPageBreak/>
        <w:t xml:space="preserve">Vorlagen zu arbeiten, ist die erklärte Dateierstellung mittels Datei-Vorlagen. Dadurch </w:t>
      </w:r>
      <w:r w:rsidR="00B546D0">
        <w:t>können zwar</w:t>
      </w:r>
      <w:r w:rsidR="000471F4">
        <w:t xml:space="preserve"> alle </w:t>
      </w:r>
      <w:r w:rsidR="00B546D0">
        <w:t xml:space="preserve">benötigten </w:t>
      </w:r>
      <w:r w:rsidR="000471F4">
        <w:t>Dateien</w:t>
      </w:r>
      <w:r w:rsidR="00B546D0">
        <w:t xml:space="preserve">, die nicht in der internen Projekt-Vorlage vorhanden sind, mittels einer Vorlage erstellt werden, </w:t>
      </w:r>
      <w:r w:rsidR="00D76A78">
        <w:t xml:space="preserve">doch </w:t>
      </w:r>
      <w:r w:rsidR="00B546D0">
        <w:t>die</w:t>
      </w:r>
      <w:r w:rsidR="008F55B5">
        <w:t>se</w:t>
      </w:r>
      <w:r w:rsidR="00B546D0">
        <w:t xml:space="preserve"> Erstellung</w:t>
      </w:r>
      <w:r w:rsidR="008F55B5">
        <w:t>en</w:t>
      </w:r>
      <w:r w:rsidR="00B546D0">
        <w:t xml:space="preserve"> </w:t>
      </w:r>
      <w:r w:rsidR="008F55B5">
        <w:t xml:space="preserve">würden </w:t>
      </w:r>
      <w:r w:rsidR="00B546D0">
        <w:t>dabei</w:t>
      </w:r>
      <w:r w:rsidR="00D76A78">
        <w:t xml:space="preserve"> </w:t>
      </w:r>
      <w:r w:rsidR="00B546D0">
        <w:t>einzeln nacheinander</w:t>
      </w:r>
      <w:r w:rsidR="008F55B5">
        <w:t xml:space="preserve"> passieren, was zeitaufwändig ist</w:t>
      </w:r>
      <w:r w:rsidR="00B546D0">
        <w:t>.</w:t>
      </w:r>
      <w:r w:rsidR="008F55B5">
        <w:t xml:space="preserve"> Zudem gibt es auch bei den Dateien keine Möglichkeit diese zu aktualisieren.</w:t>
      </w:r>
    </w:p>
    <w:p w14:paraId="0045268E" w14:textId="77777777" w:rsidR="002B54E6" w:rsidRDefault="002B54E6" w:rsidP="002B54E6">
      <w:pPr>
        <w:pStyle w:val="berschrift3"/>
        <w:numPr>
          <w:ilvl w:val="2"/>
          <w:numId w:val="1"/>
        </w:numPr>
      </w:pPr>
      <w:bookmarkStart w:id="31" w:name="_Toc96525597"/>
      <w:r>
        <w:t>Visual Studio Code</w:t>
      </w:r>
      <w:bookmarkEnd w:id="31"/>
    </w:p>
    <w:p w14:paraId="77E4C982" w14:textId="21919608" w:rsidR="002B54E6" w:rsidRDefault="002B54E6" w:rsidP="002B54E6">
      <w:r>
        <w:t>Visual Studio Code (abgekürzt VSCode) ist ein kostenloser und open source (</w:t>
      </w:r>
      <w:hyperlink r:id="rId29" w:history="1">
        <w:r w:rsidRPr="00EA351C">
          <w:rPr>
            <w:rStyle w:val="Hyperlink"/>
          </w:rPr>
          <w:t>github.com/microsoft/vscode</w:t>
        </w:r>
      </w:hyperlink>
      <w:r>
        <w:t xml:space="preserve">) basierter Code-Editor von Microsoft. Es ist </w:t>
      </w:r>
      <w:r w:rsidRPr="00C05F62">
        <w:t xml:space="preserve">plattformübergreifend auf </w:t>
      </w:r>
      <w:r>
        <w:t xml:space="preserve">den Betriebssystemen </w:t>
      </w:r>
      <w:r w:rsidRPr="00C05F62">
        <w:t>Windows, Linux und macOS</w:t>
      </w:r>
      <w:r>
        <w:t xml:space="preserve"> verfügbar </w:t>
      </w:r>
      <w:sdt>
        <w:sdtPr>
          <w:alias w:val="Don't edit this field"/>
          <w:tag w:val="CitaviPlaceholder#727a7397-8410-4b79-b04c-8732d7d4e5be"/>
          <w:id w:val="2099282182"/>
          <w:placeholder>
            <w:docPart w:val="BC0E2A957C5C4CAD8EC3010F7373EB77"/>
          </w:placeholder>
        </w:sdtPr>
        <w:sdtContent>
          <w:r>
            <w:fldChar w:fldCharType="begin"/>
          </w:r>
          <w:r w:rsidR="00A42A26">
            <w:instrText>ADDIN CitaviPlaceholder{eyIkaWQiOiIxIiwiRW50cmllcyI6W3siJGlkIjoiMiIsIklkIjoiNzdjZWJjZDUtMjk4Mi00YjE0LWE2NTgtYzMzMWIzMDExZGE3IiwiUmFuZ2VMZW5ndGgiOjQ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ToyNDo1NyIsIk1vZGlmaWVkQnkiOiJfTmljayIsIklkIjoiZjNjMmQyY2UtMDc0OS00ZjMxLTg3NzktYzZiOTM3MTMwNDA4IiwiTW9kaWZpZWRPbiI6IjIwMjEtMTEtMjZUMTE6MjU6MDE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ToyNDo1NyIsIk1vZGlmaWVkQnkiOiJfTmljayIsIklkIjoiZjRkNzNmYmQtMTNhMC00MDAyLWFjYjctMGRhMGU5ZGM1YzU3IiwiTW9kaWZpZWRPbiI6IjIwMjEtMTEtMjZUMTE6MjU6MDY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}</w:instrText>
          </w:r>
          <w:r>
            <w:fldChar w:fldCharType="separate"/>
          </w:r>
          <w:r w:rsidR="00A42A26">
            <w:t>[25]</w:t>
          </w:r>
          <w:r>
            <w:fldChar w:fldCharType="end"/>
          </w:r>
        </w:sdtContent>
      </w:sdt>
      <w:r>
        <w:t>.</w:t>
      </w:r>
    </w:p>
    <w:p w14:paraId="1F137BB6" w14:textId="28B6F67C" w:rsidR="002B54E6" w:rsidRDefault="002B54E6" w:rsidP="002B54E6">
      <w:r>
        <w:t xml:space="preserve">Anders als Eclipse und CLion ist VSCode keine richtige IDE, sondern ein Quellcode-Editor, dessen Hauptzweck es ist das Schreiben von Quellcode zu vereinfachen. Der </w:t>
      </w:r>
      <w:r w:rsidR="004B4AF6">
        <w:t>Hauptu</w:t>
      </w:r>
      <w:r>
        <w:t xml:space="preserve">nterschied zu richtigen IDEs </w:t>
      </w:r>
      <w:r w:rsidR="004B4AF6">
        <w:t>liegt darin</w:t>
      </w:r>
      <w:r>
        <w:t xml:space="preserve">, dass </w:t>
      </w:r>
      <w:r w:rsidR="004B4AF6">
        <w:t xml:space="preserve">in </w:t>
      </w:r>
      <w:r>
        <w:t xml:space="preserve">VSCode </w:t>
      </w:r>
      <w:r w:rsidR="004B4AF6">
        <w:t xml:space="preserve">viele Tools, die für die Entwicklung von Softwareprojekten wichtig sind, standardmäßig </w:t>
      </w:r>
      <w:r>
        <w:t xml:space="preserve">nicht </w:t>
      </w:r>
      <w:r w:rsidR="004B4AF6">
        <w:t xml:space="preserve">integriert sind. Nichtsdestotrotz können diese Tools </w:t>
      </w:r>
      <w:r w:rsidR="00E12F54">
        <w:t xml:space="preserve">in dem Tab „Erweiterungen“ </w:t>
      </w:r>
      <w:r w:rsidR="004B4AF6">
        <w:t>nachträglich in VSCode installiert werden.</w:t>
      </w:r>
      <w:r w:rsidR="0015130D">
        <w:t xml:space="preserve"> </w:t>
      </w:r>
      <w:r w:rsidR="00E12F54">
        <w:t>Zusätzlich kann VSCode auch mit weiteren Programmiersprachen erweitert werde</w:t>
      </w:r>
      <w:r w:rsidR="0015130D">
        <w:t xml:space="preserve"> </w:t>
      </w:r>
      <w:sdt>
        <w:sdtPr>
          <w:alias w:val="Don't edit this field"/>
          <w:tag w:val="CitaviPlaceholder#926c403d-1abd-4dcd-9f2d-942aa5cf6caf"/>
          <w:id w:val="-1538958996"/>
          <w:placeholder>
            <w:docPart w:val="DefaultPlaceholder_-1854013440"/>
          </w:placeholder>
        </w:sdtPr>
        <w:sdtContent>
          <w:r w:rsidR="0015130D">
            <w:fldChar w:fldCharType="begin"/>
          </w:r>
          <w:r w:rsidR="00A42A26">
            <w:instrText>ADDIN CitaviPlaceholder{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}</w:instrText>
          </w:r>
          <w:r w:rsidR="0015130D">
            <w:fldChar w:fldCharType="separate"/>
          </w:r>
          <w:r w:rsidR="00A42A26">
            <w:t>[26]</w:t>
          </w:r>
          <w:r w:rsidR="0015130D">
            <w:fldChar w:fldCharType="end"/>
          </w:r>
        </w:sdtContent>
      </w:sdt>
      <w:r w:rsidR="00E12F54">
        <w:t>.</w:t>
      </w:r>
    </w:p>
    <w:p w14:paraId="15965BFC" w14:textId="4F2D34F8" w:rsidR="002B54E6" w:rsidRDefault="002B54E6" w:rsidP="00106A10">
      <w:r>
        <w:t xml:space="preserve">Wie in Abschnitt 2.4 erwähnt, ist die wichtigste Funktionalität die, der Erstellung und Verwaltung ganzer Projekte mit mehreren Dateien. Um ein neues Projekt in VSCode anzulegen, muss unter </w:t>
      </w:r>
      <w:r w:rsidRPr="009D78B9">
        <w:rPr>
          <w:b/>
          <w:bCs/>
        </w:rPr>
        <w:t>Datei</w:t>
      </w:r>
      <w:r>
        <w:t xml:space="preserve"> &gt; </w:t>
      </w:r>
      <w:r w:rsidRPr="009D78B9">
        <w:rPr>
          <w:b/>
          <w:bCs/>
        </w:rPr>
        <w:t>Ordner öffnen…</w:t>
      </w:r>
      <w:r>
        <w:rPr>
          <w:b/>
          <w:bCs/>
        </w:rPr>
        <w:t xml:space="preserve"> </w:t>
      </w:r>
      <w:r w:rsidR="00106A10">
        <w:t xml:space="preserve">des Hauptmenüs, </w:t>
      </w:r>
      <w:r>
        <w:t>ein Verzeichnis auswählt werden, in welches ein neues Projekt angelegt werden soll.</w:t>
      </w:r>
      <w:r w:rsidR="00106A10">
        <w:t xml:space="preserve"> </w:t>
      </w:r>
      <w:r>
        <w:t xml:space="preserve">Nachdem ein Verzeichnis ausgewählt </w:t>
      </w:r>
      <w:r w:rsidR="00096735">
        <w:t xml:space="preserve">und geöffnet </w:t>
      </w:r>
      <w:r>
        <w:t>wurde, kann darin</w:t>
      </w:r>
      <w:r w:rsidR="00096735">
        <w:t xml:space="preserve">, </w:t>
      </w:r>
      <w:r w:rsidR="00106A10">
        <w:t>Mithilfe</w:t>
      </w:r>
      <w:r w:rsidR="00096735">
        <w:t xml:space="preserve"> des VSCode Explorers, </w:t>
      </w:r>
      <w:r>
        <w:t>ein neuer Ordner angelegt werden.</w:t>
      </w:r>
      <w:r w:rsidR="00096735">
        <w:t xml:space="preserve"> Dieser Ordner repräsentiert das Softwareprojekt.</w:t>
      </w:r>
    </w:p>
    <w:p w14:paraId="40469133" w14:textId="7838378D" w:rsidR="00106A10" w:rsidRDefault="00106A10" w:rsidP="00106A10">
      <w:pPr>
        <w:keepNext/>
        <w:jc w:val="center"/>
      </w:pPr>
      <w:r>
        <w:rPr>
          <w:noProof/>
          <w:lang w:eastAsia="de-DE"/>
        </w:rPr>
        <w:lastRenderedPageBreak/>
        <w:drawing>
          <wp:inline distT="0" distB="0" distL="0" distR="0" wp14:anchorId="55DB2C20" wp14:editId="47EA07C0">
            <wp:extent cx="5092700" cy="2626360"/>
            <wp:effectExtent l="0" t="0" r="0" b="2540"/>
            <wp:docPr id="41" name="Grafik 4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rafik 41" descr="Ein Bild, das Text enthält.&#10;&#10;Automatisch generierte Beschreibu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92700" cy="2626360"/>
                    </a:xfrm>
                    <a:prstGeom prst="rect">
                      <a:avLst/>
                    </a:prstGeom>
                    <a:noFill/>
                    <a:ln>
                      <a:noFill/>
                    </a:ln>
                  </pic:spPr>
                </pic:pic>
              </a:graphicData>
            </a:graphic>
          </wp:inline>
        </w:drawing>
      </w:r>
    </w:p>
    <w:p w14:paraId="18FE2392" w14:textId="2CAC4605" w:rsidR="00106A10" w:rsidRDefault="00106A10" w:rsidP="00106A10">
      <w:pPr>
        <w:pStyle w:val="Beschriftung"/>
        <w:jc w:val="center"/>
      </w:pPr>
      <w:bookmarkStart w:id="32" w:name="_Toc96525516"/>
      <w:r>
        <w:t xml:space="preserve">Abbildung </w:t>
      </w:r>
      <w:fldSimple w:instr=" SEQ Abbildung \* ARABIC ">
        <w:r w:rsidR="00A82F32">
          <w:rPr>
            <w:noProof/>
          </w:rPr>
          <w:t>14</w:t>
        </w:r>
      </w:fldSimple>
      <w:r>
        <w:t>: Explorer in VSCode</w:t>
      </w:r>
      <w:bookmarkEnd w:id="32"/>
    </w:p>
    <w:p w14:paraId="54F89274" w14:textId="289FE418" w:rsidR="002B54E6" w:rsidRDefault="002B54E6" w:rsidP="002B54E6">
      <w:r>
        <w:t xml:space="preserve">Diesem Ordner können im Nachhinein auf die gleiche Weise weitere Unterorder und Dateien, die für das Projekt notwendig sind, hinzugefügt werden </w:t>
      </w:r>
      <w:sdt>
        <w:sdtPr>
          <w:alias w:val="Don't edit this field"/>
          <w:tag w:val="CitaviPlaceholder#46af42d4-1ac8-4d4d-874f-5a9c29957ab3"/>
          <w:id w:val="335117247"/>
          <w:placeholder>
            <w:docPart w:val="BC0E2A957C5C4CAD8EC3010F7373EB77"/>
          </w:placeholder>
        </w:sdtPr>
        <w:sdtContent>
          <w:r>
            <w:fldChar w:fldCharType="begin"/>
          </w:r>
          <w:r w:rsidR="00A42A26">
            <w:instrText>ADDIN CitaviPlaceholder{eyIkaWQiOiIxIiwiRW50cmllcyI6W3siJGlkIjoiMiIsIklkIjoiZTAyMWQ3Y2ItNTgwMy00M2JjLTk5ZTAtZmNkY2QwOGFjZWM2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Db3ZlclBhdGgiOnsiJGlkIjoiNCIsIkxpbmtlZFJlc291cmNlU3RhdHVzIjo4LCJMaW5rZWRSZXNvdXJjZVR5cGUiOjEsIlVyaVN0cmluZyI6IlZpc3VhbCBTdHVkaW8gQ29kZSBUaXBzIDIwMjEtMTEtMjlUMTIgNDEgMTAwMDBaLmpwZyIsIlByb3BlcnRpZXMiOnsiJGlkIjoiNSJ9fSwiRGF0ZSI6IjIwMjEtMTEtMjlUMTI6NDE6MT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}</w:instrText>
          </w:r>
          <w:r>
            <w:fldChar w:fldCharType="separate"/>
          </w:r>
          <w:r w:rsidR="00A42A26">
            <w:t>[27]</w:t>
          </w:r>
          <w:r>
            <w:fldChar w:fldCharType="end"/>
          </w:r>
        </w:sdtContent>
      </w:sdt>
      <w:r>
        <w:t>.</w:t>
      </w:r>
    </w:p>
    <w:p w14:paraId="7F1AA486" w14:textId="47941A69" w:rsidR="002B54E6" w:rsidRDefault="002B54E6" w:rsidP="002B54E6">
      <w:r>
        <w:t xml:space="preserve">Diese Vorgehensweise sind jedoch nicht dafür geeignet, wenn ein Softwareprojekt (wie in der Problemstellung (Abschnitt 1.1) erklärt) nach einer bestimmten Vorlage erstell werden soll. Mit der Erweiterung </w:t>
      </w:r>
      <w:bookmarkStart w:id="33" w:name="_Hlk89271753"/>
      <w:r>
        <w:t xml:space="preserve">„Project Templates“ </w:t>
      </w:r>
      <w:bookmarkEnd w:id="33"/>
      <w:r>
        <w:t>von cantonios (</w:t>
      </w:r>
      <w:hyperlink r:id="rId31" w:history="1">
        <w:r w:rsidRPr="00901CA8">
          <w:rPr>
            <w:rStyle w:val="Hyperlink"/>
          </w:rPr>
          <w:t>marketplace.visualstudio.com/project-templates</w:t>
        </w:r>
      </w:hyperlink>
      <w:r>
        <w:t>) kann dieses Problem allerdings gelöst werden. Nach der Installation dieser Erweiterung ist es zum einen möglich ein bestimmtes Projekt als ein Template-Projekt zu speichern. Dazu muss als erstes ein zuvor initialisiertes Projekt in VSCode geöffnet werden. Nachdem das Projekt geöffnet wurde, muss im Explorer ein Kontextmenü geöffnet werden, indem man mit der rechten Maustaste auf das Projekt klickt. Wenn die Erweiterung richtig installiert wurde, sollte nun „Save Project as Template“ als Auswahl in dem Kontextmenü erscheinen.</w:t>
      </w:r>
    </w:p>
    <w:p w14:paraId="46A879BE" w14:textId="77777777" w:rsidR="00C66532" w:rsidRDefault="00C66532" w:rsidP="00C66532">
      <w:pPr>
        <w:keepNext/>
      </w:pPr>
      <w:r>
        <w:rPr>
          <w:noProof/>
          <w:lang w:eastAsia="de-DE"/>
        </w:rPr>
        <w:lastRenderedPageBreak/>
        <w:drawing>
          <wp:inline distT="0" distB="0" distL="0" distR="0" wp14:anchorId="70267140" wp14:editId="5B8CFC9B">
            <wp:extent cx="5760720" cy="5432425"/>
            <wp:effectExtent l="0" t="0" r="0" b="0"/>
            <wp:docPr id="43" name="Grafik 43"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fik 43" descr="Ein Bild, das Text, Screenshot, Monitor, schwarz enthält.&#10;&#10;Automatisch generierte Beschreibu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5432425"/>
                    </a:xfrm>
                    <a:prstGeom prst="rect">
                      <a:avLst/>
                    </a:prstGeom>
                    <a:noFill/>
                    <a:ln>
                      <a:noFill/>
                    </a:ln>
                  </pic:spPr>
                </pic:pic>
              </a:graphicData>
            </a:graphic>
          </wp:inline>
        </w:drawing>
      </w:r>
    </w:p>
    <w:p w14:paraId="18FBF2E2" w14:textId="586A4731" w:rsidR="00C66532" w:rsidRDefault="00C66532" w:rsidP="00C66532">
      <w:pPr>
        <w:pStyle w:val="Beschriftung"/>
        <w:rPr>
          <w:b/>
          <w:bCs/>
        </w:rPr>
      </w:pPr>
      <w:bookmarkStart w:id="34" w:name="_Toc96525517"/>
      <w:r>
        <w:t xml:space="preserve">Abbildung </w:t>
      </w:r>
      <w:fldSimple w:instr=" SEQ Abbildung \* ARABIC ">
        <w:r w:rsidR="00A82F32">
          <w:rPr>
            <w:noProof/>
          </w:rPr>
          <w:t>15</w:t>
        </w:r>
      </w:fldSimple>
      <w:r>
        <w:t>: Projekt als Template speichern in VSCode</w:t>
      </w:r>
      <w:bookmarkEnd w:id="34"/>
    </w:p>
    <w:p w14:paraId="36BD404F" w14:textId="77777777" w:rsidR="00C66532" w:rsidRDefault="002B54E6" w:rsidP="002B54E6">
      <w:r>
        <w:t>Nachdem dieser Menüpunkt ausgewählt wurde, öffnet sich die Befehlspalette von VSCode, in der man einen beliebigen Namen für dieses Template-Projekt vergeben kann.</w:t>
      </w:r>
    </w:p>
    <w:p w14:paraId="304C8ECF" w14:textId="4ADDB6DE" w:rsidR="002B54E6" w:rsidRDefault="002B54E6" w:rsidP="002B54E6">
      <w:r>
        <w:t xml:space="preserve">Zum Schluss muss der eingegebene Name mit der Eingabetaste auf der Tastatur bestätigt werden, um das Projekt automatisch als Template-Projekt zu speichern. Mit den Standardeinstellungen von </w:t>
      </w:r>
      <w:r w:rsidRPr="00900409">
        <w:t xml:space="preserve">„Project Templates“ </w:t>
      </w:r>
      <w:r>
        <w:t>werden alle Template-Projekte unter folgenden Pfaden gespeichert:</w:t>
      </w:r>
    </w:p>
    <w:p w14:paraId="764EEA24" w14:textId="77777777" w:rsidR="00050129" w:rsidRDefault="002B54E6" w:rsidP="00050129">
      <w:pPr>
        <w:keepNext/>
      </w:pPr>
      <w:r>
        <w:rPr>
          <w:noProof/>
          <w:lang w:eastAsia="de-DE"/>
        </w:rPr>
        <w:drawing>
          <wp:inline distT="0" distB="0" distL="0" distR="0" wp14:anchorId="1643096B" wp14:editId="24CD0698">
            <wp:extent cx="5760720" cy="676051"/>
            <wp:effectExtent l="0" t="0" r="0" b="0"/>
            <wp:docPr id="3" name="Grafik 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enthält.&#10;&#10;Automatisch generierte Beschreibu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676051"/>
                    </a:xfrm>
                    <a:prstGeom prst="rect">
                      <a:avLst/>
                    </a:prstGeom>
                    <a:noFill/>
                    <a:ln>
                      <a:noFill/>
                    </a:ln>
                  </pic:spPr>
                </pic:pic>
              </a:graphicData>
            </a:graphic>
          </wp:inline>
        </w:drawing>
      </w:r>
    </w:p>
    <w:p w14:paraId="040F6C80" w14:textId="0815059E" w:rsidR="002B54E6" w:rsidRDefault="00050129" w:rsidP="00050129">
      <w:pPr>
        <w:pStyle w:val="Beschriftung"/>
      </w:pPr>
      <w:bookmarkStart w:id="35" w:name="_Toc96525518"/>
      <w:r>
        <w:t xml:space="preserve">Abbildung </w:t>
      </w:r>
      <w:fldSimple w:instr=" SEQ Abbildung \* ARABIC ">
        <w:r w:rsidR="00A82F32">
          <w:rPr>
            <w:noProof/>
          </w:rPr>
          <w:t>16</w:t>
        </w:r>
      </w:fldSimple>
      <w:r>
        <w:t>: Standard</w:t>
      </w:r>
      <w:r w:rsidR="009F06E5">
        <w:t>s</w:t>
      </w:r>
      <w:r>
        <w:t>peicherorte der Projekte der VSCode Extension</w:t>
      </w:r>
      <w:bookmarkEnd w:id="35"/>
    </w:p>
    <w:p w14:paraId="5EC2210C" w14:textId="77777777" w:rsidR="002B54E6" w:rsidRDefault="002B54E6" w:rsidP="002B54E6">
      <w:r>
        <w:lastRenderedPageBreak/>
        <w:t xml:space="preserve">Diese können aber in den Benutzereinstellungen unter </w:t>
      </w:r>
      <w:r w:rsidRPr="00FE1817">
        <w:rPr>
          <w:b/>
          <w:bCs/>
        </w:rPr>
        <w:t>Verwalten</w:t>
      </w:r>
      <w:r>
        <w:t xml:space="preserve"> &gt; </w:t>
      </w:r>
      <w:r w:rsidRPr="00FE1817">
        <w:rPr>
          <w:b/>
          <w:bCs/>
        </w:rPr>
        <w:t>Einstellungen</w:t>
      </w:r>
      <w:r>
        <w:t xml:space="preserve"> &gt; </w:t>
      </w:r>
      <w:r w:rsidRPr="00FE1817">
        <w:rPr>
          <w:b/>
          <w:bCs/>
        </w:rPr>
        <w:t>VSCode Project Template Configuration</w:t>
      </w:r>
      <w:r>
        <w:t xml:space="preserve"> &gt; </w:t>
      </w:r>
      <w:r w:rsidRPr="00FE1817">
        <w:rPr>
          <w:b/>
          <w:bCs/>
        </w:rPr>
        <w:t>In „</w:t>
      </w:r>
      <w:proofErr w:type="gramStart"/>
      <w:r w:rsidRPr="00FE1817">
        <w:rPr>
          <w:b/>
          <w:bCs/>
        </w:rPr>
        <w:t>settings.json</w:t>
      </w:r>
      <w:proofErr w:type="gramEnd"/>
      <w:r w:rsidRPr="00FE1817">
        <w:rPr>
          <w:b/>
          <w:bCs/>
        </w:rPr>
        <w:t>“ bearbeiten</w:t>
      </w:r>
      <w:r>
        <w:t xml:space="preserve"> geändert werden, indem man folgende Zeile addiert:</w:t>
      </w:r>
    </w:p>
    <w:p w14:paraId="2F9280C9" w14:textId="77777777" w:rsidR="00050129" w:rsidRDefault="002B54E6" w:rsidP="00050129">
      <w:pPr>
        <w:keepNext/>
      </w:pPr>
      <w:r>
        <w:rPr>
          <w:noProof/>
          <w:lang w:eastAsia="de-DE"/>
        </w:rPr>
        <w:drawing>
          <wp:inline distT="0" distB="0" distL="0" distR="0" wp14:anchorId="6882BBF3" wp14:editId="7A714519">
            <wp:extent cx="5753100" cy="40957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409575"/>
                    </a:xfrm>
                    <a:prstGeom prst="rect">
                      <a:avLst/>
                    </a:prstGeom>
                    <a:noFill/>
                    <a:ln>
                      <a:noFill/>
                    </a:ln>
                  </pic:spPr>
                </pic:pic>
              </a:graphicData>
            </a:graphic>
          </wp:inline>
        </w:drawing>
      </w:r>
    </w:p>
    <w:p w14:paraId="587AAC30" w14:textId="1271B59A" w:rsidR="002B54E6" w:rsidRDefault="00050129" w:rsidP="00050129">
      <w:pPr>
        <w:pStyle w:val="Beschriftung"/>
      </w:pPr>
      <w:bookmarkStart w:id="36" w:name="_Toc96525519"/>
      <w:r>
        <w:t xml:space="preserve">Abbildung </w:t>
      </w:r>
      <w:fldSimple w:instr=" SEQ Abbildung \* ARABIC ">
        <w:r w:rsidR="00A82F32">
          <w:rPr>
            <w:noProof/>
          </w:rPr>
          <w:t>17</w:t>
        </w:r>
      </w:fldSimple>
      <w:r>
        <w:t>: Änderung des Speicherortes für die Projekte der VSCode Extension</w:t>
      </w:r>
      <w:bookmarkEnd w:id="36"/>
    </w:p>
    <w:p w14:paraId="752C9DAD" w14:textId="77777777" w:rsidR="002B54E6" w:rsidRDefault="002B54E6" w:rsidP="002B54E6">
      <w:r>
        <w:t>Zum anderen kann die Extension dazu benutzt werden, um ein Projekt aus einem gespeicherten Template-Projekt zu erstellen. Dazu muss in VSCode ein Verzeichnis geöffnet werden, in dem ein leerer Ordner liegt. In diesem leeren Ordner wird das neue Projekt erstellt. Wie in dem Abschnitt zuvor muss man dafür mit der rechten Maustaste auf den leeren Ordner klicken, damit sich ein Kontextmenü öffnet. In dem Menü sollte sich der Menüpunkt „Create Project from Template“ befinden.</w:t>
      </w:r>
    </w:p>
    <w:p w14:paraId="21A3D89D" w14:textId="77777777" w:rsidR="00C66532" w:rsidRDefault="00C66532" w:rsidP="00C66532">
      <w:pPr>
        <w:keepNext/>
      </w:pPr>
      <w:r>
        <w:rPr>
          <w:noProof/>
          <w:lang w:eastAsia="de-DE"/>
        </w:rPr>
        <w:lastRenderedPageBreak/>
        <w:drawing>
          <wp:inline distT="0" distB="0" distL="0" distR="0" wp14:anchorId="63CF948E" wp14:editId="34E0310E">
            <wp:extent cx="5760720" cy="5718175"/>
            <wp:effectExtent l="0" t="0" r="0" b="0"/>
            <wp:docPr id="44" name="Grafik 44"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fik 44" descr="Ein Bild, das Text, Screenshot, Monitor, schwarz enthält.&#10;&#10;Automatisch generierte Beschreibu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5718175"/>
                    </a:xfrm>
                    <a:prstGeom prst="rect">
                      <a:avLst/>
                    </a:prstGeom>
                    <a:noFill/>
                    <a:ln>
                      <a:noFill/>
                    </a:ln>
                  </pic:spPr>
                </pic:pic>
              </a:graphicData>
            </a:graphic>
          </wp:inline>
        </w:drawing>
      </w:r>
    </w:p>
    <w:p w14:paraId="4BA9F9CC" w14:textId="164B6B0F" w:rsidR="002B54E6" w:rsidRPr="00EF217E" w:rsidRDefault="00C66532" w:rsidP="00C66532">
      <w:pPr>
        <w:pStyle w:val="Beschriftung"/>
        <w:rPr>
          <w:b/>
          <w:bCs/>
        </w:rPr>
      </w:pPr>
      <w:bookmarkStart w:id="37" w:name="_Toc96525520"/>
      <w:r>
        <w:t xml:space="preserve">Abbildung </w:t>
      </w:r>
      <w:fldSimple w:instr=" SEQ Abbildung \* ARABIC ">
        <w:r w:rsidR="00A82F32">
          <w:rPr>
            <w:noProof/>
          </w:rPr>
          <w:t>18</w:t>
        </w:r>
      </w:fldSimple>
      <w:r>
        <w:t>: Projekt von einem Template erstellen in VSCode</w:t>
      </w:r>
      <w:bookmarkEnd w:id="37"/>
    </w:p>
    <w:p w14:paraId="5985D6D8" w14:textId="77777777" w:rsidR="00C66532" w:rsidRDefault="002B54E6" w:rsidP="002B54E6">
      <w:r>
        <w:t>Mit der Auswahl des Menüpunktes öffnet sich die Befehlspalette in VSCode mit einer Liste aller gespeicherten Template-Projekte.</w:t>
      </w:r>
      <w:r w:rsidR="00C66532">
        <w:t xml:space="preserve"> In dieser Liste</w:t>
      </w:r>
      <w:r>
        <w:t xml:space="preserve"> </w:t>
      </w:r>
      <w:r w:rsidR="00C66532">
        <w:t>muss</w:t>
      </w:r>
      <w:r>
        <w:t xml:space="preserve"> das gewünschte Template-Projekt ausgewählt werden. Dadurch wird der Inhalt </w:t>
      </w:r>
      <w:r w:rsidRPr="0077483D">
        <w:t xml:space="preserve">(alle Unterordner und Dateien) </w:t>
      </w:r>
      <w:r>
        <w:t>des ausgewählten Template-Projektes in den leeren Ordner kopiert. Damit besitzt das neue Projekt am Ende des Vorgangs die gleiche Verzeichnisstruktur, wie das Template-Projekt.</w:t>
      </w:r>
    </w:p>
    <w:p w14:paraId="6ED633BA" w14:textId="0FE183B1" w:rsidR="002B54E6" w:rsidRDefault="002B54E6" w:rsidP="002B54E6">
      <w:r w:rsidRPr="00AA2143">
        <w:t xml:space="preserve">Darüber hinaus </w:t>
      </w:r>
      <w:r>
        <w:t>können in den Dateien eines Template-Projektes auch variable Platzhalter eingesetzt werden. Die Schreibweise sieht wie folgt aus:</w:t>
      </w:r>
    </w:p>
    <w:p w14:paraId="297A86E9" w14:textId="77777777" w:rsidR="008732B4" w:rsidRDefault="002B54E6" w:rsidP="008732B4">
      <w:pPr>
        <w:keepNext/>
      </w:pPr>
      <w:r>
        <w:rPr>
          <w:noProof/>
          <w:lang w:eastAsia="de-DE"/>
        </w:rPr>
        <w:lastRenderedPageBreak/>
        <w:drawing>
          <wp:inline distT="0" distB="0" distL="0" distR="0" wp14:anchorId="6674B888" wp14:editId="26D81B57">
            <wp:extent cx="5760720" cy="5397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760720" cy="539750"/>
                    </a:xfrm>
                    <a:prstGeom prst="rect">
                      <a:avLst/>
                    </a:prstGeom>
                  </pic:spPr>
                </pic:pic>
              </a:graphicData>
            </a:graphic>
          </wp:inline>
        </w:drawing>
      </w:r>
    </w:p>
    <w:p w14:paraId="2A8B6A25" w14:textId="5E95B5F7" w:rsidR="002B54E6" w:rsidRDefault="008732B4" w:rsidP="008732B4">
      <w:pPr>
        <w:pStyle w:val="Beschriftung"/>
      </w:pPr>
      <w:bookmarkStart w:id="38" w:name="_Toc96525521"/>
      <w:r>
        <w:t xml:space="preserve">Abbildung </w:t>
      </w:r>
      <w:fldSimple w:instr=" SEQ Abbildung \* ARABIC ">
        <w:r w:rsidR="00A82F32">
          <w:rPr>
            <w:noProof/>
          </w:rPr>
          <w:t>19</w:t>
        </w:r>
      </w:fldSimple>
      <w:r>
        <w:t xml:space="preserve">: </w:t>
      </w:r>
      <w:r w:rsidR="00050129">
        <w:t xml:space="preserve">Art der Integration für </w:t>
      </w:r>
      <w:r>
        <w:t xml:space="preserve">Platzhalter </w:t>
      </w:r>
      <w:r w:rsidR="00050129">
        <w:t>der</w:t>
      </w:r>
      <w:r>
        <w:t xml:space="preserve"> VSCode Extension</w:t>
      </w:r>
      <w:bookmarkEnd w:id="38"/>
    </w:p>
    <w:p w14:paraId="2E7A1451" w14:textId="75D4FAB9" w:rsidR="002B54E6" w:rsidRDefault="002B54E6" w:rsidP="000B472E">
      <w:r>
        <w:t xml:space="preserve">Wenn eine Datei aus einem Template mit Platzhaltern erstellt wird, wird man bei der Erstellung zu einer Eingabe eines Wertes aufgefordert. Platzhalter können außerdem auch in Dateinamen verwendet werden </w:t>
      </w:r>
      <w:sdt>
        <w:sdtPr>
          <w:alias w:val="Don't edit this field"/>
          <w:tag w:val="CitaviPlaceholder#c34f892a-1ea7-4959-8162-de8642b720ce"/>
          <w:id w:val="2106461172"/>
          <w:placeholder>
            <w:docPart w:val="BC0E2A957C5C4CAD8EC3010F7373EB77"/>
          </w:placeholder>
        </w:sdtPr>
        <w:sdtContent>
          <w:r>
            <w:fldChar w:fldCharType="begin"/>
          </w:r>
          <w:r w:rsidR="00A42A26">
            <w:instrText>ADDIN CitaviPlaceholder{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}</w:instrText>
          </w:r>
          <w:r>
            <w:fldChar w:fldCharType="separate"/>
          </w:r>
          <w:r w:rsidR="00A42A26">
            <w:t>[28]</w:t>
          </w:r>
          <w:r>
            <w:fldChar w:fldCharType="end"/>
          </w:r>
        </w:sdtContent>
      </w:sdt>
      <w:r>
        <w:t>.</w:t>
      </w:r>
    </w:p>
    <w:p w14:paraId="3F319D91" w14:textId="5908E5B8" w:rsidR="00DD67E3" w:rsidRDefault="00E21B1F" w:rsidP="005B4692">
      <w:r>
        <w:t>Auch die Extension „Project Templates“ ist für die Lösung des Problems dieser Arbeit nicht ausreichend.</w:t>
      </w:r>
      <w:r w:rsidR="00F607DC">
        <w:t xml:space="preserve"> Es ist mit ihr zwar möglich ein neues Projekt anhand einer Projekt-Vorlage zu erstellen</w:t>
      </w:r>
      <w:r w:rsidR="00354F66">
        <w:t xml:space="preserve">, allerdings sind die Platzhalter, die man in die Datei-Vorlagen einbinden kann, nur auf die Ersetzung durch Zeichenketten beschränkt. Es ist nicht möglich, dass Platzhalter eine Liste von vordefinierten Werten übergeben werden kann, aus der bei der Projekterstellung ein Wert ausgewählt werden kann. Des Weiteren können Platzhalter keine booleschen Werte annehmen, </w:t>
      </w:r>
      <w:r w:rsidR="0012771C">
        <w:t>aus denen hervorgeht</w:t>
      </w:r>
      <w:r w:rsidR="00354F66">
        <w:t xml:space="preserve">, ob </w:t>
      </w:r>
      <w:r w:rsidR="0012771C">
        <w:t>manche</w:t>
      </w:r>
      <w:r w:rsidR="00354F66">
        <w:t xml:space="preserve"> Dateien</w:t>
      </w:r>
      <w:r w:rsidR="0012771C">
        <w:t xml:space="preserve"> der Projekt-Vorlage, nicht in dem erstellten Projekt vorhanden sein sollen, diese also nicht miterstellt werden. Außerdem fehlt auch bei dieser Extension </w:t>
      </w:r>
      <w:r w:rsidR="00AD6751">
        <w:t>die Funktion ein Projekt mit deren Vorlage zu vergleichen und zu aktualisieren, falls die Vorlage nach der Erstellung des Projektes verändert / erweitert wurde.</w:t>
      </w:r>
    </w:p>
    <w:p w14:paraId="456196F0" w14:textId="1FCE2373" w:rsidR="001C7948" w:rsidRDefault="001C7948" w:rsidP="001C7948">
      <w:pPr>
        <w:pStyle w:val="berschrift2"/>
        <w:numPr>
          <w:ilvl w:val="1"/>
          <w:numId w:val="1"/>
        </w:numPr>
      </w:pPr>
      <w:bookmarkStart w:id="39" w:name="_Toc96525598"/>
      <w:r>
        <w:t>Zusammenfassung</w:t>
      </w:r>
      <w:bookmarkEnd w:id="39"/>
    </w:p>
    <w:p w14:paraId="29680C29" w14:textId="688481C5" w:rsidR="001A0843" w:rsidRDefault="00A84B7D" w:rsidP="005B4692">
      <w:r>
        <w:t>In d</w:t>
      </w:r>
      <w:r w:rsidR="001C7948">
        <w:t xml:space="preserve">iesem </w:t>
      </w:r>
      <w:r>
        <w:t xml:space="preserve">Kapitel </w:t>
      </w:r>
      <w:r w:rsidR="001C7948">
        <w:t>wird</w:t>
      </w:r>
      <w:r>
        <w:t xml:space="preserve"> erklärt, wieso </w:t>
      </w:r>
      <w:r w:rsidR="0012229B" w:rsidRPr="0012229B">
        <w:t>die vorgestellten Lösungen</w:t>
      </w:r>
      <w:r w:rsidR="001A0843">
        <w:t xml:space="preserve"> </w:t>
      </w:r>
      <w:r w:rsidR="001C7948">
        <w:t xml:space="preserve">dieses Kapitels </w:t>
      </w:r>
      <w:r>
        <w:t>nicht ausreichen</w:t>
      </w:r>
      <w:r w:rsidR="0012229B" w:rsidRPr="0012229B">
        <w:t>, um die Probleme dieser Bachelorarbeit zu lösen</w:t>
      </w:r>
      <w:r>
        <w:t>.</w:t>
      </w:r>
    </w:p>
    <w:p w14:paraId="3DC874CD" w14:textId="77777777" w:rsidR="00853FDA" w:rsidRDefault="001A0843" w:rsidP="001C7948">
      <w:r>
        <w:t xml:space="preserve">Mit </w:t>
      </w:r>
      <w:r w:rsidR="002D4862">
        <w:t xml:space="preserve">Versionsverwaltungen </w:t>
      </w:r>
      <w:r>
        <w:t xml:space="preserve">kann </w:t>
      </w:r>
      <w:r w:rsidR="002D4862">
        <w:t>nur eine Kopie einer Projekt-Schablone erstell</w:t>
      </w:r>
      <w:r>
        <w:t>t werden</w:t>
      </w:r>
      <w:r w:rsidR="002D4862">
        <w:t xml:space="preserve">. Um </w:t>
      </w:r>
      <w:r>
        <w:t xml:space="preserve">daraus </w:t>
      </w:r>
      <w:r w:rsidR="002D4862">
        <w:t>ein neues Projekt zu erstellen, muss die</w:t>
      </w:r>
      <w:r>
        <w:t xml:space="preserve"> Kopie</w:t>
      </w:r>
      <w:r w:rsidR="002D4862">
        <w:t xml:space="preserve"> anschließend manuell bearbeitet werden.</w:t>
      </w:r>
      <w:r>
        <w:t xml:space="preserve"> </w:t>
      </w:r>
      <w:r w:rsidR="00853FDA">
        <w:t>Diese Vorgehensweise ist zeitaufwändig und fehleranfällig.</w:t>
      </w:r>
    </w:p>
    <w:p w14:paraId="2500C3B7" w14:textId="08B25DE3" w:rsidR="00853FDA" w:rsidRDefault="002D4862" w:rsidP="001C7948">
      <w:r>
        <w:t xml:space="preserve">In Eclipse muss zuerst ein neuer Projekt-Wizard programmiert werden, um ein Projekt aus einer neuen Projekt-Schablone erstellen zu können. </w:t>
      </w:r>
      <w:r w:rsidR="00853FDA">
        <w:t>Dazu wird zu einem Vorwissen in der Programmierung und zum anderen Vorwissen über die Architektur von Eclipse benötigt.</w:t>
      </w:r>
    </w:p>
    <w:p w14:paraId="0DEE470F" w14:textId="77777777" w:rsidR="001C7948" w:rsidRDefault="002D4862" w:rsidP="001C7948">
      <w:r>
        <w:lastRenderedPageBreak/>
        <w:t>CLion bietet keine Möglichkeit an, eine neue Projekt-Schablone einzubinden.</w:t>
      </w:r>
      <w:r w:rsidR="001A0843">
        <w:t xml:space="preserve"> Allerdings können in CLion Dateien aus eigenen Datei-Vorlagen erstellt werden.</w:t>
      </w:r>
      <w:r>
        <w:t xml:space="preserve"> </w:t>
      </w:r>
      <w:r w:rsidR="00853FDA">
        <w:t>Ein Projekt aus einzelnen Dateien aufzubauen ist allerdings mühsam und fehleranfällig.</w:t>
      </w:r>
    </w:p>
    <w:p w14:paraId="4F0BC14F" w14:textId="44B2798F" w:rsidR="002D4862" w:rsidRDefault="002D4862" w:rsidP="001C7948">
      <w:r>
        <w:t xml:space="preserve">VSCode mit der </w:t>
      </w:r>
      <w:r w:rsidR="001A0843">
        <w:t xml:space="preserve">installierten </w:t>
      </w:r>
      <w:r>
        <w:t>Extension „Project Templates“ ist die beste vorgestellte Lösung</w:t>
      </w:r>
      <w:r w:rsidR="001A0843">
        <w:t>.</w:t>
      </w:r>
      <w:r>
        <w:t xml:space="preserve"> </w:t>
      </w:r>
      <w:r w:rsidR="001A0843">
        <w:t>A</w:t>
      </w:r>
      <w:r>
        <w:t xml:space="preserve">llerdings </w:t>
      </w:r>
      <w:r w:rsidR="001A0843">
        <w:t>ist diese Lösung auch nicht ausreichend</w:t>
      </w:r>
      <w:r>
        <w:t xml:space="preserve">, </w:t>
      </w:r>
      <w:r w:rsidR="001A0843">
        <w:t>da</w:t>
      </w:r>
      <w:r>
        <w:t xml:space="preserve"> </w:t>
      </w:r>
      <w:r w:rsidR="001A0843">
        <w:t xml:space="preserve">für </w:t>
      </w:r>
      <w:r>
        <w:t>die Platzhalter</w:t>
      </w:r>
      <w:r w:rsidR="001A0843">
        <w:t xml:space="preserve">, die den Dateien hinzugefügt werden, könne, </w:t>
      </w:r>
      <w:r>
        <w:t>nur Zeichenkette</w:t>
      </w:r>
      <w:r w:rsidR="001A0843">
        <w:t>n</w:t>
      </w:r>
      <w:r>
        <w:t xml:space="preserve"> übergeben werden </w:t>
      </w:r>
      <w:r w:rsidR="001A0843">
        <w:t>können</w:t>
      </w:r>
      <w:r>
        <w:t>.</w:t>
      </w:r>
    </w:p>
    <w:p w14:paraId="7928147E" w14:textId="77777777" w:rsidR="001C7948" w:rsidRDefault="002D4862" w:rsidP="001C7948">
      <w:r>
        <w:t>Das wichtigste ist jedoch, dass keine der vorgestellten Lösungen eine Möglichkeit beinhaltet, mit der bestehende Projekte mit der Projekt-Schablone, aus der diese entstanden sind, verglichen werden und bei unterschieden aktualisiert werden können.</w:t>
      </w:r>
    </w:p>
    <w:p w14:paraId="3DF49166" w14:textId="0928B157" w:rsidR="001E7F2B" w:rsidRPr="0012229B" w:rsidRDefault="001E7F2B" w:rsidP="001C7948">
      <w:r w:rsidRPr="0012229B">
        <w:br w:type="page"/>
      </w:r>
    </w:p>
    <w:p w14:paraId="6A7AD044" w14:textId="77777777" w:rsidR="001E7F2B" w:rsidRDefault="001E7F2B" w:rsidP="00196E2A">
      <w:pPr>
        <w:pStyle w:val="berschrift1"/>
        <w:numPr>
          <w:ilvl w:val="0"/>
          <w:numId w:val="1"/>
        </w:numPr>
      </w:pPr>
      <w:bookmarkStart w:id="40" w:name="_Toc96525599"/>
      <w:r>
        <w:lastRenderedPageBreak/>
        <w:t>Lösungsansatz</w:t>
      </w:r>
      <w:bookmarkEnd w:id="40"/>
    </w:p>
    <w:p w14:paraId="7313575E" w14:textId="7E8F4907" w:rsidR="00241997" w:rsidRDefault="003A05BB" w:rsidP="00FF1FBD">
      <w:r>
        <w:t xml:space="preserve">Um das beschriebene Problem </w:t>
      </w:r>
      <w:r w:rsidR="00DD67E3">
        <w:t>in Kapitel 1</w:t>
      </w:r>
      <w:r>
        <w:t xml:space="preserve"> zu lösen, wurde im Rahmen dieser Thesis ein </w:t>
      </w:r>
      <w:r w:rsidR="00385969">
        <w:t xml:space="preserve">spezielles DevOps Projekt-Konfigurator </w:t>
      </w:r>
      <w:r w:rsidR="00DC4BFF">
        <w:t>Werkzeug</w:t>
      </w:r>
      <w:r w:rsidR="008B24D8">
        <w:t xml:space="preserve">, mit zwei Hauptfunktionen </w:t>
      </w:r>
      <w:r w:rsidR="00385969">
        <w:t xml:space="preserve">entwickelt. </w:t>
      </w:r>
      <w:r w:rsidR="006513A5">
        <w:t>Die Hauptfunktionen des Tools erlauben es</w:t>
      </w:r>
      <w:r w:rsidR="00165911">
        <w:t xml:space="preserve"> Projekte, mithilfe einer grafischen Benutzeroberfläche, zu erstellen und zu aktualisieren. </w:t>
      </w:r>
      <w:r w:rsidR="004110AB">
        <w:t xml:space="preserve">Die Projekterstellung sowie </w:t>
      </w:r>
      <w:r w:rsidR="00DC4BFF">
        <w:noBreakHyphen/>
      </w:r>
      <w:r w:rsidR="004110AB">
        <w:t xml:space="preserve">aktualisierung erfolgt dabei </w:t>
      </w:r>
      <w:r w:rsidR="00EE1450">
        <w:t>auf Basis eines intern</w:t>
      </w:r>
      <w:r w:rsidR="00006E14">
        <w:t xml:space="preserve"> gespeicherten</w:t>
      </w:r>
      <w:r w:rsidR="00EE1450">
        <w:t xml:space="preserve"> Template-Projektes.</w:t>
      </w:r>
      <w:r w:rsidR="00006E14">
        <w:t xml:space="preserve"> Die Verzeichnisstruktur </w:t>
      </w:r>
      <w:proofErr w:type="gramStart"/>
      <w:r w:rsidR="00006E14">
        <w:t>des</w:t>
      </w:r>
      <w:r w:rsidR="00F14D71">
        <w:t xml:space="preserve"> </w:t>
      </w:r>
      <w:r w:rsidR="00006E14">
        <w:t>Template</w:t>
      </w:r>
      <w:r w:rsidR="00DA0CFC">
        <w:t>s</w:t>
      </w:r>
      <w:proofErr w:type="gramEnd"/>
      <w:r w:rsidR="00006E14">
        <w:t xml:space="preserve"> </w:t>
      </w:r>
      <w:r w:rsidR="00DA0CFC">
        <w:t>besteht</w:t>
      </w:r>
      <w:r w:rsidR="00006E14">
        <w:t xml:space="preserve"> aus bestimmten Unterordnen und Datei</w:t>
      </w:r>
      <w:r w:rsidR="00DA0CFC">
        <w:t>en</w:t>
      </w:r>
      <w:r w:rsidR="00B82F82">
        <w:t>, die für jedes neue Projekt erforderlich sind.</w:t>
      </w:r>
      <w:r w:rsidR="00006E14">
        <w:t xml:space="preserve"> </w:t>
      </w:r>
      <w:r w:rsidR="00DA0CFC">
        <w:t>Der Inhalt der Dateien besteht meist aus fixen Daten,</w:t>
      </w:r>
      <w:r w:rsidR="0001515D">
        <w:t xml:space="preserve"> in manchen befinden sich allerdings Platzhalter, die bei der Erstellung ersetzt werden müssen. </w:t>
      </w:r>
    </w:p>
    <w:p w14:paraId="687B335B" w14:textId="77777777" w:rsidR="008F6DBD" w:rsidRDefault="0001515D" w:rsidP="00FF1FBD">
      <w:r>
        <w:t xml:space="preserve">Um ein neues Projekt mit dem Projekt-Konfigurator zu erstellen, muss ein spezielles Formular in der GUI ausgefüllt werden. </w:t>
      </w:r>
      <w:r w:rsidR="008F6DBD">
        <w:t>In das Formular müssen folgende Werte eingegeben werden:</w:t>
      </w:r>
    </w:p>
    <w:p w14:paraId="33C2EAB5" w14:textId="46E7F54F" w:rsidR="00D40067" w:rsidRDefault="003B056B" w:rsidP="003B056B">
      <w:pPr>
        <w:pStyle w:val="Listenabsatz"/>
        <w:numPr>
          <w:ilvl w:val="0"/>
          <w:numId w:val="20"/>
        </w:numPr>
      </w:pPr>
      <w:r>
        <w:t>Der lange Projektname – einzugeben in ein Texteingabefeld</w:t>
      </w:r>
    </w:p>
    <w:p w14:paraId="37601838" w14:textId="0D0D00E4" w:rsidR="003B056B" w:rsidRDefault="003B056B" w:rsidP="003B056B">
      <w:pPr>
        <w:pStyle w:val="Listenabsatz"/>
        <w:numPr>
          <w:ilvl w:val="0"/>
          <w:numId w:val="20"/>
        </w:numPr>
      </w:pPr>
      <w:r>
        <w:t>Der kurze Projektname – einzugeben in ein Texteingabefeld</w:t>
      </w:r>
    </w:p>
    <w:p w14:paraId="72A370DB" w14:textId="4BBAA04E" w:rsidR="003B056B" w:rsidRDefault="003B056B" w:rsidP="003B056B">
      <w:pPr>
        <w:pStyle w:val="Listenabsatz"/>
        <w:numPr>
          <w:ilvl w:val="0"/>
          <w:numId w:val="20"/>
        </w:numPr>
      </w:pPr>
      <w:r>
        <w:t>Die Projektbeschreibung – einzugeben in ein Texteingabefeld</w:t>
      </w:r>
    </w:p>
    <w:p w14:paraId="4DFD6A41" w14:textId="07189990" w:rsidR="003B056B" w:rsidRDefault="003B056B" w:rsidP="003B056B">
      <w:pPr>
        <w:pStyle w:val="Listenabsatz"/>
        <w:numPr>
          <w:ilvl w:val="0"/>
          <w:numId w:val="20"/>
        </w:numPr>
      </w:pPr>
      <w:r>
        <w:t>Der Modultyp</w:t>
      </w:r>
      <w:r w:rsidR="00E163E9">
        <w:t xml:space="preserve"> – durch Auswahl eines Wertes in einer DropDown-Liste</w:t>
      </w:r>
    </w:p>
    <w:p w14:paraId="7EFAF55D" w14:textId="2344BBFE" w:rsidR="003B056B" w:rsidRDefault="003B056B" w:rsidP="003B056B">
      <w:pPr>
        <w:pStyle w:val="Listenabsatz"/>
        <w:numPr>
          <w:ilvl w:val="0"/>
          <w:numId w:val="20"/>
        </w:numPr>
      </w:pPr>
      <w:r>
        <w:t>Der Modulname – einzugeben in ein Texteingabefeld.</w:t>
      </w:r>
    </w:p>
    <w:p w14:paraId="263EFD1E" w14:textId="158E3ED4" w:rsidR="003B056B" w:rsidRDefault="003B056B" w:rsidP="00E163E9">
      <w:pPr>
        <w:pStyle w:val="Listenabsatz"/>
        <w:numPr>
          <w:ilvl w:val="0"/>
          <w:numId w:val="20"/>
        </w:numPr>
      </w:pPr>
      <w:r>
        <w:t>Der Lizenztyp</w:t>
      </w:r>
      <w:r w:rsidR="00E163E9">
        <w:t xml:space="preserve"> – durch Auswahl eines Wertes in einer DropDown-Liste</w:t>
      </w:r>
    </w:p>
    <w:p w14:paraId="324835BB" w14:textId="4A58B578" w:rsidR="003B056B" w:rsidRDefault="003B056B" w:rsidP="003B056B">
      <w:pPr>
        <w:pStyle w:val="Listenabsatz"/>
        <w:numPr>
          <w:ilvl w:val="0"/>
          <w:numId w:val="20"/>
        </w:numPr>
      </w:pPr>
      <w:r>
        <w:t xml:space="preserve">Die Autoren </w:t>
      </w:r>
      <w:r w:rsidR="00E163E9">
        <w:t>– einzugeben in eine Liste</w:t>
      </w:r>
    </w:p>
    <w:p w14:paraId="565B0D3E" w14:textId="16774000" w:rsidR="003B056B" w:rsidRDefault="003B056B" w:rsidP="003B056B">
      <w:pPr>
        <w:pStyle w:val="Listenabsatz"/>
        <w:numPr>
          <w:ilvl w:val="0"/>
          <w:numId w:val="20"/>
        </w:numPr>
      </w:pPr>
      <w:r>
        <w:t>Eine Auswahl an vordefinierten Konfigurationsdateien</w:t>
      </w:r>
      <w:r w:rsidR="00E163E9">
        <w:t xml:space="preserve"> – durch markieren der entsprechenden Checkboxen</w:t>
      </w:r>
    </w:p>
    <w:p w14:paraId="77DEF1E6" w14:textId="14B00922" w:rsidR="001E4E96" w:rsidRDefault="001E4E96" w:rsidP="001E4E96">
      <w:r>
        <w:t xml:space="preserve">Die Unterteilung des Projektnamens in einen kurzen und einen langen Namen ist aus verschiedenen Gründen notwendig. Der lange Projektname ist der vollständige Name des Projektes und wird deswegen nach der Erstellung des Projektes als Titel in verschiedenen Dateien benutzt. </w:t>
      </w:r>
      <w:r w:rsidR="00FC4B73">
        <w:t>Allerdings ist die Länge des langen Projektnamens auf 255 Zeichen limitiert. In das entsprechende Texteingabefeld des Formulars können aus diesem Grund auch nicht mehr Zeichen eingegeben werden.</w:t>
      </w:r>
    </w:p>
    <w:p w14:paraId="19EE7515" w14:textId="0B6F21A2" w:rsidR="00FC4B73" w:rsidRDefault="00FC4B73" w:rsidP="001E4E96">
      <w:r>
        <w:t xml:space="preserve">Der kurze Projektname wird dagegen einerseits als Name für den Projektordner und andererseits als Name für die Bereitstellungspakete des Softwareprojektes verwendet. Aus diesem Grund </w:t>
      </w:r>
      <w:r w:rsidR="00E70DD0">
        <w:t xml:space="preserve">muss dieser Name URL-Konform sein, </w:t>
      </w:r>
      <w:r w:rsidR="00E70DD0" w:rsidRPr="00E70DD0">
        <w:t xml:space="preserve">was bedeutet, dass der </w:t>
      </w:r>
      <w:r w:rsidR="00E70DD0">
        <w:lastRenderedPageBreak/>
        <w:t>dieser Name</w:t>
      </w:r>
      <w:r w:rsidR="00E70DD0" w:rsidRPr="00E70DD0">
        <w:t xml:space="preserve"> keine Zeichen beinhalten darf, die in einer URL nicht enthalten sein dürfen.</w:t>
      </w:r>
    </w:p>
    <w:p w14:paraId="1FEB0025" w14:textId="05AC7742" w:rsidR="009622D4" w:rsidRDefault="00C54835" w:rsidP="00FF1FBD">
      <w:r>
        <w:t xml:space="preserve">Nachdem das Formular </w:t>
      </w:r>
      <w:r w:rsidR="00E70DD0">
        <w:t xml:space="preserve">mit den notwendigen Informationen </w:t>
      </w:r>
      <w:r>
        <w:t>ausgefüllt und bestätigt wurde, erstellt das Tool</w:t>
      </w:r>
      <w:r w:rsidR="00511ADE">
        <w:t>,</w:t>
      </w:r>
      <w:r w:rsidR="00B82F82">
        <w:t xml:space="preserve"> </w:t>
      </w:r>
      <w:r w:rsidR="00511ADE">
        <w:t>mit Hilfe der eingegebenen Informationen und des Template</w:t>
      </w:r>
      <w:r w:rsidR="00F9112D">
        <w:t>s</w:t>
      </w:r>
      <w:r w:rsidR="00511ADE">
        <w:t xml:space="preserve">, </w:t>
      </w:r>
      <w:r>
        <w:t xml:space="preserve">automatisch </w:t>
      </w:r>
      <w:r w:rsidR="007A44A4">
        <w:t>ein</w:t>
      </w:r>
      <w:r>
        <w:t xml:space="preserve"> neue</w:t>
      </w:r>
      <w:r w:rsidR="007A44A4">
        <w:t>s</w:t>
      </w:r>
      <w:r w:rsidR="00F9112D">
        <w:t xml:space="preserve"> </w:t>
      </w:r>
      <w:r>
        <w:t>Projekt</w:t>
      </w:r>
      <w:r w:rsidR="00E05B01">
        <w:t xml:space="preserve">. </w:t>
      </w:r>
      <w:r w:rsidR="00B82F82">
        <w:t xml:space="preserve">Die </w:t>
      </w:r>
      <w:r w:rsidR="00511ADE">
        <w:t>eingegeben Informationen werden</w:t>
      </w:r>
      <w:r w:rsidR="00B82F82">
        <w:t xml:space="preserve"> </w:t>
      </w:r>
      <w:r w:rsidR="00511ADE">
        <w:t>bei dem Erstellungsvorgang</w:t>
      </w:r>
      <w:r w:rsidR="00B82F82">
        <w:t xml:space="preserve"> dafür verwendet</w:t>
      </w:r>
      <w:r w:rsidR="00166164">
        <w:t>,</w:t>
      </w:r>
      <w:r w:rsidR="00B82F82">
        <w:t xml:space="preserve"> </w:t>
      </w:r>
      <w:r w:rsidR="00166164">
        <w:t xml:space="preserve">um </w:t>
      </w:r>
      <w:r w:rsidR="00B82F82">
        <w:t xml:space="preserve">die </w:t>
      </w:r>
      <w:r w:rsidR="00E05B01">
        <w:t>Platzhalter</w:t>
      </w:r>
      <w:r w:rsidR="00166164">
        <w:t xml:space="preserve"> in</w:t>
      </w:r>
      <w:r w:rsidR="00E05B01">
        <w:t xml:space="preserve"> de</w:t>
      </w:r>
      <w:r w:rsidR="00166164">
        <w:t>n</w:t>
      </w:r>
      <w:r w:rsidR="00E05B01">
        <w:t xml:space="preserve"> Template-Dateien</w:t>
      </w:r>
      <w:r w:rsidR="00166164">
        <w:t>,</w:t>
      </w:r>
      <w:r w:rsidR="00B82F82">
        <w:t xml:space="preserve"> </w:t>
      </w:r>
      <w:r w:rsidR="00E05B01">
        <w:t xml:space="preserve">mit den </w:t>
      </w:r>
      <w:r w:rsidR="00B82F82">
        <w:t>entsprechenden</w:t>
      </w:r>
      <w:r w:rsidR="00E05B01">
        <w:t xml:space="preserve"> Metadaten des Projekts</w:t>
      </w:r>
      <w:r w:rsidR="00B82F82">
        <w:t xml:space="preserve"> zu</w:t>
      </w:r>
      <w:r w:rsidR="00E05B01">
        <w:t xml:space="preserve"> ersetzt</w:t>
      </w:r>
      <w:r w:rsidR="00B82F82">
        <w:t>en</w:t>
      </w:r>
      <w:r w:rsidR="00E05B01">
        <w:t>.</w:t>
      </w:r>
    </w:p>
    <w:p w14:paraId="7A2B0678" w14:textId="3C8D56FE" w:rsidR="001B165A" w:rsidRDefault="00D32A76" w:rsidP="00FF1FBD">
      <w:r>
        <w:t xml:space="preserve">Die Aktualisierung bestehender Projekte ist die wichtigste Funktion </w:t>
      </w:r>
      <w:r w:rsidR="00166164">
        <w:t>des Projekt-Konfigurators</w:t>
      </w:r>
      <w:r w:rsidR="000B2F6B">
        <w:t xml:space="preserve">. </w:t>
      </w:r>
      <w:r w:rsidR="004D67D2">
        <w:t>Mithilfe</w:t>
      </w:r>
      <w:r w:rsidR="000B2F6B">
        <w:t xml:space="preserve"> der GUI </w:t>
      </w:r>
      <w:r w:rsidR="004D67D2">
        <w:t xml:space="preserve">muss dafür </w:t>
      </w:r>
      <w:r w:rsidR="000B2F6B">
        <w:t xml:space="preserve">ein </w:t>
      </w:r>
      <w:r w:rsidR="004D67D2">
        <w:t>bereits erstelltes Projekt im Dateisystem ausgewählt werden. Nachdem ein Projekt ausgewählt wurde, überprüft das Tool die Aktualität des Projekts, indem es das Projekt mit dem entsprechenden Template vergleicht. Wenn das Template,</w:t>
      </w:r>
      <w:r w:rsidR="00F60535">
        <w:t xml:space="preserve"> </w:t>
      </w:r>
      <w:r w:rsidR="004D67D2">
        <w:t xml:space="preserve">nach der Erstellung des ausgewählten Projektes verändert wurde, </w:t>
      </w:r>
      <w:r w:rsidR="00F60535">
        <w:t>werden auf der GUI alle Unterordner und Dateien des Projekts aufgelistet, die aktualisiert werden müssen.</w:t>
      </w:r>
      <w:r w:rsidR="0081136C">
        <w:t xml:space="preserve"> Zusätzlich dazu beinhaltet die Auflistung auch alle Unterordner und Dateien, die dem Template neu hinzugefügt wurden und nicht in dem realen Projekt vorhanden sind.</w:t>
      </w:r>
      <w:r w:rsidR="00F60535">
        <w:t xml:space="preserve"> </w:t>
      </w:r>
      <w:r w:rsidR="0081136C">
        <w:t xml:space="preserve">Alle </w:t>
      </w:r>
      <w:r w:rsidR="00C15B1D">
        <w:t xml:space="preserve">Unterordner und </w:t>
      </w:r>
      <w:r w:rsidR="0081136C">
        <w:t>Dateien,</w:t>
      </w:r>
      <w:r w:rsidR="00C15B1D">
        <w:t xml:space="preserve"> </w:t>
      </w:r>
      <w:r w:rsidR="0081136C">
        <w:t xml:space="preserve">die sich in der Liste befinden </w:t>
      </w:r>
      <w:r w:rsidR="00706BC7">
        <w:t>können,</w:t>
      </w:r>
      <w:r w:rsidR="0081136C">
        <w:t xml:space="preserve"> anschließend automatisch </w:t>
      </w:r>
      <w:r w:rsidR="00C15B1D">
        <w:t>durch einen Tastendruck auf der GUI</w:t>
      </w:r>
      <w:r w:rsidR="0081136C">
        <w:t xml:space="preserve"> </w:t>
      </w:r>
      <w:r w:rsidR="00C15B1D">
        <w:t>aktualisiert werde</w:t>
      </w:r>
      <w:r w:rsidR="0081136C">
        <w:t>n.</w:t>
      </w:r>
    </w:p>
    <w:p w14:paraId="401C3D61" w14:textId="0B1A9AEB" w:rsidR="001E7F2B" w:rsidRDefault="001E7F2B" w:rsidP="00FF1FBD">
      <w:r>
        <w:br w:type="page"/>
      </w:r>
    </w:p>
    <w:p w14:paraId="166B85A3" w14:textId="3AC92A4D" w:rsidR="001E7F2B" w:rsidRDefault="001E7F2B" w:rsidP="00196E2A">
      <w:pPr>
        <w:pStyle w:val="berschrift1"/>
        <w:numPr>
          <w:ilvl w:val="0"/>
          <w:numId w:val="1"/>
        </w:numPr>
      </w:pPr>
      <w:bookmarkStart w:id="41" w:name="_Toc96525600"/>
      <w:r>
        <w:lastRenderedPageBreak/>
        <w:t>Softwareentwurf</w:t>
      </w:r>
      <w:bookmarkEnd w:id="41"/>
    </w:p>
    <w:p w14:paraId="5268A2AA" w14:textId="0F95D2C7" w:rsidR="00C11E5E" w:rsidRDefault="00B67115" w:rsidP="008946FF">
      <w:r>
        <w:t xml:space="preserve">Für die </w:t>
      </w:r>
      <w:r w:rsidR="002C6FAB">
        <w:t xml:space="preserve">Umsetzung des </w:t>
      </w:r>
      <w:r>
        <w:t>Lösung</w:t>
      </w:r>
      <w:r w:rsidR="002C6FAB">
        <w:t>sansatzes</w:t>
      </w:r>
      <w:r>
        <w:t>, wurde eine Software mit einer grafischen Benutzeroberfläche benötigt</w:t>
      </w:r>
      <w:r w:rsidR="0008627F">
        <w:t xml:space="preserve">. </w:t>
      </w:r>
      <w:r w:rsidR="008F3790">
        <w:t xml:space="preserve">Die GUI ist dabei die Schnittstelle, über die die Entwickler mit dem Programmcode der Software und dem Computer interagierten. </w:t>
      </w:r>
      <w:r w:rsidR="008946FF">
        <w:t xml:space="preserve">Dafür mussten als erstes die </w:t>
      </w:r>
      <w:r w:rsidR="00901DA9">
        <w:t>notwendigen Funktionen</w:t>
      </w:r>
      <w:r w:rsidR="008946FF">
        <w:t xml:space="preserve"> bestimmt werden, die </w:t>
      </w:r>
      <w:r w:rsidR="00901DA9">
        <w:t>zur Lösung der Problemstellung</w:t>
      </w:r>
      <w:r w:rsidR="00F55C7E">
        <w:t xml:space="preserve">, wie in </w:t>
      </w:r>
      <w:r w:rsidR="00901DA9">
        <w:t>Kapitel 1.1</w:t>
      </w:r>
      <w:r w:rsidR="00F55C7E">
        <w:t xml:space="preserve"> erläutert,</w:t>
      </w:r>
      <w:r w:rsidR="00901DA9">
        <w:t xml:space="preserve"> unabdingbar sind. </w:t>
      </w:r>
      <w:r w:rsidR="00067E94">
        <w:t xml:space="preserve">Demnach </w:t>
      </w:r>
      <w:r w:rsidR="00003E0C">
        <w:t>musste</w:t>
      </w:r>
      <w:r w:rsidR="006E52C3">
        <w:t>n</w:t>
      </w:r>
      <w:r w:rsidR="00901DA9">
        <w:t xml:space="preserve"> die GUI</w:t>
      </w:r>
      <w:r w:rsidR="00067E94">
        <w:t xml:space="preserve"> </w:t>
      </w:r>
      <w:r w:rsidR="006E52C3">
        <w:t>am Ende dieser Bachelorarbeit</w:t>
      </w:r>
      <w:r w:rsidR="0011117B">
        <w:t xml:space="preserve"> </w:t>
      </w:r>
      <w:r w:rsidR="006E52C3">
        <w:t>folgende</w:t>
      </w:r>
      <w:r w:rsidR="0008627F">
        <w:t xml:space="preserve"> drei Hauptfunktionen</w:t>
      </w:r>
      <w:r w:rsidR="00CB1FA6">
        <w:t xml:space="preserve"> </w:t>
      </w:r>
      <w:r w:rsidR="006E52C3">
        <w:t>ausführ</w:t>
      </w:r>
      <w:r w:rsidR="00CB1FA6">
        <w:t>en</w:t>
      </w:r>
      <w:r w:rsidR="006E52C3">
        <w:t xml:space="preserve"> </w:t>
      </w:r>
      <w:r w:rsidR="00CB1FA6">
        <w:t>können</w:t>
      </w:r>
      <w:r w:rsidR="0008627F">
        <w:t>:</w:t>
      </w:r>
    </w:p>
    <w:p w14:paraId="2F84BA25" w14:textId="48336F22" w:rsidR="00D259AE" w:rsidRDefault="00003E0C" w:rsidP="00153CAC">
      <w:pPr>
        <w:pStyle w:val="Listenabsatz"/>
        <w:numPr>
          <w:ilvl w:val="0"/>
          <w:numId w:val="4"/>
        </w:numPr>
      </w:pPr>
      <w:r>
        <w:t>Erstellung von Projekten</w:t>
      </w:r>
      <w:r w:rsidR="00D259AE">
        <w:t xml:space="preserve"> auf Basis einer Vorlage</w:t>
      </w:r>
    </w:p>
    <w:p w14:paraId="3A35C2E2" w14:textId="29378ED7" w:rsidR="00D259AE" w:rsidRDefault="00003E0C" w:rsidP="00153CAC">
      <w:pPr>
        <w:pStyle w:val="Listenabsatz"/>
        <w:numPr>
          <w:ilvl w:val="0"/>
          <w:numId w:val="4"/>
        </w:numPr>
      </w:pPr>
      <w:r>
        <w:t>Aktualisierung von Projekten</w:t>
      </w:r>
      <w:r w:rsidR="00D259AE">
        <w:t xml:space="preserve"> auf Basis einer Vorlage</w:t>
      </w:r>
    </w:p>
    <w:p w14:paraId="1126778B" w14:textId="774E5E23" w:rsidR="00D259AE" w:rsidRDefault="00D259AE" w:rsidP="00153CAC">
      <w:pPr>
        <w:pStyle w:val="Listenabsatz"/>
        <w:numPr>
          <w:ilvl w:val="0"/>
          <w:numId w:val="4"/>
        </w:numPr>
      </w:pPr>
      <w:r>
        <w:t>Suchungsmechanismus von bestehenden</w:t>
      </w:r>
      <w:r w:rsidR="00F14D71">
        <w:t xml:space="preserve"> </w:t>
      </w:r>
      <w:r>
        <w:t>Projekten</w:t>
      </w:r>
    </w:p>
    <w:p w14:paraId="464778C3" w14:textId="3A4747B6" w:rsidR="0011117B" w:rsidRDefault="00872FFA" w:rsidP="00D259AE">
      <w:r>
        <w:t>Mit letzterer können</w:t>
      </w:r>
      <w:r w:rsidR="00B93807">
        <w:t xml:space="preserve"> existierende Projekte </w:t>
      </w:r>
      <w:r>
        <w:t xml:space="preserve">gesucht </w:t>
      </w:r>
      <w:r w:rsidR="00B93807">
        <w:t xml:space="preserve">und </w:t>
      </w:r>
      <w:r>
        <w:t>ausgewählt werden</w:t>
      </w:r>
      <w:r w:rsidR="00B93807">
        <w:t xml:space="preserve">, um </w:t>
      </w:r>
      <w:r>
        <w:t>diese</w:t>
      </w:r>
      <w:r w:rsidR="00B93807">
        <w:t xml:space="preserve"> daraufhin aktualisieren zu können. Zusätzlich zu d</w:t>
      </w:r>
      <w:r w:rsidR="00E62E7E">
        <w:t>en</w:t>
      </w:r>
      <w:r w:rsidR="00B93807">
        <w:t xml:space="preserve"> </w:t>
      </w:r>
      <w:r w:rsidR="00E62E7E">
        <w:t>Hauptf</w:t>
      </w:r>
      <w:r w:rsidR="00B93807">
        <w:t>unktionen wurden</w:t>
      </w:r>
      <w:r w:rsidR="00E62E7E">
        <w:t xml:space="preserve"> </w:t>
      </w:r>
      <w:r w:rsidR="00B93807">
        <w:t xml:space="preserve">noch </w:t>
      </w:r>
      <w:r w:rsidR="00EE2C1D">
        <w:t>zwei</w:t>
      </w:r>
      <w:r w:rsidR="00B93807">
        <w:t xml:space="preserve"> weitere Zusatzfunktionalitäten </w:t>
      </w:r>
      <w:r w:rsidR="00901DA9">
        <w:t xml:space="preserve">bestimmt, die ebenfalls </w:t>
      </w:r>
      <w:r w:rsidR="00CB1FA6">
        <w:t xml:space="preserve">in den Funktionsumfang der GUI </w:t>
      </w:r>
      <w:r w:rsidR="00B93807">
        <w:t>integriert</w:t>
      </w:r>
      <w:r w:rsidR="00901DA9">
        <w:t xml:space="preserve"> werden sollten</w:t>
      </w:r>
      <w:r w:rsidR="00B93807">
        <w:t>:</w:t>
      </w:r>
    </w:p>
    <w:p w14:paraId="125103CB" w14:textId="77777777" w:rsidR="00B93807" w:rsidRDefault="00B93807" w:rsidP="00153CAC">
      <w:pPr>
        <w:pStyle w:val="Listenabsatz"/>
        <w:numPr>
          <w:ilvl w:val="0"/>
          <w:numId w:val="6"/>
        </w:numPr>
      </w:pPr>
      <w:r>
        <w:t>Erweiterung der Projekt Module</w:t>
      </w:r>
    </w:p>
    <w:p w14:paraId="275EF14F" w14:textId="082AFB05" w:rsidR="00B93807" w:rsidRDefault="00B93807" w:rsidP="00153CAC">
      <w:pPr>
        <w:pStyle w:val="Listenabsatz"/>
        <w:numPr>
          <w:ilvl w:val="0"/>
          <w:numId w:val="6"/>
        </w:numPr>
      </w:pPr>
      <w:r>
        <w:t xml:space="preserve">Ausführung von </w:t>
      </w:r>
      <w:r w:rsidR="002E19DE">
        <w:t>Dienstprogrammen eines Projektes</w:t>
      </w:r>
    </w:p>
    <w:p w14:paraId="73ECA43D" w14:textId="261E2201" w:rsidR="003C13CF" w:rsidRDefault="003C13CF" w:rsidP="003C13CF">
      <w:r w:rsidRPr="003C13CF">
        <w:t xml:space="preserve">In diesem Kapitel wird </w:t>
      </w:r>
      <w:r w:rsidR="00F93FA9">
        <w:t xml:space="preserve">zuerst die verwendete Programmiersprache und das Framework für die Entwicklung der GUI begründet. Anschließend wird </w:t>
      </w:r>
      <w:r w:rsidRPr="003C13CF">
        <w:t xml:space="preserve">erklärt, wie das Programm aus der Sicht der Benutzerfreundlichkeit aussieht, indem die grafische Benutzeroberfläche </w:t>
      </w:r>
      <w:r w:rsidR="00EC4C9A">
        <w:t xml:space="preserve">mittels Skizzen </w:t>
      </w:r>
      <w:r w:rsidRPr="003C13CF">
        <w:t xml:space="preserve">analysiert wird, und wie </w:t>
      </w:r>
      <w:r w:rsidR="00EC4C9A">
        <w:t>die Software des Programms</w:t>
      </w:r>
      <w:r w:rsidRPr="003C13CF">
        <w:t xml:space="preserve"> strukturiert ist, indem die Software-Architektur besprochen wird.</w:t>
      </w:r>
    </w:p>
    <w:p w14:paraId="6D0B52B5" w14:textId="560B481D" w:rsidR="00F93FA9" w:rsidRDefault="00F93FA9" w:rsidP="00DE01A2">
      <w:pPr>
        <w:pStyle w:val="berschrift2"/>
        <w:numPr>
          <w:ilvl w:val="1"/>
          <w:numId w:val="1"/>
        </w:numPr>
      </w:pPr>
      <w:bookmarkStart w:id="42" w:name="_Toc96525601"/>
      <w:r>
        <w:t xml:space="preserve">Die Programmiersprache und </w:t>
      </w:r>
      <w:r w:rsidR="00DE01A2">
        <w:t xml:space="preserve">das GUI </w:t>
      </w:r>
      <w:r>
        <w:t>Framework</w:t>
      </w:r>
      <w:bookmarkEnd w:id="42"/>
    </w:p>
    <w:p w14:paraId="108EC0F3" w14:textId="77777777" w:rsidR="00DE01A2" w:rsidRPr="00A331BC" w:rsidRDefault="00DE01A2" w:rsidP="00DE01A2">
      <w:r>
        <w:t>Für die Implementierung der Software wurde eine Programmiersprache und ein GUI-Framework benötigt. Im Folgenden wird erklärt, welche Sprache für die Implementierung gewählt wurde und auf Basis dessen, die Entscheidung des GUI-Frameworks begründet.</w:t>
      </w:r>
    </w:p>
    <w:p w14:paraId="2700EC01" w14:textId="2C5A14A6" w:rsidR="002A2046" w:rsidRDefault="00DE01A2" w:rsidP="00DE01A2">
      <w:r>
        <w:t>Die Software wurde mit der Programmiersprache Python geschrieben</w:t>
      </w:r>
      <w:r w:rsidR="002A2046">
        <w:t>. Diese Auswahl wurde aus drei Gründen getroffen:</w:t>
      </w:r>
    </w:p>
    <w:p w14:paraId="2E2AE631" w14:textId="496C6AE1" w:rsidR="00D42C83" w:rsidRDefault="002A2046" w:rsidP="002A2046">
      <w:pPr>
        <w:pStyle w:val="Listenabsatz"/>
        <w:numPr>
          <w:ilvl w:val="0"/>
          <w:numId w:val="18"/>
        </w:numPr>
      </w:pPr>
      <w:r>
        <w:t>Python ist eine einfach zu benutzen</w:t>
      </w:r>
    </w:p>
    <w:p w14:paraId="505C6910" w14:textId="419B335A" w:rsidR="002A2046" w:rsidRDefault="002A2046" w:rsidP="002A2046">
      <w:pPr>
        <w:pStyle w:val="Listenabsatz"/>
        <w:numPr>
          <w:ilvl w:val="0"/>
          <w:numId w:val="18"/>
        </w:numPr>
      </w:pPr>
      <w:r>
        <w:t>Python funktioniert auf jedem Betriebssystem gleich</w:t>
      </w:r>
    </w:p>
    <w:p w14:paraId="3A61DFC7" w14:textId="6D2AE7A6" w:rsidR="002A2046" w:rsidRDefault="002A2046" w:rsidP="002A2046">
      <w:pPr>
        <w:pStyle w:val="Listenabsatz"/>
        <w:numPr>
          <w:ilvl w:val="0"/>
          <w:numId w:val="18"/>
        </w:numPr>
      </w:pPr>
      <w:r>
        <w:lastRenderedPageBreak/>
        <w:t>Python verfügt über eine hervorragende Dokumentation und Bibliotheksunterstützung</w:t>
      </w:r>
    </w:p>
    <w:p w14:paraId="4F8CDDFA" w14:textId="679A869B" w:rsidR="00DE01A2" w:rsidRDefault="00DE01A2" w:rsidP="00DE01A2">
      <w:r>
        <w:t>Für die Umsetzung der GUI wurde zusätzlich ein GUI-Toolkit benötigt. Zur Auswahl standen PyQt, ein plattformübergreifendes GUI-Toolkit des Frameworks Qt, und Tkinter, ein GUI-Toolkit, welches ausschließlich für Python entwickelt wurde. Nach einem umfangreichen Vergleich dieser beiden Toolkits, fiel die Entscheidung auf PyQt. Diese Entscheidung basiert auf mehreren Gründen:</w:t>
      </w:r>
    </w:p>
    <w:p w14:paraId="6A2CA665" w14:textId="77777777" w:rsidR="00DE01A2" w:rsidRDefault="00DE01A2" w:rsidP="00DE01A2">
      <w:pPr>
        <w:pStyle w:val="Listenabsatz"/>
        <w:numPr>
          <w:ilvl w:val="0"/>
          <w:numId w:val="14"/>
        </w:numPr>
      </w:pPr>
      <w:r>
        <w:t>PyQt mehrere Widgets an als Tkinter, wodurch die Auswahl der Widgets größer und flexibler ist.</w:t>
      </w:r>
    </w:p>
    <w:p w14:paraId="4DF86415" w14:textId="77777777" w:rsidR="00DE01A2" w:rsidRDefault="00DE01A2" w:rsidP="00DE01A2">
      <w:pPr>
        <w:pStyle w:val="Listenabsatz"/>
        <w:numPr>
          <w:ilvl w:val="0"/>
          <w:numId w:val="14"/>
        </w:numPr>
      </w:pPr>
      <w:r>
        <w:t>PyQt ist das am häufigsten verwendeten UI-Framework für Python, wodurch es, verglichen mit Tkinter, mehr Dokumentationen und Hilfestellungen im Internet verfügbar sind.</w:t>
      </w:r>
    </w:p>
    <w:p w14:paraId="4D2448FA" w14:textId="534F7DF0" w:rsidR="00DE01A2" w:rsidRDefault="00DE01A2" w:rsidP="00DE01A2">
      <w:pPr>
        <w:pStyle w:val="Listenabsatz"/>
        <w:numPr>
          <w:ilvl w:val="0"/>
          <w:numId w:val="14"/>
        </w:numPr>
      </w:pPr>
      <w:r>
        <w:t xml:space="preserve">Die Programmierung mit PyQt basiert auf dem Konzept von Signalen und Slots, wodurch die Kommunikation zwischen Objekten bzw. Widgets hergestellt wird. Dadurch bietet PyQt eine </w:t>
      </w:r>
      <w:r w:rsidR="00D42C83">
        <w:t>hohe</w:t>
      </w:r>
      <w:r>
        <w:t xml:space="preserve"> Flexibilität in der Programmierung.</w:t>
      </w:r>
    </w:p>
    <w:p w14:paraId="04108660" w14:textId="77777777" w:rsidR="00DE01A2" w:rsidRDefault="00DE01A2" w:rsidP="00DE01A2">
      <w:pPr>
        <w:pStyle w:val="Listenabsatz"/>
        <w:numPr>
          <w:ilvl w:val="0"/>
          <w:numId w:val="14"/>
        </w:numPr>
      </w:pPr>
      <w:r>
        <w:t>PyQts Standarddesign der Widgets ist um einiges moderner als die der Tkinter Widgets. Darüber hinaus können die Widgets in PyQt mithilfe von CSS umgestaltet werden. Diese Funktion bietet Tkinter nicht.</w:t>
      </w:r>
    </w:p>
    <w:p w14:paraId="09DA6C10" w14:textId="59EAF9E4" w:rsidR="00DE01A2" w:rsidRPr="00DE01A2" w:rsidRDefault="00DE01A2" w:rsidP="00DE01A2">
      <w:r>
        <w:t>Zusammengefasst bietet PyQt eine größere Auswahl an Widgets, die mit dem Einsatz von CSS umgestaltet werden können, sowie eine Vielzahl an Dokumentationen. Außerdem ist die Programmierung der GUI mit PyQt, aufgrund des Konzepts von Signalen und Slots um einiges flexibler.</w:t>
      </w:r>
      <w:r w:rsidR="0086617C">
        <w:t xml:space="preserve"> Aus diesen Gründen wurde PyQt als GUI Framework ausgewählt.</w:t>
      </w:r>
    </w:p>
    <w:p w14:paraId="35F2780F" w14:textId="4426FD8D" w:rsidR="001E7F2B" w:rsidRDefault="001E7F2B" w:rsidP="00196E2A">
      <w:pPr>
        <w:pStyle w:val="berschrift2"/>
        <w:numPr>
          <w:ilvl w:val="1"/>
          <w:numId w:val="1"/>
        </w:numPr>
      </w:pPr>
      <w:bookmarkStart w:id="43" w:name="_Toc96525602"/>
      <w:r>
        <w:t>GUI</w:t>
      </w:r>
      <w:r w:rsidR="00824F09" w:rsidRPr="00824F09">
        <w:fldChar w:fldCharType="begin"/>
      </w:r>
      <w:r w:rsidR="00824F09" w:rsidRPr="00824F09">
        <w:instrText xml:space="preserve"> XE "GUI" \t "</w:instrText>
      </w:r>
      <w:r w:rsidR="00824F09" w:rsidRPr="00824F09">
        <w:rPr>
          <w:rFonts w:asciiTheme="minorHAnsi" w:hAnsiTheme="minorHAnsi" w:cstheme="minorHAnsi"/>
        </w:rPr>
        <w:instrText xml:space="preserve"> Graphical User Interface</w:instrText>
      </w:r>
      <w:r w:rsidR="00824F09" w:rsidRPr="00824F09">
        <w:instrText xml:space="preserve">" </w:instrText>
      </w:r>
      <w:r w:rsidR="00824F09" w:rsidRPr="00824F09">
        <w:fldChar w:fldCharType="end"/>
      </w:r>
      <w:r>
        <w:t xml:space="preserve"> Sk</w:t>
      </w:r>
      <w:r w:rsidR="00A95DC1">
        <w:t>izzen</w:t>
      </w:r>
      <w:bookmarkEnd w:id="43"/>
    </w:p>
    <w:p w14:paraId="3131D051" w14:textId="2DD349C8" w:rsidR="00EC3D81" w:rsidRDefault="003C13CF" w:rsidP="00207F98">
      <w:r>
        <w:t xml:space="preserve">Entsprechend den Haupt- und Zusatzfunktionen musste die Benutzeroberfläche aus fünf verschiedenen Fenstern (eng.: Screens) aufgebaut sein. Jeder Screen sollte dabei für eine bestimmte Haupt- oder Nebenfunktionalität zuständig sein. Um die Funktionen ausführen zu können, musste jeder Screen aus einer Reihe von bestimmten Steuerelementen, die als Widgets bezeichnet werden, aufgebaut sein. Ein Widget ist dabei ein Interaktionselement der grafischen Benutzeroberfläche, wie bspw.: Ein Button, ein Textfeld, eine Dropdown-Liste oder ein Listenfeld. Durch die Widgets können Entwickler mit der GUI interagieren und unter anderem bestimmte Prozesse </w:t>
      </w:r>
      <w:r>
        <w:lastRenderedPageBreak/>
        <w:t xml:space="preserve">starten, Werte eingeben, Werte auswählen oder Daten konfigurieren. Die Widgets jedes Screens wurden hinsichtlich ihrer auszuführenden Funktion ausgewählt. Diese Auswahl folgte an zweiter Stelle, nach der Bestimmung aller GUI-Funktionalitäten. Das Ergebnis war eine Liste von Widgets für jeden Screen. Mit den ausgewählten Widgets wurden anschließend verschiedene Skizzen bzw. Sketches jedes Screens gezeichnet, um den Aufbau jedes Fensters zu visualisieren. Die Skizzen dienten außerdem als Vorlage für die Implementierung. </w:t>
      </w:r>
      <w:r w:rsidR="001830BF">
        <w:t xml:space="preserve">Im </w:t>
      </w:r>
      <w:r w:rsidR="00662BD4">
        <w:t>weiteren Verlauf dieses Kapitels</w:t>
      </w:r>
      <w:r w:rsidR="001830BF">
        <w:t xml:space="preserve"> w</w:t>
      </w:r>
      <w:r w:rsidR="00662BD4">
        <w:t>erden</w:t>
      </w:r>
      <w:r w:rsidR="001830BF">
        <w:t xml:space="preserve"> </w:t>
      </w:r>
      <w:r w:rsidR="00662BD4">
        <w:t>folgende</w:t>
      </w:r>
      <w:r w:rsidR="001830BF">
        <w:t xml:space="preserve"> Skizze gezeigt und erklärt</w:t>
      </w:r>
      <w:r w:rsidR="00662BD4">
        <w:t>:</w:t>
      </w:r>
    </w:p>
    <w:p w14:paraId="3CCD3940" w14:textId="77777777" w:rsidR="00EC3D81" w:rsidRDefault="00662BD4" w:rsidP="00EC3D81">
      <w:pPr>
        <w:pStyle w:val="Listenabsatz"/>
        <w:numPr>
          <w:ilvl w:val="0"/>
          <w:numId w:val="7"/>
        </w:numPr>
      </w:pPr>
      <w:r>
        <w:t xml:space="preserve">Das </w:t>
      </w:r>
      <w:r w:rsidRPr="00662BD4">
        <w:t xml:space="preserve">Hauptmenü, das für die Projektsuchfunktionalität zuständig ist und es dem Benutzer ermöglicht, </w:t>
      </w:r>
      <w:r>
        <w:t xml:space="preserve">die Fenster der GUI </w:t>
      </w:r>
      <w:r w:rsidRPr="00662BD4">
        <w:t xml:space="preserve">zu wechseln. </w:t>
      </w:r>
    </w:p>
    <w:p w14:paraId="0D11BF18" w14:textId="77777777" w:rsidR="00EC3D81" w:rsidRDefault="00662BD4" w:rsidP="00EC3D81">
      <w:pPr>
        <w:pStyle w:val="Listenabsatz"/>
        <w:numPr>
          <w:ilvl w:val="0"/>
          <w:numId w:val="7"/>
        </w:numPr>
      </w:pPr>
      <w:r>
        <w:t xml:space="preserve">Das Fenster für die </w:t>
      </w:r>
      <w:r w:rsidRPr="00662BD4">
        <w:t xml:space="preserve">Projekterstellung, </w:t>
      </w:r>
      <w:r>
        <w:t xml:space="preserve">mit dem anhand eingegebener Informationen ein neues Projekt erstellt werden kann. </w:t>
      </w:r>
    </w:p>
    <w:p w14:paraId="384B4D92" w14:textId="77777777" w:rsidR="00EC3D81" w:rsidRDefault="00662BD4" w:rsidP="00EC3D81">
      <w:pPr>
        <w:pStyle w:val="Listenabsatz"/>
        <w:numPr>
          <w:ilvl w:val="0"/>
          <w:numId w:val="7"/>
        </w:numPr>
      </w:pPr>
      <w:r>
        <w:t>Das Fenster für die Projektaktualisierung, mit dem ein ausgewähltes Projekt aktualisiert werden kann</w:t>
      </w:r>
      <w:r w:rsidR="00EC3D81">
        <w:t xml:space="preserve">. </w:t>
      </w:r>
    </w:p>
    <w:p w14:paraId="26D9EE8E" w14:textId="12226B7F" w:rsidR="00207F98" w:rsidRDefault="00EC3D81" w:rsidP="00EC3D81">
      <w:pPr>
        <w:pStyle w:val="Listenabsatz"/>
        <w:numPr>
          <w:ilvl w:val="0"/>
          <w:numId w:val="7"/>
        </w:numPr>
      </w:pPr>
      <w:r>
        <w:t>Das Fenster für die Erweiterung der Projektmodule, mit dem anhand eingegebener Informationen ein neues Projektmodul erstellt werden kann.</w:t>
      </w:r>
    </w:p>
    <w:p w14:paraId="4D829405" w14:textId="1DC256F9" w:rsidR="00EC3D81" w:rsidRDefault="00EC3D81" w:rsidP="00EC3D81">
      <w:pPr>
        <w:pStyle w:val="Listenabsatz"/>
        <w:numPr>
          <w:ilvl w:val="0"/>
          <w:numId w:val="7"/>
        </w:numPr>
      </w:pPr>
      <w:r>
        <w:t>Das Fenster für die Ausführung der Dienstprogramme, mit dem die Dienstprogramme eines Projektes auf Basis eingegebener Befehle ausgeführt werden können</w:t>
      </w:r>
    </w:p>
    <w:p w14:paraId="47548214" w14:textId="44E6A969" w:rsidR="00EC3D81" w:rsidRDefault="00EC3D81" w:rsidP="00EC3D81">
      <w:pPr>
        <w:spacing w:after="160" w:line="259" w:lineRule="auto"/>
        <w:jc w:val="left"/>
      </w:pPr>
      <w:r>
        <w:br w:type="page"/>
      </w:r>
    </w:p>
    <w:p w14:paraId="45139460" w14:textId="4AC0F750" w:rsidR="002F2BFB" w:rsidRDefault="002F2BFB" w:rsidP="002F2BFB">
      <w:pPr>
        <w:pStyle w:val="berschrift3"/>
        <w:numPr>
          <w:ilvl w:val="2"/>
          <w:numId w:val="1"/>
        </w:numPr>
      </w:pPr>
      <w:bookmarkStart w:id="44" w:name="_Toc96525603"/>
      <w:r>
        <w:lastRenderedPageBreak/>
        <w:t>Das Hauptmenü</w:t>
      </w:r>
      <w:bookmarkEnd w:id="44"/>
    </w:p>
    <w:p w14:paraId="67DC8756" w14:textId="73F01CA0" w:rsidR="00F26AAE" w:rsidRPr="00F26AAE" w:rsidRDefault="00F26AAE" w:rsidP="00F26AAE">
      <w:r>
        <w:t>Das Hauptmen</w:t>
      </w:r>
      <w:r w:rsidR="00AF4C87">
        <w:t>ü, welches in der Abbildung 20</w:t>
      </w:r>
      <w:r>
        <w:t xml:space="preserve"> gezeigt wird, ist der Startbildschirm der GUI.</w:t>
      </w:r>
      <w:r w:rsidRPr="00F26AAE">
        <w:t xml:space="preserve"> </w:t>
      </w:r>
      <w:r>
        <w:t>Durch das Hauptmenü lassen sich bestehende Projekte suchen und finden und es kann von hier auf alle anderen Fenster der GUI gewechselt werden.</w:t>
      </w:r>
    </w:p>
    <w:p w14:paraId="677823D0" w14:textId="34D13F65" w:rsidR="008732B4" w:rsidRDefault="005034C2" w:rsidP="008732B4">
      <w:pPr>
        <w:keepNext/>
      </w:pPr>
      <w:r>
        <w:rPr>
          <w:noProof/>
          <w:lang w:eastAsia="de-DE"/>
        </w:rPr>
        <w:drawing>
          <wp:inline distT="0" distB="0" distL="0" distR="0" wp14:anchorId="5A79E0CE" wp14:editId="35611F3A">
            <wp:extent cx="5760720" cy="3407410"/>
            <wp:effectExtent l="0" t="0" r="0" b="254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3407410"/>
                    </a:xfrm>
                    <a:prstGeom prst="rect">
                      <a:avLst/>
                    </a:prstGeom>
                  </pic:spPr>
                </pic:pic>
              </a:graphicData>
            </a:graphic>
          </wp:inline>
        </w:drawing>
      </w:r>
    </w:p>
    <w:p w14:paraId="50F59C35" w14:textId="3ACFF177" w:rsidR="00CB3B88" w:rsidRDefault="008732B4" w:rsidP="008732B4">
      <w:pPr>
        <w:pStyle w:val="Beschriftung"/>
      </w:pPr>
      <w:bookmarkStart w:id="45" w:name="_Toc96525522"/>
      <w:r>
        <w:t xml:space="preserve">Abbildung </w:t>
      </w:r>
      <w:fldSimple w:instr=" SEQ Abbildung \* ARABIC ">
        <w:r w:rsidR="00A82F32">
          <w:rPr>
            <w:noProof/>
          </w:rPr>
          <w:t>20</w:t>
        </w:r>
      </w:fldSimple>
      <w:r>
        <w:t xml:space="preserve">: </w:t>
      </w:r>
      <w:r w:rsidR="00EA570A">
        <w:t>Skizze für den Screen des Hauptmenüs</w:t>
      </w:r>
      <w:bookmarkEnd w:id="45"/>
    </w:p>
    <w:p w14:paraId="46BB6F0D" w14:textId="5BF769BB" w:rsidR="00F0366C" w:rsidRDefault="00B14D14" w:rsidP="00CB3B88">
      <w:r>
        <w:t xml:space="preserve">In der </w:t>
      </w:r>
      <w:r w:rsidR="00F26AAE">
        <w:t>Abbildung</w:t>
      </w:r>
      <w:r w:rsidR="00AF4C87">
        <w:t xml:space="preserve"> 20</w:t>
      </w:r>
      <w:r>
        <w:t xml:space="preserve"> ist zusehen, dass das Hauptmenü aus zwei verschiedenen Teilen</w:t>
      </w:r>
      <w:r w:rsidR="00F0366C">
        <w:t xml:space="preserve">, in den Farben blau und rot gekennzeichnet, </w:t>
      </w:r>
      <w:r w:rsidR="00224EF1">
        <w:t>aufgebaut ist. Jeder Teil ist dabei für eine spezielle Funktion zuständig.</w:t>
      </w:r>
    </w:p>
    <w:p w14:paraId="641CF318" w14:textId="3B964E5E" w:rsidR="00E53E87" w:rsidRDefault="00224EF1" w:rsidP="00CB3B88">
      <w:r>
        <w:t xml:space="preserve">Der erste Teil ist für den Suchungsmechanismus von bestehen Projekten verantwortlich. </w:t>
      </w:r>
      <w:r w:rsidR="00F03913">
        <w:t>In der Suchleiste</w:t>
      </w:r>
      <w:r w:rsidR="00F0366C">
        <w:t xml:space="preserve">, gekennzeichnet durch die Suchleiste </w:t>
      </w:r>
      <w:r w:rsidR="00F03913">
        <w:t xml:space="preserve">2.2 in der </w:t>
      </w:r>
      <w:r w:rsidR="00F0366C">
        <w:t>Abbildung</w:t>
      </w:r>
      <w:r w:rsidR="00AF4C87">
        <w:t xml:space="preserve"> 20</w:t>
      </w:r>
      <w:r w:rsidR="00F0366C">
        <w:t>,</w:t>
      </w:r>
      <w:r w:rsidR="00F03913">
        <w:t xml:space="preserve"> kann dafür der Pfad </w:t>
      </w:r>
      <w:r w:rsidR="00E53E87">
        <w:t xml:space="preserve">zu dem </w:t>
      </w:r>
      <w:r w:rsidR="00E949BD">
        <w:t>Root-Ordner eingegeben werden</w:t>
      </w:r>
      <w:r w:rsidR="00E53E87">
        <w:t>, in dem ein</w:t>
      </w:r>
      <w:r w:rsidR="00E949BD">
        <w:t xml:space="preserve"> oder mehrere Projekte liegen</w:t>
      </w:r>
      <w:r w:rsidR="00F03913">
        <w:t>. Um den Pfad nicht manuell eingeben zu müssen, kann alternativ dazu der „…“-Button</w:t>
      </w:r>
      <w:r w:rsidR="00F0366C">
        <w:t xml:space="preserve">, gekennzeichnet durch den Button </w:t>
      </w:r>
      <w:r w:rsidR="00F03913">
        <w:t xml:space="preserve">2.3 in der </w:t>
      </w:r>
      <w:r w:rsidR="00F0366C">
        <w:t>Abbildung</w:t>
      </w:r>
      <w:r w:rsidR="00AF4C87">
        <w:t xml:space="preserve"> 20</w:t>
      </w:r>
      <w:r w:rsidR="00F0366C">
        <w:t>,</w:t>
      </w:r>
      <w:r w:rsidR="00F03913">
        <w:t xml:space="preserve"> </w:t>
      </w:r>
      <w:r w:rsidR="00E949BD">
        <w:t>benutzt</w:t>
      </w:r>
      <w:r w:rsidR="00F03913">
        <w:t xml:space="preserve"> werden, um einen </w:t>
      </w:r>
      <w:r w:rsidR="00E53E87">
        <w:t>Ordner-Dialog zu öffnen, mit dem d</w:t>
      </w:r>
      <w:r w:rsidR="00E949BD">
        <w:t>er Root-Ordner</w:t>
      </w:r>
      <w:r w:rsidR="00E53E87">
        <w:t xml:space="preserve"> ausgewählt werden kann. Der Pfad </w:t>
      </w:r>
      <w:r w:rsidR="00E949BD">
        <w:t>des Root-Ordners</w:t>
      </w:r>
      <w:r w:rsidR="00E53E87">
        <w:t xml:space="preserve"> wird daraufhin automatisch in die Suchleiste übertragen.</w:t>
      </w:r>
      <w:r w:rsidR="00E949BD">
        <w:t xml:space="preserve"> Anschließend kann durch das Drücken des „S</w:t>
      </w:r>
      <w:r w:rsidR="00C7050C">
        <w:t>earch</w:t>
      </w:r>
      <w:r w:rsidR="00E949BD">
        <w:t>“-Buttons</w:t>
      </w:r>
      <w:r w:rsidR="00F0366C">
        <w:t xml:space="preserve">, gekennzeichnet durch den Button </w:t>
      </w:r>
      <w:r w:rsidR="00E949BD">
        <w:t xml:space="preserve">2.4 in der </w:t>
      </w:r>
      <w:r w:rsidR="00F0366C">
        <w:t>Abbildung</w:t>
      </w:r>
      <w:r w:rsidR="00AF4C87">
        <w:t xml:space="preserve"> 20</w:t>
      </w:r>
      <w:r w:rsidR="00F0366C">
        <w:t>,</w:t>
      </w:r>
      <w:r w:rsidR="00E949BD">
        <w:t xml:space="preserve"> jedes Projekt, dass in dem Root-Ordner liegt, in der Projekten-Liste</w:t>
      </w:r>
      <w:r w:rsidR="00F0366C">
        <w:t xml:space="preserve">, gekennzeichnet durch die Liste </w:t>
      </w:r>
      <w:r w:rsidR="00E949BD">
        <w:t xml:space="preserve">2.5 in der </w:t>
      </w:r>
      <w:r w:rsidR="00F0366C">
        <w:t>Abbildung</w:t>
      </w:r>
      <w:r w:rsidR="00AF4C87">
        <w:t xml:space="preserve"> 20</w:t>
      </w:r>
      <w:r w:rsidR="00F0366C">
        <w:t>,</w:t>
      </w:r>
      <w:r w:rsidR="009A68DC">
        <w:t xml:space="preserve"> aufgelistet werden.</w:t>
      </w:r>
    </w:p>
    <w:p w14:paraId="5B551FAF" w14:textId="59B42579" w:rsidR="002F2BFB" w:rsidRDefault="009A68DC" w:rsidP="00CB3B88">
      <w:r>
        <w:lastRenderedPageBreak/>
        <w:t xml:space="preserve">Der zweite Teil des Hauptmenüs ist für das </w:t>
      </w:r>
      <w:r w:rsidR="00854099">
        <w:t xml:space="preserve">Wechseln auf </w:t>
      </w:r>
      <w:r>
        <w:t>d</w:t>
      </w:r>
      <w:r w:rsidR="00854099">
        <w:t>ie</w:t>
      </w:r>
      <w:r>
        <w:t xml:space="preserve"> anderen GUI-Fenster zuständig. Jeder der vier Button</w:t>
      </w:r>
      <w:r w:rsidR="003901A7">
        <w:t>, gekennzeichnet durch die Buttons</w:t>
      </w:r>
      <w:r w:rsidR="00854099">
        <w:t xml:space="preserve"> 3.2, 3.4, 3.6, 3.8 der </w:t>
      </w:r>
      <w:r w:rsidR="00AF4C87">
        <w:t>Abbildung 20</w:t>
      </w:r>
      <w:r>
        <w:t xml:space="preserve">, </w:t>
      </w:r>
      <w:r w:rsidR="00854099">
        <w:t>wechselt</w:t>
      </w:r>
      <w:r>
        <w:t xml:space="preserve"> dabei </w:t>
      </w:r>
      <w:r w:rsidR="00854099">
        <w:t>auf ein</w:t>
      </w:r>
      <w:r>
        <w:t xml:space="preserve"> anderes Fenster. </w:t>
      </w:r>
      <w:r w:rsidR="00854099">
        <w:t>Der „</w:t>
      </w:r>
      <w:r w:rsidR="00C7050C">
        <w:t>Create Project</w:t>
      </w:r>
      <w:r w:rsidR="00854099">
        <w:t>“-Button</w:t>
      </w:r>
      <w:r w:rsidR="003901A7">
        <w:t xml:space="preserve">, gekennzeichnet durch den Button </w:t>
      </w:r>
      <w:r w:rsidR="00854099">
        <w:t xml:space="preserve">3.2 in der </w:t>
      </w:r>
      <w:r w:rsidR="00AF4C87">
        <w:t>Abbildung 20</w:t>
      </w:r>
      <w:r w:rsidR="003901A7">
        <w:t>,</w:t>
      </w:r>
      <w:r w:rsidR="00854099">
        <w:t xml:space="preserve"> wechselt auf das Fenster für die Projekterstellung</w:t>
      </w:r>
      <w:r w:rsidR="003901A7">
        <w:t xml:space="preserve">, dass später in </w:t>
      </w:r>
      <w:r w:rsidR="00E84963">
        <w:t>Kapitel 5.2</w:t>
      </w:r>
      <w:r w:rsidR="006F31B8">
        <w:t>.2</w:t>
      </w:r>
      <w:r w:rsidR="003901A7">
        <w:t xml:space="preserve"> erklärt wird</w:t>
      </w:r>
      <w:r w:rsidR="00854099">
        <w:t>. Der „A</w:t>
      </w:r>
      <w:r w:rsidR="00C7050C">
        <w:t>dd CMake Module</w:t>
      </w:r>
      <w:r w:rsidR="00854099">
        <w:t>“-Button</w:t>
      </w:r>
      <w:r w:rsidR="003901A7">
        <w:t>, gekennzeichnet durch den Button</w:t>
      </w:r>
      <w:r w:rsidR="00854099">
        <w:t xml:space="preserve"> 3.4 in der </w:t>
      </w:r>
      <w:r w:rsidR="00AF4C87">
        <w:t>Abbildung 20</w:t>
      </w:r>
      <w:r w:rsidR="003901A7">
        <w:t>,</w:t>
      </w:r>
      <w:r w:rsidR="00854099">
        <w:t xml:space="preserve"> wechselt auf das Fenster für die Erweiterung der Projektmodule</w:t>
      </w:r>
      <w:r w:rsidR="003901A7">
        <w:t>,</w:t>
      </w:r>
      <w:r w:rsidR="006F31B8">
        <w:t xml:space="preserve"> </w:t>
      </w:r>
      <w:r w:rsidR="00E84963">
        <w:t>dass später in Kapitel 5.2</w:t>
      </w:r>
      <w:r w:rsidR="003901A7">
        <w:t>.4 erklärt wird</w:t>
      </w:r>
      <w:r w:rsidR="00854099">
        <w:t>. Der „U</w:t>
      </w:r>
      <w:r w:rsidR="00C7050C">
        <w:t>pdate Project</w:t>
      </w:r>
      <w:r w:rsidR="00854099">
        <w:t>“-Button</w:t>
      </w:r>
      <w:r w:rsidR="003901A7">
        <w:t xml:space="preserve">, gekennzeichnet durch den Button </w:t>
      </w:r>
      <w:r w:rsidR="00854099">
        <w:t xml:space="preserve">3.6 in der </w:t>
      </w:r>
      <w:r w:rsidR="00AF4C87">
        <w:t>Abbildung 20</w:t>
      </w:r>
      <w:r w:rsidR="003901A7">
        <w:t>,</w:t>
      </w:r>
      <w:r w:rsidR="00854099">
        <w:t xml:space="preserve"> wechselt auf das Fenster für die Projektaktualisierung</w:t>
      </w:r>
      <w:r w:rsidR="003901A7">
        <w:t xml:space="preserve">, dass später in </w:t>
      </w:r>
      <w:r w:rsidR="00E84963">
        <w:t>Kapitel 5.2</w:t>
      </w:r>
      <w:r w:rsidR="006F31B8">
        <w:t>.3</w:t>
      </w:r>
      <w:r w:rsidR="003901A7">
        <w:t xml:space="preserve"> erklärt wird</w:t>
      </w:r>
      <w:r w:rsidR="00854099">
        <w:t>. Der „</w:t>
      </w:r>
      <w:r w:rsidR="005B3513">
        <w:t>R</w:t>
      </w:r>
      <w:r w:rsidR="00C7050C">
        <w:t>un Utils</w:t>
      </w:r>
      <w:r w:rsidR="005B3513">
        <w:t>“-</w:t>
      </w:r>
      <w:r w:rsidR="00854099">
        <w:t>Button</w:t>
      </w:r>
      <w:r w:rsidR="003901A7">
        <w:t>, gekennzeichnet durch den Button</w:t>
      </w:r>
      <w:r w:rsidR="00854099">
        <w:t xml:space="preserve"> 3.</w:t>
      </w:r>
      <w:r w:rsidR="005B3513">
        <w:t>8</w:t>
      </w:r>
      <w:r w:rsidR="00854099">
        <w:t xml:space="preserve"> in der </w:t>
      </w:r>
      <w:r w:rsidR="00AF4C87">
        <w:t>Abbildung 20</w:t>
      </w:r>
      <w:r w:rsidR="003901A7">
        <w:t>,</w:t>
      </w:r>
      <w:r w:rsidR="00854099">
        <w:t xml:space="preserve"> wechselt auf das Fenster für die </w:t>
      </w:r>
      <w:r w:rsidR="005B3513">
        <w:t xml:space="preserve">Ausführung der </w:t>
      </w:r>
      <w:r w:rsidR="002E19DE">
        <w:t>Dienstprogramme</w:t>
      </w:r>
      <w:r w:rsidR="003901A7">
        <w:t xml:space="preserve">, dass später in </w:t>
      </w:r>
      <w:r w:rsidR="00E84963">
        <w:t>Kapitel 5.2</w:t>
      </w:r>
      <w:r w:rsidR="006F31B8">
        <w:t>.5</w:t>
      </w:r>
      <w:r w:rsidR="003901A7">
        <w:t xml:space="preserve"> erklärt wird</w:t>
      </w:r>
      <w:r w:rsidR="00854099">
        <w:t>.</w:t>
      </w:r>
      <w:r w:rsidR="005B3513">
        <w:t xml:space="preserve"> Die Buttons 3.4, 3.6, 3.8 sind allerdings standardmäßig inaktiv, was bedeutet, dass diese nicht gedrückt werden können. Erst wenn ein Projekt in der Projekten-Liste</w:t>
      </w:r>
      <w:r w:rsidR="003901A7">
        <w:t xml:space="preserve">, gekennzeichnet durch die Liste </w:t>
      </w:r>
      <w:r w:rsidR="005B3513">
        <w:t xml:space="preserve">2.5 in der </w:t>
      </w:r>
      <w:r w:rsidR="00AF4C87">
        <w:t>Abbildung 20</w:t>
      </w:r>
      <w:r w:rsidR="003901A7">
        <w:t>,</w:t>
      </w:r>
      <w:r w:rsidR="005B3513">
        <w:t xml:space="preserve"> ausgewählt wird, werden diese drei Buttons aktiv und wieder klickbar. Der Grund dafür ist, dass</w:t>
      </w:r>
      <w:r w:rsidR="00A00AFF">
        <w:t xml:space="preserve"> für</w:t>
      </w:r>
      <w:r w:rsidR="005B3513">
        <w:t xml:space="preserve"> die </w:t>
      </w:r>
      <w:r w:rsidR="00A00AFF">
        <w:t xml:space="preserve">Weiterarbeit in den </w:t>
      </w:r>
      <w:r w:rsidR="005B3513">
        <w:t>Fenster</w:t>
      </w:r>
      <w:r w:rsidR="00A00AFF">
        <w:t>n</w:t>
      </w:r>
      <w:r w:rsidR="005B3513">
        <w:t xml:space="preserve">, auf die </w:t>
      </w:r>
      <w:r w:rsidR="00DC4BFF">
        <w:t>mit H</w:t>
      </w:r>
      <w:r w:rsidR="005B3513">
        <w:t xml:space="preserve">ilfe der drei Buttons gewechselt </w:t>
      </w:r>
      <w:r w:rsidR="00DC4BFF">
        <w:t>werden kann</w:t>
      </w:r>
      <w:r w:rsidR="005B3513">
        <w:t xml:space="preserve">, ein ausgewähltes Projekt </w:t>
      </w:r>
      <w:r w:rsidR="00A00AFF">
        <w:t>benötigt wird</w:t>
      </w:r>
      <w:r w:rsidR="00703358">
        <w:t>.</w:t>
      </w:r>
    </w:p>
    <w:p w14:paraId="2B4124CB" w14:textId="3D2F93DB" w:rsidR="00A72C37" w:rsidRDefault="00A72C37" w:rsidP="00A72C37">
      <w:pPr>
        <w:spacing w:after="160" w:line="259" w:lineRule="auto"/>
        <w:jc w:val="left"/>
      </w:pPr>
      <w:r>
        <w:br w:type="page"/>
      </w:r>
    </w:p>
    <w:p w14:paraId="37B39403" w14:textId="6A1180B6" w:rsidR="002F2BFB" w:rsidRDefault="002F2BFB" w:rsidP="00DE4E7B">
      <w:pPr>
        <w:pStyle w:val="berschrift3"/>
        <w:numPr>
          <w:ilvl w:val="2"/>
          <w:numId w:val="1"/>
        </w:numPr>
      </w:pPr>
      <w:bookmarkStart w:id="46" w:name="_Toc96525604"/>
      <w:r>
        <w:lastRenderedPageBreak/>
        <w:t>Fenster für die Projekterstellung</w:t>
      </w:r>
      <w:bookmarkEnd w:id="46"/>
    </w:p>
    <w:p w14:paraId="3C83C2A6" w14:textId="7BDAF406" w:rsidR="00A72C37" w:rsidRPr="00A72C37" w:rsidRDefault="00A72C37" w:rsidP="00A72C37">
      <w:r w:rsidRPr="00A72C37">
        <w:t xml:space="preserve">Auf diesem </w:t>
      </w:r>
      <w:r>
        <w:t>Fenster</w:t>
      </w:r>
      <w:r w:rsidRPr="00A72C37">
        <w:t xml:space="preserve"> werden alle Informationen gesammelt, die zur Erstellung eines neuen Projekts erforderlich sind. E</w:t>
      </w:r>
      <w:r w:rsidR="0029720D">
        <w:t>s</w:t>
      </w:r>
      <w:r w:rsidRPr="00A72C37">
        <w:t xml:space="preserve"> funktioniert ähnlich wie ein Formular</w:t>
      </w:r>
      <w:r>
        <w:t>.</w:t>
      </w:r>
      <w:r w:rsidR="0029720D">
        <w:t xml:space="preserve"> Das Fenster wird dabei </w:t>
      </w:r>
      <w:r w:rsidR="00863C45">
        <w:t xml:space="preserve">in der GUI </w:t>
      </w:r>
      <w:r w:rsidR="0029720D">
        <w:t>angezeigt, wenn der „Create Project“-Button, gekennzeichnet durch den Button 3.2 in der Abbildung 20, des Hauptmenüs angeklickt wird.</w:t>
      </w:r>
    </w:p>
    <w:p w14:paraId="757E0E7C" w14:textId="6A40F952" w:rsidR="008732B4" w:rsidRDefault="005034C2" w:rsidP="008732B4">
      <w:pPr>
        <w:keepNext/>
      </w:pPr>
      <w:r>
        <w:rPr>
          <w:noProof/>
          <w:lang w:eastAsia="de-DE"/>
        </w:rPr>
        <w:drawing>
          <wp:inline distT="0" distB="0" distL="0" distR="0" wp14:anchorId="59A9AA4F" wp14:editId="482EC44A">
            <wp:extent cx="5760720" cy="4589145"/>
            <wp:effectExtent l="0" t="0" r="0" b="190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720" cy="4589145"/>
                    </a:xfrm>
                    <a:prstGeom prst="rect">
                      <a:avLst/>
                    </a:prstGeom>
                  </pic:spPr>
                </pic:pic>
              </a:graphicData>
            </a:graphic>
          </wp:inline>
        </w:drawing>
      </w:r>
    </w:p>
    <w:p w14:paraId="722CB33B" w14:textId="74DE324F" w:rsidR="007B2AF8" w:rsidRDefault="008732B4" w:rsidP="008732B4">
      <w:pPr>
        <w:pStyle w:val="Beschriftung"/>
      </w:pPr>
      <w:bookmarkStart w:id="47" w:name="_Toc96525523"/>
      <w:r>
        <w:t xml:space="preserve">Abbildung </w:t>
      </w:r>
      <w:fldSimple w:instr=" SEQ Abbildung \* ARABIC ">
        <w:r w:rsidR="00A82F32">
          <w:rPr>
            <w:noProof/>
          </w:rPr>
          <w:t>21</w:t>
        </w:r>
      </w:fldSimple>
      <w:r w:rsidR="00EA570A">
        <w:t>:</w:t>
      </w:r>
      <w:r>
        <w:t xml:space="preserve"> </w:t>
      </w:r>
      <w:r w:rsidR="00EA570A">
        <w:t xml:space="preserve">Skizze für den Screen der </w:t>
      </w:r>
      <w:r>
        <w:t>Projekterstellung</w:t>
      </w:r>
      <w:bookmarkEnd w:id="47"/>
    </w:p>
    <w:p w14:paraId="09DD95F2" w14:textId="32EAF759" w:rsidR="00214C21" w:rsidRDefault="00703EBB" w:rsidP="002F2BFB">
      <w:r>
        <w:t xml:space="preserve">In der </w:t>
      </w:r>
      <w:r w:rsidR="00AF4C87">
        <w:t>Abbildung 21</w:t>
      </w:r>
      <w:r>
        <w:t xml:space="preserve"> ist zu sehen, dass das Fenster aus vier verschiedenen Teilen,</w:t>
      </w:r>
      <w:r w:rsidR="006B35D1">
        <w:t xml:space="preserve"> gekennzeichnet in blau, rot, grün und pink, </w:t>
      </w:r>
      <w:r>
        <w:t>aufgebaut ist</w:t>
      </w:r>
      <w:r w:rsidR="00EC32BD">
        <w:t>.</w:t>
      </w:r>
    </w:p>
    <w:p w14:paraId="17179DBB" w14:textId="3EEC9069" w:rsidR="00295425" w:rsidRDefault="00332C3D" w:rsidP="002F2BFB">
      <w:r>
        <w:t xml:space="preserve">Der erste Teil ist zuständig für den Projektnamen und die Projektbeschreibung. Der Projektname ist dabei in eine lange und eine kurze Version aufgeteilt. In dem </w:t>
      </w:r>
      <w:r w:rsidR="00107732">
        <w:t xml:space="preserve">ersten </w:t>
      </w:r>
      <w:r w:rsidR="00671E81">
        <w:t>Texte</w:t>
      </w:r>
      <w:r>
        <w:t>ingabefeld</w:t>
      </w:r>
      <w:r w:rsidR="00671E81">
        <w:t xml:space="preserve">, gekennzeichnet durch das Eingabefeld </w:t>
      </w:r>
      <w:r>
        <w:t xml:space="preserve">2.2 in der </w:t>
      </w:r>
      <w:r w:rsidR="00AF4C87">
        <w:t>Abbildung 21</w:t>
      </w:r>
      <w:r w:rsidR="00671E81">
        <w:t xml:space="preserve">, </w:t>
      </w:r>
      <w:r w:rsidR="00107732">
        <w:t xml:space="preserve">muss der lange Projektname eingegeben werden und in dem zweiten </w:t>
      </w:r>
      <w:r w:rsidR="00671E81">
        <w:t>Texte</w:t>
      </w:r>
      <w:r w:rsidR="00107732">
        <w:t>ingabefeld</w:t>
      </w:r>
      <w:r w:rsidR="00671E81">
        <w:t>, gekennzeichnet durch das Eingabefeld</w:t>
      </w:r>
      <w:r w:rsidR="00107732">
        <w:t xml:space="preserve"> 2.4 in der </w:t>
      </w:r>
      <w:r w:rsidR="00AF4C87">
        <w:t>Abbildung 21</w:t>
      </w:r>
      <w:r w:rsidR="00671E81">
        <w:t>,</w:t>
      </w:r>
      <w:r w:rsidR="00107732">
        <w:t xml:space="preserve"> der kurze Projektname. In dem letzten </w:t>
      </w:r>
      <w:r w:rsidR="00671E81">
        <w:t>Texte</w:t>
      </w:r>
      <w:r w:rsidR="00107732">
        <w:t>ingabefeld des Teils</w:t>
      </w:r>
      <w:r w:rsidR="00671E81">
        <w:t xml:space="preserve">, gekennzeichnet durch das </w:t>
      </w:r>
      <w:r w:rsidR="00671E81">
        <w:lastRenderedPageBreak/>
        <w:t xml:space="preserve">Eingabefeld </w:t>
      </w:r>
      <w:r w:rsidR="00107732">
        <w:t xml:space="preserve">2.6 in der </w:t>
      </w:r>
      <w:r w:rsidR="00AF4C87">
        <w:t>Abbildung 21</w:t>
      </w:r>
      <w:r w:rsidR="00671E81">
        <w:t>,</w:t>
      </w:r>
      <w:r w:rsidR="00107732">
        <w:t xml:space="preserve"> muss die Projektbeschreibung eingegeben werden.</w:t>
      </w:r>
    </w:p>
    <w:p w14:paraId="3E6712B2" w14:textId="722C38BD" w:rsidR="007B5DC2" w:rsidRDefault="00B80A13" w:rsidP="002F2BFB">
      <w:r>
        <w:t>Der zweite Te</w:t>
      </w:r>
      <w:r w:rsidR="009766F0">
        <w:t>il ist zuständig für das Projektmodul, die verwendeten Lizenzen und die</w:t>
      </w:r>
      <w:r w:rsidR="00E56F61">
        <w:t xml:space="preserve"> </w:t>
      </w:r>
      <w:r w:rsidR="009766F0">
        <w:t xml:space="preserve">externen </w:t>
      </w:r>
      <w:r w:rsidR="00E56F61">
        <w:t xml:space="preserve">verwendeten </w:t>
      </w:r>
      <w:r w:rsidR="009766F0">
        <w:t xml:space="preserve">Tools. </w:t>
      </w:r>
      <w:r w:rsidR="00BE2CFF">
        <w:t>Für das Projektmodul muss zuerst ein Projekttyp ausgewählt werden. Dieser ist über die erste Dropdown-Liste</w:t>
      </w:r>
      <w:r w:rsidR="00305B7F">
        <w:t>, gekennzeichnet durch die DropDown-Liste</w:t>
      </w:r>
      <w:r w:rsidR="00BE2CFF">
        <w:t xml:space="preserve"> </w:t>
      </w:r>
      <w:r w:rsidR="00564EA3">
        <w:t>3</w:t>
      </w:r>
      <w:r w:rsidR="00BE2CFF">
        <w:t xml:space="preserve">.2 in der </w:t>
      </w:r>
      <w:r w:rsidR="00AF4C87">
        <w:t>Abbildung 21</w:t>
      </w:r>
      <w:r w:rsidR="00305B7F">
        <w:t>,</w:t>
      </w:r>
      <w:r w:rsidR="00BE2CFF">
        <w:t xml:space="preserve"> auszuwählen.</w:t>
      </w:r>
      <w:r w:rsidR="00305B7F">
        <w:t xml:space="preserve"> </w:t>
      </w:r>
      <w:r w:rsidR="00BE2CFF">
        <w:t xml:space="preserve">Anschließend muss ein Modulname vergeben werden. Dieser kann mithilfe des </w:t>
      </w:r>
      <w:r w:rsidR="00AC12C8">
        <w:t>Texte</w:t>
      </w:r>
      <w:r w:rsidR="00BE2CFF">
        <w:t>ingabefeldes</w:t>
      </w:r>
      <w:r w:rsidR="00AC12C8">
        <w:t xml:space="preserve">, gekennzeichnet durch das Eingabefeld </w:t>
      </w:r>
      <w:r w:rsidR="00564EA3">
        <w:t>3</w:t>
      </w:r>
      <w:r w:rsidR="00BE2CFF">
        <w:t xml:space="preserve">.4 in der </w:t>
      </w:r>
      <w:r w:rsidR="00AF4C87">
        <w:t>Abbildung 21</w:t>
      </w:r>
      <w:r w:rsidR="00AC12C8">
        <w:t>,</w:t>
      </w:r>
      <w:r w:rsidR="00BE2CFF">
        <w:t xml:space="preserve"> eingegeben werden. Als nächstes muss ein Lizenztyp über die zweite Dropdown-Liste</w:t>
      </w:r>
      <w:r w:rsidR="000C423F">
        <w:t xml:space="preserve">, gekennzeichnet durch die DropDown-Liste </w:t>
      </w:r>
      <w:r w:rsidR="00564EA3">
        <w:t>3</w:t>
      </w:r>
      <w:r w:rsidR="00BE2CFF">
        <w:t xml:space="preserve">.4 in der </w:t>
      </w:r>
      <w:r w:rsidR="00AF4C87">
        <w:t>Abbildung 21</w:t>
      </w:r>
      <w:r w:rsidR="000C423F">
        <w:t>,</w:t>
      </w:r>
      <w:r w:rsidR="00BE2CFF">
        <w:t xml:space="preserve"> ausgewählt werden.</w:t>
      </w:r>
      <w:r w:rsidR="000C423F">
        <w:t xml:space="preserve"> </w:t>
      </w:r>
      <w:r w:rsidR="00991D18">
        <w:t>Als</w:t>
      </w:r>
      <w:r w:rsidR="00E56F61">
        <w:t xml:space="preserve"> letztes müssen alle </w:t>
      </w:r>
      <w:r w:rsidR="000C423F">
        <w:t>vordefinierten Konfigurationsdateien für die CI/CD-Tools</w:t>
      </w:r>
      <w:r w:rsidR="00E56F61">
        <w:t xml:space="preserve"> ausgewählt werden, die für das Projekt verwendet werden. Zur Auswahl stehen sechs Tool, die durch die Checkboxen</w:t>
      </w:r>
      <w:r w:rsidR="000C423F">
        <w:t>, gekennzeichnet durch die Checkboxen</w:t>
      </w:r>
      <w:r w:rsidR="00E56F61">
        <w:t xml:space="preserve"> 3.6, 3.8, 3.10, 3.12, 3.14, 3.16 in der </w:t>
      </w:r>
      <w:r w:rsidR="00AF4C87">
        <w:t>Abbildung 21</w:t>
      </w:r>
      <w:r w:rsidR="000C423F">
        <w:t>,</w:t>
      </w:r>
      <w:r w:rsidR="00E56F61">
        <w:t xml:space="preserve"> ausgewählt werden können.</w:t>
      </w:r>
    </w:p>
    <w:p w14:paraId="00E739BE" w14:textId="3E79EED8" w:rsidR="00B80A13" w:rsidRDefault="00B80A13" w:rsidP="002F2BFB">
      <w:r>
        <w:t xml:space="preserve">Der dritte Teil ist für die Autoren des Projektes zuständig. </w:t>
      </w:r>
      <w:r w:rsidR="00DC4D92">
        <w:t xml:space="preserve">In dem </w:t>
      </w:r>
      <w:r w:rsidR="000C423F">
        <w:t>Texte</w:t>
      </w:r>
      <w:r w:rsidR="00DC4D92">
        <w:t>ingabefeld</w:t>
      </w:r>
      <w:r w:rsidR="000C423F">
        <w:t>, gekennzeichnet durch das Eingabefeld</w:t>
      </w:r>
      <w:r w:rsidR="00DC4D92">
        <w:t xml:space="preserve"> </w:t>
      </w:r>
      <w:r w:rsidR="00564EA3">
        <w:t>4</w:t>
      </w:r>
      <w:r w:rsidR="00DC4D92">
        <w:t xml:space="preserve">.2 in der </w:t>
      </w:r>
      <w:r w:rsidR="00AF4C87">
        <w:t>Abbildung 21</w:t>
      </w:r>
      <w:r w:rsidR="000C423F">
        <w:t>,</w:t>
      </w:r>
      <w:r w:rsidR="00DC4D92">
        <w:t xml:space="preserve"> kann dafür der Name eines Autors eingegeben werden. Mit dem Drücken des „Enter“-Buttons</w:t>
      </w:r>
      <w:r w:rsidR="000C423F">
        <w:t xml:space="preserve">, gekennzeichnet durch den Button </w:t>
      </w:r>
      <w:r w:rsidR="00564EA3">
        <w:t>4</w:t>
      </w:r>
      <w:r w:rsidR="00DC4D92">
        <w:t xml:space="preserve">.3 in der </w:t>
      </w:r>
      <w:r w:rsidR="00AF4C87">
        <w:t>Abbildung 21</w:t>
      </w:r>
      <w:r w:rsidR="00564EA3">
        <w:t>,</w:t>
      </w:r>
      <w:r w:rsidR="00DC4D92">
        <w:t xml:space="preserve"> wird der eingegebene Name bestätigt und in die Autoren-Liste</w:t>
      </w:r>
      <w:r w:rsidR="00564EA3">
        <w:t>, gekennzeichnet durch die Liste 4</w:t>
      </w:r>
      <w:r w:rsidR="00DC4D92">
        <w:t xml:space="preserve">.4 in der </w:t>
      </w:r>
      <w:r w:rsidR="00AF4C87">
        <w:t>Abbildung 21</w:t>
      </w:r>
      <w:r w:rsidR="00564EA3">
        <w:t>,</w:t>
      </w:r>
      <w:r w:rsidR="00DC4D92">
        <w:t xml:space="preserve"> eingetragen. Dieser Vorgang kann für jeden Autor wiederholt werden. Das Ergebnis ist eine Liste bei dem jeder </w:t>
      </w:r>
      <w:r w:rsidR="008514AE">
        <w:t>Listene</w:t>
      </w:r>
      <w:r w:rsidR="00DC4D92">
        <w:t>intrag ein Name eines Autors</w:t>
      </w:r>
      <w:r w:rsidR="008514AE">
        <w:t xml:space="preserve"> des Projekts</w:t>
      </w:r>
      <w:r w:rsidR="00DC4D92">
        <w:t xml:space="preserve"> ist.</w:t>
      </w:r>
    </w:p>
    <w:p w14:paraId="422B253B" w14:textId="1FF3CB14" w:rsidR="00E6549E" w:rsidRDefault="00E6549E" w:rsidP="002F2BFB">
      <w:r>
        <w:t xml:space="preserve">Der vierte Teil des Fensters ist für den Speicherort des erstellten Projekts verantwortlich. In dem </w:t>
      </w:r>
      <w:r w:rsidR="006972C3">
        <w:t>Texte</w:t>
      </w:r>
      <w:r>
        <w:t>ingabefeld</w:t>
      </w:r>
      <w:r w:rsidR="006972C3">
        <w:t xml:space="preserve">, gekennzeichnet durch das Eingabefeld </w:t>
      </w:r>
      <w:r w:rsidR="00564EA3">
        <w:t>5</w:t>
      </w:r>
      <w:r>
        <w:t xml:space="preserve">.2 in der </w:t>
      </w:r>
      <w:r w:rsidR="00AF4C87">
        <w:t>Abbildung 21</w:t>
      </w:r>
      <w:r w:rsidR="006972C3">
        <w:t>,</w:t>
      </w:r>
      <w:r>
        <w:t xml:space="preserve"> kann dazu der Pfad eingegeben werden, in dem das Projekt nach der Erstellung gespeichert werden soll.</w:t>
      </w:r>
      <w:r w:rsidR="00824102">
        <w:t xml:space="preserve"> Alternativ dazu, kann</w:t>
      </w:r>
      <w:r w:rsidR="006972C3">
        <w:t xml:space="preserve">, </w:t>
      </w:r>
      <w:r w:rsidR="00824102">
        <w:t>wie</w:t>
      </w:r>
      <w:r w:rsidR="006972C3">
        <w:t xml:space="preserve"> auch</w:t>
      </w:r>
      <w:r w:rsidR="00E84963">
        <w:t xml:space="preserve"> in Kapitel 5.2</w:t>
      </w:r>
      <w:r w:rsidR="00824102">
        <w:t>.1</w:t>
      </w:r>
      <w:r w:rsidR="006972C3">
        <w:t xml:space="preserve"> erklärt,</w:t>
      </w:r>
      <w:r w:rsidR="00824102">
        <w:t xml:space="preserve"> der „…“-Button</w:t>
      </w:r>
      <w:r w:rsidR="006972C3">
        <w:t xml:space="preserve">, gekennzeichnet durch den Button </w:t>
      </w:r>
      <w:r w:rsidR="00564EA3">
        <w:t>5</w:t>
      </w:r>
      <w:r w:rsidR="00824102">
        <w:t xml:space="preserve">.3 in der </w:t>
      </w:r>
      <w:r w:rsidR="00AF4C87">
        <w:t>Abbildung 21</w:t>
      </w:r>
      <w:r w:rsidR="006972C3">
        <w:t>,</w:t>
      </w:r>
      <w:r w:rsidR="00824102">
        <w:t xml:space="preserve"> gedrückt werden, um ein Ordner-Dialog zu öffnen. In diesem Dialog kann anschließend der entsprechende Pfad ausgewählt und bestätigt werden. Durch die Bestätigung wird der Pfad automatisch in das </w:t>
      </w:r>
      <w:r w:rsidR="006868B0">
        <w:t>Texte</w:t>
      </w:r>
      <w:r w:rsidR="00824102">
        <w:t>ingabefeld eingetragen</w:t>
      </w:r>
      <w:r w:rsidR="006868B0">
        <w:t xml:space="preserve">, gekennzeichnet durch das Eingabefeld </w:t>
      </w:r>
      <w:r w:rsidR="00564EA3">
        <w:t>5</w:t>
      </w:r>
      <w:r w:rsidR="00824102">
        <w:t xml:space="preserve">.2 in der </w:t>
      </w:r>
      <w:r w:rsidR="00AF4C87">
        <w:t>Abbildung 21</w:t>
      </w:r>
      <w:r w:rsidR="00824102">
        <w:t>.</w:t>
      </w:r>
    </w:p>
    <w:p w14:paraId="6310021C" w14:textId="400B4964" w:rsidR="00EF088B" w:rsidRDefault="00EF088B" w:rsidP="002F2BFB">
      <w:r>
        <w:lastRenderedPageBreak/>
        <w:t>Als letztes befinden sich unten in dem Fenster noch zwei weitere Buttons</w:t>
      </w:r>
      <w:r w:rsidR="006868B0">
        <w:t xml:space="preserve">, gekennzeichnet durch die Buttons </w:t>
      </w:r>
      <w:r>
        <w:t>6.1, 6.2</w:t>
      </w:r>
      <w:r w:rsidR="00AF4C87">
        <w:t xml:space="preserve"> in der Abbildung 21</w:t>
      </w:r>
      <w:r>
        <w:t>. Der „</w:t>
      </w:r>
      <w:r w:rsidR="006D5C29">
        <w:t>Back to Menu</w:t>
      </w:r>
      <w:r>
        <w:t>“-Button dient lediglich dazu die Fenster zu wechseln, um zurück auf das Hauptmenü</w:t>
      </w:r>
      <w:r w:rsidR="006868B0">
        <w:t xml:space="preserve">, dass in </w:t>
      </w:r>
      <w:r w:rsidR="00E84963">
        <w:t>Kapitel 5.2</w:t>
      </w:r>
      <w:r>
        <w:t>.1</w:t>
      </w:r>
      <w:r w:rsidR="006868B0">
        <w:t xml:space="preserve"> erklärt wurde,</w:t>
      </w:r>
      <w:r>
        <w:t xml:space="preserve"> zu gelangen. Durch den „C</w:t>
      </w:r>
      <w:r w:rsidR="006D5C29">
        <w:t>reate Project</w:t>
      </w:r>
      <w:r>
        <w:t xml:space="preserve">“-Button werden alle getätigten Eingaben in dem Fenster bestätigt und </w:t>
      </w:r>
      <w:r w:rsidR="00427B40">
        <w:t>das neue Projekt erstellt</w:t>
      </w:r>
      <w:r>
        <w:t>.</w:t>
      </w:r>
      <w:r w:rsidR="00427B40">
        <w:t xml:space="preserve"> Nachdem das Projekt erstellt wurde, wechselt die GUI wieder auf das Hauptmenü-Fenster.</w:t>
      </w:r>
    </w:p>
    <w:p w14:paraId="1D115489" w14:textId="736DBC37" w:rsidR="002F2BFB" w:rsidRDefault="002F2BFB" w:rsidP="00DE4E7B">
      <w:pPr>
        <w:pStyle w:val="berschrift3"/>
        <w:numPr>
          <w:ilvl w:val="2"/>
          <w:numId w:val="1"/>
        </w:numPr>
      </w:pPr>
      <w:bookmarkStart w:id="48" w:name="_Toc96525605"/>
      <w:r>
        <w:t>Fenster für die Projektaktualisierung</w:t>
      </w:r>
      <w:bookmarkEnd w:id="48"/>
    </w:p>
    <w:p w14:paraId="53DA74FA" w14:textId="40A83745" w:rsidR="00EA570A" w:rsidRPr="00EA570A" w:rsidRDefault="00EA570A" w:rsidP="00EA570A">
      <w:r>
        <w:t>Mit diesem Screen k</w:t>
      </w:r>
      <w:r w:rsidR="00947531">
        <w:t>ann ein</w:t>
      </w:r>
      <w:r>
        <w:t xml:space="preserve"> </w:t>
      </w:r>
      <w:r w:rsidR="00947531">
        <w:t>Projekt, dass aus der Projekte</w:t>
      </w:r>
      <w:r w:rsidR="00DC4BFF">
        <w:t>n</w:t>
      </w:r>
      <w:r w:rsidR="00947531">
        <w:t xml:space="preserve">-Liste des Hauptmenüs ausgewählt wurde, </w:t>
      </w:r>
      <w:r>
        <w:t xml:space="preserve">mit der Projekt-Schablone verglichen </w:t>
      </w:r>
      <w:r w:rsidR="00947531">
        <w:t xml:space="preserve">und </w:t>
      </w:r>
      <w:r w:rsidR="000F1DF6">
        <w:t>aktualisiert werden</w:t>
      </w:r>
      <w:r w:rsidR="0029720D">
        <w:t xml:space="preserve">. Das Fenster wird dabei </w:t>
      </w:r>
      <w:r w:rsidR="00863C45">
        <w:t xml:space="preserve">in der GUI </w:t>
      </w:r>
      <w:r w:rsidR="0029720D">
        <w:t>angezeigt, wenn der „Update Project“-Button, gekennzeichnet durch den Button 3.6 in der Abbildung 20, im Hauptmenü angeklickt wird.</w:t>
      </w:r>
    </w:p>
    <w:p w14:paraId="2FD84BE7" w14:textId="48B8D563" w:rsidR="00EA570A" w:rsidRDefault="005034C2" w:rsidP="00EA570A">
      <w:pPr>
        <w:keepNext/>
      </w:pPr>
      <w:r>
        <w:rPr>
          <w:noProof/>
          <w:lang w:eastAsia="de-DE"/>
        </w:rPr>
        <w:drawing>
          <wp:inline distT="0" distB="0" distL="0" distR="0" wp14:anchorId="75DF2495" wp14:editId="49F0E3E1">
            <wp:extent cx="5760720" cy="459676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720" cy="4596765"/>
                    </a:xfrm>
                    <a:prstGeom prst="rect">
                      <a:avLst/>
                    </a:prstGeom>
                  </pic:spPr>
                </pic:pic>
              </a:graphicData>
            </a:graphic>
          </wp:inline>
        </w:drawing>
      </w:r>
    </w:p>
    <w:p w14:paraId="5B01CD9A" w14:textId="426E832F" w:rsidR="008732B4" w:rsidRDefault="00EA570A" w:rsidP="00EA570A">
      <w:pPr>
        <w:pStyle w:val="Beschriftung"/>
      </w:pPr>
      <w:bookmarkStart w:id="49" w:name="_Toc96525524"/>
      <w:r>
        <w:t xml:space="preserve">Abbildung </w:t>
      </w:r>
      <w:fldSimple w:instr=" SEQ Abbildung \* ARABIC ">
        <w:r w:rsidR="00A82F32">
          <w:rPr>
            <w:noProof/>
          </w:rPr>
          <w:t>22</w:t>
        </w:r>
      </w:fldSimple>
      <w:r>
        <w:t>: Skizze für den Screen der Projektaktualisierung</w:t>
      </w:r>
      <w:bookmarkEnd w:id="49"/>
    </w:p>
    <w:p w14:paraId="52F80BE7" w14:textId="3936B802" w:rsidR="002F2BFB" w:rsidRDefault="00AF4C87" w:rsidP="007B2AF8">
      <w:r>
        <w:lastRenderedPageBreak/>
        <w:t>Die Abbildung 22</w:t>
      </w:r>
      <w:r w:rsidR="000F1DF6">
        <w:t>, zeigt die Skizze für das Fenster der Projektaktualisierung. Das Fenster ist dabei aus drei verschiedenen Teilen aufgebaut</w:t>
      </w:r>
      <w:r w:rsidR="002A4EAA">
        <w:t>, gekennzeichnet als blau, rot und grün.</w:t>
      </w:r>
    </w:p>
    <w:p w14:paraId="7B5EDC7E" w14:textId="0AF628EA" w:rsidR="002A4EAA" w:rsidRDefault="002A4EAA" w:rsidP="007B2AF8">
      <w:r>
        <w:t xml:space="preserve">Der erste Teil ist für die </w:t>
      </w:r>
      <w:r w:rsidR="00947531">
        <w:t xml:space="preserve">Veranschaulichung der getätigten </w:t>
      </w:r>
      <w:r>
        <w:t>Projekteinstellungen zuständig.</w:t>
      </w:r>
      <w:r w:rsidR="00947531">
        <w:t xml:space="preserve"> Die gezeigten Werte sind dabei der lange und kurze Projektname, der ausgewählte Lizenztyp, sowie die </w:t>
      </w:r>
      <w:r w:rsidR="003010B0">
        <w:t xml:space="preserve">ausgewählten Konfigurationsdateien. </w:t>
      </w:r>
      <w:r w:rsidR="004A206B">
        <w:t xml:space="preserve">Die Werte werden bei dem Aufruf des Fensters automatisch eingetragen. </w:t>
      </w:r>
      <w:r w:rsidR="003010B0">
        <w:t xml:space="preserve">Die Eingabefelder, gekennzeichnet durch die Texteingabefelder 2.3 und 2.5 in der Abbildung, stellen den Namen des Projektes dar. </w:t>
      </w:r>
      <w:r w:rsidR="00B32FDD">
        <w:t xml:space="preserve">Dabei steht in dem </w:t>
      </w:r>
      <w:r w:rsidR="003010B0">
        <w:t>ersten Eingabefeld</w:t>
      </w:r>
      <w:r w:rsidR="00B32FDD">
        <w:t xml:space="preserve"> der lange und in dem </w:t>
      </w:r>
      <w:r w:rsidR="003010B0">
        <w:t>zweiten Eingabefeld</w:t>
      </w:r>
      <w:r w:rsidR="00B32FDD">
        <w:t xml:space="preserve"> der kurze Projektname.</w:t>
      </w:r>
      <w:r w:rsidR="003010B0">
        <w:t xml:space="preserve"> </w:t>
      </w:r>
      <w:r w:rsidR="008B548C">
        <w:t xml:space="preserve">Der verwendete Lizenztyp des Projektes wird anhand der </w:t>
      </w:r>
      <w:r w:rsidR="004A206B">
        <w:t>Dropdown-Liste</w:t>
      </w:r>
      <w:r w:rsidR="003010B0">
        <w:t>, gekennzeichnet durch die Dropdown-Liste</w:t>
      </w:r>
      <w:r w:rsidR="004A206B">
        <w:t xml:space="preserve"> 2.7 der Abbildung</w:t>
      </w:r>
      <w:r w:rsidR="008B548C">
        <w:t xml:space="preserve"> wiedergegeben</w:t>
      </w:r>
      <w:r w:rsidR="000F4726">
        <w:t>.</w:t>
      </w:r>
      <w:r w:rsidR="00B32FDD">
        <w:t xml:space="preserve"> </w:t>
      </w:r>
      <w:r w:rsidR="008B548C">
        <w:t xml:space="preserve">Der Lizenztyp ist dabei als ersten Wert der Dropdown-Liste eingestellt. </w:t>
      </w:r>
      <w:r w:rsidR="000F4726">
        <w:t xml:space="preserve">Die Checkboxen 2.9, 2.11, 2.13, 2.15, 2.17, 2.19 der Abbildung, spiegeln die Auswahl der Konfigurationsdateien bei der Projekterstellung wider. Dementsprechend sind alle Checkboxen, die bei der </w:t>
      </w:r>
      <w:r w:rsidR="00B32FDD">
        <w:t xml:space="preserve">Projekterstellung </w:t>
      </w:r>
      <w:r w:rsidR="000F4726">
        <w:t xml:space="preserve">markiert wurden, auch in diesem Fenster markiert. </w:t>
      </w:r>
      <w:r w:rsidR="008B548C">
        <w:t>Diese Einstellungen können a</w:t>
      </w:r>
      <w:r w:rsidR="007E4217">
        <w:t xml:space="preserve">llerdings nach Bedarf verändert werden. Das bedeutet, der lange und kurze Projektname können in den Texteingabefelder </w:t>
      </w:r>
      <w:r w:rsidR="008B548C">
        <w:t>umbenannt</w:t>
      </w:r>
      <w:r w:rsidR="007E4217">
        <w:t xml:space="preserve"> werden, in der Dropdown-Liste kann ein anderer Lizenztyp ausgewählt werden und die Checkboxen könne nach </w:t>
      </w:r>
      <w:r w:rsidR="0072684E">
        <w:t>Belieben</w:t>
      </w:r>
      <w:r w:rsidR="007E4217">
        <w:t xml:space="preserve"> markiert und entmarkiert werden. Alle Änderungen in diesem Teil werden am Ende bei der Projektaktualisierung für das ausgewählte Projekt angewendet.</w:t>
      </w:r>
    </w:p>
    <w:p w14:paraId="3D2A5DE1" w14:textId="5C93EC3B" w:rsidR="007E4217" w:rsidRDefault="007E4217" w:rsidP="007B2AF8">
      <w:r>
        <w:t xml:space="preserve">Der zweite Teil des Fensters </w:t>
      </w:r>
      <w:r w:rsidR="00BF2394">
        <w:t xml:space="preserve">ist für die Visualisierung aller Dateien und Ordner zuständig, die für das ausgewählte Projekt aktualisiert werden können. </w:t>
      </w:r>
      <w:r w:rsidR="00445191">
        <w:t xml:space="preserve">Zusätzlich beinhaltet die Visualisierung auch alle Dateien und Ordner, die </w:t>
      </w:r>
      <w:r w:rsidR="00DC5A9F">
        <w:t>der Projekt-Schablone neu hinzugefügt wurden und somit nicht in dem ausgewählten Projekt enthalten sind. Für die Visualisierung</w:t>
      </w:r>
      <w:r w:rsidR="00BF1163">
        <w:t xml:space="preserve"> werden die Pfade </w:t>
      </w:r>
      <w:r w:rsidR="00DC5A9F">
        <w:t>zu allen aktualisierbaren und neuen Dateien</w:t>
      </w:r>
      <w:r w:rsidR="00BF1163">
        <w:t xml:space="preserve"> und Ordner </w:t>
      </w:r>
      <w:r w:rsidR="00947531">
        <w:t xml:space="preserve">des ausgewählten Projektes, </w:t>
      </w:r>
      <w:r w:rsidR="00BF1163">
        <w:t>in einer Liste mit einer Baum-Ansicht, gekennzeichnet durch die Liste 3.2 in der Abbildung, aufgelistet. Die Pfade zu den entsprechenden Dateien oder Ordnern sind dabei anklickbar.</w:t>
      </w:r>
    </w:p>
    <w:p w14:paraId="4D086AE0" w14:textId="77777777" w:rsidR="0029720D" w:rsidRDefault="00947531" w:rsidP="00D4673A">
      <w:r>
        <w:t xml:space="preserve">Der dritte Teil des Fensters </w:t>
      </w:r>
      <w:r w:rsidR="001F2825">
        <w:t>ist wiederum selbst aus drei verschiedenen Unterteilen aufgebaut. Der erste Unterteil besteht aus dem „</w:t>
      </w:r>
      <w:r w:rsidR="007E54A1">
        <w:t>Take Yours</w:t>
      </w:r>
      <w:r w:rsidR="001F2825">
        <w:t>“-Button und der Projekt-Inhalt-Liste, gekennzeichnet durch den Button 4.1.1 und der Liste 4.1.2 in der Abbildung</w:t>
      </w:r>
      <w:r w:rsidR="007E54A1">
        <w:t xml:space="preserve">. Der zweite Unterteil besteht aus dem „Accept Changes“-Button, dem </w:t>
      </w:r>
      <w:r w:rsidR="007E54A1">
        <w:lastRenderedPageBreak/>
        <w:t xml:space="preserve">„Reset Changes“- Button und der </w:t>
      </w:r>
      <w:r w:rsidR="00DC64DA">
        <w:t xml:space="preserve">zusammengesetzten (eng.: merged) </w:t>
      </w:r>
      <w:r w:rsidR="007E54A1">
        <w:t>Liste</w:t>
      </w:r>
      <w:r w:rsidR="000357DB">
        <w:t>, gekennzeichnet durch den Button 4.2.1, den Button 4.2.2 und der Liste 4.2.3 in der Abbildung. Der dritte Unterteil besteht aus dem „Take Yours“-Button und der Template-Inhalt-Liste, gekennzeichnet durch den Button 4.3.1 und der Liste 4.3.2 in der Abbildung.</w:t>
      </w:r>
    </w:p>
    <w:p w14:paraId="6C3E8F1F" w14:textId="2F45117E" w:rsidR="00D4673A" w:rsidRDefault="007B4250" w:rsidP="00D4673A">
      <w:r>
        <w:t xml:space="preserve">Die Unterteile werden nach dem Aufruf des Fensters standardmäßig nicht </w:t>
      </w:r>
      <w:r w:rsidR="00C304CA">
        <w:t xml:space="preserve">in dem Fenster </w:t>
      </w:r>
      <w:r>
        <w:t xml:space="preserve">angezeigt. </w:t>
      </w:r>
      <w:r w:rsidR="00C304CA">
        <w:t xml:space="preserve">Das bedeutet der Platz, an dem die Unterteile in der Abbildung gezeigt werden, ist nach dem Aufruf des Fensters standardmäßig leer. </w:t>
      </w:r>
      <w:r>
        <w:t xml:space="preserve">Sie werden erst </w:t>
      </w:r>
      <w:r w:rsidR="00C304CA">
        <w:t xml:space="preserve">in der GUI </w:t>
      </w:r>
      <w:r>
        <w:t xml:space="preserve">angezeigt, wenn der Pfad einer aktualisierbaren </w:t>
      </w:r>
      <w:r w:rsidR="00DC5A9F">
        <w:t xml:space="preserve">oder neuen </w:t>
      </w:r>
      <w:r>
        <w:t xml:space="preserve">Datei in der Liste des zweiten Teils angeklickt wird. </w:t>
      </w:r>
      <w:r w:rsidR="00C304CA">
        <w:t>Dabei zeigt die Projekt-Inhalt-Liste des ersten Unterteils, den Inhalt der Datei, die sich im ausgewählten Projekt befindet.</w:t>
      </w:r>
      <w:r w:rsidR="00DC5A9F">
        <w:t xml:space="preserve"> Falls es sich hierbei um eine </w:t>
      </w:r>
      <w:r w:rsidR="00BB5384">
        <w:t xml:space="preserve">neue </w:t>
      </w:r>
      <w:r w:rsidR="00DC5A9F">
        <w:t xml:space="preserve">Datei handelt, </w:t>
      </w:r>
      <w:r w:rsidR="00BB5384">
        <w:t xml:space="preserve">also eine Datei die nicht im ausgewählten Projekt, sondern nur in der Projekt-Schablone existiert, </w:t>
      </w:r>
      <w:r w:rsidR="00DC5A9F">
        <w:t xml:space="preserve">wird in der Projekt-Inhalt-Liste eine leere </w:t>
      </w:r>
      <w:r w:rsidR="00DC4BFF">
        <w:t>L</w:t>
      </w:r>
      <w:r w:rsidR="00DC5A9F">
        <w:t xml:space="preserve">iste angezeigt. </w:t>
      </w:r>
      <w:r w:rsidR="00C304CA">
        <w:t xml:space="preserve">Die Template-Inhalt-Liste des </w:t>
      </w:r>
      <w:r w:rsidR="00DC64DA">
        <w:t>dritten</w:t>
      </w:r>
      <w:r w:rsidR="00C304CA">
        <w:t xml:space="preserve"> Unterteils zeigt den Inhalt der Datei, die sich in der Projekt-Schablone befindet. </w:t>
      </w:r>
      <w:r w:rsidR="00DC64DA">
        <w:t>Die Merged-Liste des zweiten Unterteils, zeigt</w:t>
      </w:r>
      <w:r w:rsidR="00BB5384">
        <w:t xml:space="preserve"> </w:t>
      </w:r>
      <w:r w:rsidR="00DC64DA">
        <w:t xml:space="preserve">den zusammengesetzten Inhalt beider Dateien. </w:t>
      </w:r>
      <w:r w:rsidR="00D4673A">
        <w:t xml:space="preserve">Der Inhalt dieser Liste ist dabei </w:t>
      </w:r>
      <w:r w:rsidR="00DC64DA">
        <w:t xml:space="preserve">konfigurierbar. Das heißt, </w:t>
      </w:r>
      <w:r w:rsidR="00EB626C">
        <w:t>ausgewählte</w:t>
      </w:r>
      <w:r w:rsidR="00DC64DA">
        <w:t xml:space="preserve"> </w:t>
      </w:r>
      <w:r w:rsidR="00EB626C">
        <w:t xml:space="preserve">Zeilen der Liste können per Doppelklick mit der Maus gelöscht werden. Des Weiteren können einzelne Zeilen der Projekt-Inhalt-Liste und der Template-Inhalt-Liste per Drag-and-Drop in die Merged-Liste hinzugefügt werden. </w:t>
      </w:r>
      <w:r w:rsidR="00373BC9">
        <w:t xml:space="preserve">Wenn bspw. nur der Inhalt der Template-Datei benötigt wird, kann dazu der „Take-Theres“-Button </w:t>
      </w:r>
      <w:r w:rsidR="005C175C">
        <w:t>gedrückt werden. Dadurch wird der Inhalt der Merged-Liste mit dem Inhalt aus der Template-Inhalt-Liste überschrieben. Entgegengesetzt kann der „Take Yours“-Button gedrückt werden, falls nur der Inhalt der Projekt-Datei benötigt wird. Dadurch wird der Inhalt der Merged-Liste mit dem Inhalt aus der Projekt-Inhalt-Liste überschrieben.</w:t>
      </w:r>
    </w:p>
    <w:p w14:paraId="258123D8" w14:textId="0C3F1CBF" w:rsidR="002F2BFB" w:rsidRDefault="005072D2" w:rsidP="00D4673A">
      <w:r>
        <w:t>Nachdem die Konfiguration der Merged-Liste abgeschlossen ist, kann der „Accept Changes“-Button gedrückt werden, um den Inhalt der Merged-Liste zu speichern und die Änderungen der ausgewählten Datei, aus der Liste des zweiten Teils, zuzuordnen.</w:t>
      </w:r>
      <w:r w:rsidR="00BB5384">
        <w:t xml:space="preserve"> Dabei kann die Merged-Liste auch leer sein, weil bspw. eine neue Datei in der Liste des zweiten Teils ausgewählt wurde und anschließend der „Take Yours“-Button gedrückt wurde.</w:t>
      </w:r>
      <w:r>
        <w:t xml:space="preserve"> Mit dem „Reset Changes“-Button k</w:t>
      </w:r>
      <w:r w:rsidR="00445191">
        <w:t>önnen die gespeicherten Änderungen für die Datei wieder gelöscht werden.</w:t>
      </w:r>
    </w:p>
    <w:p w14:paraId="6178AA89" w14:textId="1288CD50" w:rsidR="00445191" w:rsidRDefault="00445191" w:rsidP="000357DB">
      <w:r>
        <w:lastRenderedPageBreak/>
        <w:t xml:space="preserve">Wenn </w:t>
      </w:r>
      <w:r w:rsidR="00D46406">
        <w:t xml:space="preserve">für </w:t>
      </w:r>
      <w:r>
        <w:t xml:space="preserve">alle aktualisierbaren </w:t>
      </w:r>
      <w:r w:rsidR="00D46406">
        <w:t xml:space="preserve">und neuen </w:t>
      </w:r>
      <w:r>
        <w:t xml:space="preserve">Dateien </w:t>
      </w:r>
      <w:r w:rsidR="00D46406">
        <w:t xml:space="preserve">eine Änderung gespeichert worden ist, kann das Projekt mit dem „Update Project“-Button aktualisiert werden. Mit dem Klick auf diesen Button </w:t>
      </w:r>
      <w:r w:rsidR="0061595A">
        <w:t>wird ein</w:t>
      </w:r>
      <w:r w:rsidR="00D46406">
        <w:t xml:space="preserve"> Prozess gestartet, bei dem </w:t>
      </w:r>
      <w:r w:rsidR="0061595A">
        <w:t xml:space="preserve">alle aktualisierbaren Dateien aus der Liste des zweiten Teils in dem ausgewählten Projekt geöffnet werden und mit dem gespeicherten Inhalt überschrieben werden. Alle neuen Dateien aus der Liste werden dem ausgewählten Projekt, basierend auf den gespeicherten Inhalten, entweder hinzugefügt oder nicht. Wenn der gespeicherte </w:t>
      </w:r>
      <w:r w:rsidR="008969F0">
        <w:t>Inhalt</w:t>
      </w:r>
      <w:r w:rsidR="0061595A">
        <w:t xml:space="preserve"> leer ist, wird </w:t>
      </w:r>
      <w:r w:rsidR="008969F0">
        <w:t>dem Projekt die neue Datei nicht hinzugefügt.</w:t>
      </w:r>
    </w:p>
    <w:p w14:paraId="253931B5" w14:textId="15336313" w:rsidR="008969F0" w:rsidRDefault="008969F0" w:rsidP="000357DB">
      <w:r>
        <w:t>Mit dem „Back to Menu“-Button, gekennzeichnet durch den Button 3.1 in der Abbildung, wechselt die GUI das Fenster zum Hauptmenü.</w:t>
      </w:r>
    </w:p>
    <w:p w14:paraId="3E0A2980" w14:textId="64B10678" w:rsidR="0072684E" w:rsidRDefault="0072684E" w:rsidP="0072684E">
      <w:pPr>
        <w:spacing w:after="160" w:line="259" w:lineRule="auto"/>
        <w:jc w:val="left"/>
      </w:pPr>
      <w:r>
        <w:br w:type="page"/>
      </w:r>
    </w:p>
    <w:p w14:paraId="36E187C8" w14:textId="3BC4FFE7" w:rsidR="007B2AF8" w:rsidRDefault="002F2BFB" w:rsidP="00DE4E7B">
      <w:pPr>
        <w:pStyle w:val="berschrift3"/>
        <w:numPr>
          <w:ilvl w:val="2"/>
          <w:numId w:val="1"/>
        </w:numPr>
      </w:pPr>
      <w:bookmarkStart w:id="50" w:name="_Toc96525606"/>
      <w:r>
        <w:lastRenderedPageBreak/>
        <w:t xml:space="preserve">Fenster für </w:t>
      </w:r>
      <w:r w:rsidR="00DE4E7B">
        <w:t xml:space="preserve">die </w:t>
      </w:r>
      <w:r>
        <w:t>Erweiterung der Projektmodule</w:t>
      </w:r>
      <w:bookmarkEnd w:id="50"/>
    </w:p>
    <w:p w14:paraId="0F9A0E66" w14:textId="1AD9AA1D" w:rsidR="00833BFB" w:rsidRPr="00833BFB" w:rsidRDefault="00833BFB" w:rsidP="00833BFB">
      <w:r w:rsidRPr="00833BFB">
        <w:t>Dies</w:t>
      </w:r>
      <w:r>
        <w:t xml:space="preserve">es Fenster </w:t>
      </w:r>
      <w:r w:rsidRPr="00833BFB">
        <w:t xml:space="preserve">ähnelt dem </w:t>
      </w:r>
      <w:r w:rsidR="0029720D">
        <w:t xml:space="preserve">Fenster </w:t>
      </w:r>
      <w:r w:rsidRPr="00833BFB">
        <w:t xml:space="preserve">in Kapitel </w:t>
      </w:r>
      <w:r w:rsidR="00E84963">
        <w:t>5.2</w:t>
      </w:r>
      <w:r>
        <w:t>.2</w:t>
      </w:r>
      <w:r w:rsidRPr="00833BFB">
        <w:t xml:space="preserve"> </w:t>
      </w:r>
      <w:r>
        <w:t xml:space="preserve">für die </w:t>
      </w:r>
      <w:r w:rsidRPr="00833BFB">
        <w:t xml:space="preserve">Projekterstellung, da er für die Erfassung aller erforderlichen Informationen zur Erstellung eines neuen Moduls zuständig ist und daher auch wie </w:t>
      </w:r>
      <w:r w:rsidR="00B45DB9" w:rsidRPr="00833BFB">
        <w:t>ein Formular</w:t>
      </w:r>
      <w:r w:rsidRPr="00833BFB">
        <w:t xml:space="preserve"> funktioniert.</w:t>
      </w:r>
      <w:r w:rsidR="0029720D">
        <w:t xml:space="preserve"> Das Fenster wird dabei </w:t>
      </w:r>
      <w:r w:rsidR="0072684E">
        <w:t xml:space="preserve">in der GUI </w:t>
      </w:r>
      <w:r w:rsidR="0029720D">
        <w:t>angezeigt, wenn der „Add Cmake“-Button, gekennzeichnet durch den Button 3.4 in der Abbildung 20, des Hauptmenüs angeklickt wird.</w:t>
      </w:r>
    </w:p>
    <w:p w14:paraId="4C944593" w14:textId="62E1ABD3" w:rsidR="00EA570A" w:rsidRDefault="00D0702E" w:rsidP="00EA570A">
      <w:pPr>
        <w:keepNext/>
      </w:pPr>
      <w:r>
        <w:rPr>
          <w:noProof/>
          <w:lang w:eastAsia="de-DE"/>
        </w:rPr>
        <w:drawing>
          <wp:inline distT="0" distB="0" distL="0" distR="0" wp14:anchorId="49119B6A" wp14:editId="2941F85C">
            <wp:extent cx="5753100" cy="4238625"/>
            <wp:effectExtent l="0" t="0" r="0"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4238625"/>
                    </a:xfrm>
                    <a:prstGeom prst="rect">
                      <a:avLst/>
                    </a:prstGeom>
                    <a:noFill/>
                    <a:ln>
                      <a:noFill/>
                    </a:ln>
                  </pic:spPr>
                </pic:pic>
              </a:graphicData>
            </a:graphic>
          </wp:inline>
        </w:drawing>
      </w:r>
    </w:p>
    <w:p w14:paraId="52203FB6" w14:textId="757E9D32" w:rsidR="007B2AF8" w:rsidRDefault="00EA570A" w:rsidP="00EA570A">
      <w:pPr>
        <w:pStyle w:val="Beschriftung"/>
      </w:pPr>
      <w:bookmarkStart w:id="51" w:name="_Toc96525525"/>
      <w:r>
        <w:t xml:space="preserve">Abbildung </w:t>
      </w:r>
      <w:fldSimple w:instr=" SEQ Abbildung \* ARABIC ">
        <w:r w:rsidR="00A82F32">
          <w:rPr>
            <w:noProof/>
          </w:rPr>
          <w:t>23</w:t>
        </w:r>
      </w:fldSimple>
      <w:r>
        <w:t>: Skizze für den Screen der Projektmodulerweiterung</w:t>
      </w:r>
      <w:bookmarkEnd w:id="51"/>
    </w:p>
    <w:p w14:paraId="5BE9ED4C" w14:textId="584571F6" w:rsidR="00B45DB9" w:rsidRDefault="0000212B" w:rsidP="00075830">
      <w:r>
        <w:t xml:space="preserve">In der </w:t>
      </w:r>
      <w:r w:rsidR="00AF4C87">
        <w:t>Abbildung 23</w:t>
      </w:r>
      <w:r>
        <w:t xml:space="preserve"> ist zusehen, dass das Fenster aus </w:t>
      </w:r>
      <w:r w:rsidR="001C3CE8">
        <w:t>einem Teil</w:t>
      </w:r>
      <w:r w:rsidR="00833BFB">
        <w:t>, gekennzeichnet in blau,</w:t>
      </w:r>
      <w:r w:rsidR="001C3CE8">
        <w:t xml:space="preserve"> </w:t>
      </w:r>
      <w:r w:rsidR="00B45DB9">
        <w:t>aufgebaut ist</w:t>
      </w:r>
      <w:r w:rsidR="00833BFB">
        <w:t>.</w:t>
      </w:r>
      <w:r w:rsidR="00B45DB9">
        <w:t xml:space="preserve"> </w:t>
      </w:r>
    </w:p>
    <w:p w14:paraId="45E4659D" w14:textId="7379F49F" w:rsidR="00B8142B" w:rsidRDefault="00B45DB9" w:rsidP="00075830">
      <w:r>
        <w:t>In</w:t>
      </w:r>
      <w:r w:rsidR="00833BFB">
        <w:t xml:space="preserve"> </w:t>
      </w:r>
      <w:r>
        <w:t xml:space="preserve">diesem Teil werden alle notwenigen Informationen über das Projektmodul gesammelt. </w:t>
      </w:r>
      <w:r w:rsidR="00833BFB" w:rsidRPr="00833BFB">
        <w:t>Jedes Modul hat einen Typ, der angegeben werden muss, zum Beispiel ein Bibliotheksmodul, ein ausführbares Modul, ein Schnittstellenmodul und so weiter.</w:t>
      </w:r>
      <w:r w:rsidR="00833BFB">
        <w:t xml:space="preserve"> </w:t>
      </w:r>
      <w:r w:rsidR="001C3CE8">
        <w:t>Dieser</w:t>
      </w:r>
      <w:r w:rsidR="00833BFB">
        <w:t xml:space="preserve"> Typ</w:t>
      </w:r>
      <w:r w:rsidR="001C3CE8">
        <w:t xml:space="preserve"> kann mit der Auswahl eines Wertes aus der Dropdown-Liste</w:t>
      </w:r>
      <w:r w:rsidR="00833BFB">
        <w:t xml:space="preserve">, gekennzeichnet durch die DropDown-Liste </w:t>
      </w:r>
      <w:r w:rsidR="00684027">
        <w:t xml:space="preserve">2.2 in der </w:t>
      </w:r>
      <w:r>
        <w:t>Abbildung</w:t>
      </w:r>
      <w:r w:rsidR="00AF4C87">
        <w:t xml:space="preserve"> 23</w:t>
      </w:r>
      <w:r w:rsidR="00833BFB">
        <w:t>,</w:t>
      </w:r>
      <w:r w:rsidR="001C3CE8">
        <w:t xml:space="preserve"> bestimmt werden</w:t>
      </w:r>
      <w:r w:rsidR="00684027">
        <w:t>. Als nächstes muss der Name des Moduls festgelegt werden. Dazu muss ein Modulname in das Texteingabefeld</w:t>
      </w:r>
      <w:r>
        <w:t xml:space="preserve">, gekennzeichnet durch das Eingabefeld </w:t>
      </w:r>
      <w:r w:rsidR="00684027">
        <w:t xml:space="preserve">2.4 in der </w:t>
      </w:r>
      <w:r>
        <w:lastRenderedPageBreak/>
        <w:t>Abbi</w:t>
      </w:r>
      <w:r w:rsidR="00AF4C87">
        <w:t>ldung 23</w:t>
      </w:r>
      <w:r>
        <w:t>,</w:t>
      </w:r>
      <w:r w:rsidR="00684027">
        <w:t xml:space="preserve"> eingegeben werden.</w:t>
      </w:r>
      <w:r w:rsidR="00E849C6">
        <w:t xml:space="preserve"> Anschließend </w:t>
      </w:r>
      <w:r w:rsidR="00075830">
        <w:t>kann eine Auswahl getroffen werden</w:t>
      </w:r>
      <w:r w:rsidR="00DC4BFF">
        <w:t>,</w:t>
      </w:r>
      <w:r w:rsidR="00E849C6">
        <w:t xml:space="preserve"> </w:t>
      </w:r>
      <w:r w:rsidR="00075830">
        <w:t>welche lokalen Abhängigkeiten</w:t>
      </w:r>
      <w:r w:rsidR="00E849C6">
        <w:t xml:space="preserve"> </w:t>
      </w:r>
      <w:r w:rsidR="00075830">
        <w:t>dem Projektmodul hinzugefügt werden sollen</w:t>
      </w:r>
      <w:r w:rsidR="00E849C6">
        <w:t>.</w:t>
      </w:r>
      <w:r w:rsidR="007460C1">
        <w:t xml:space="preserve"> </w:t>
      </w:r>
      <w:r w:rsidR="00E849C6">
        <w:t>Dazu werden in der Liste</w:t>
      </w:r>
      <w:r>
        <w:t xml:space="preserve">, gekennzeichnet durch die Liste </w:t>
      </w:r>
      <w:r w:rsidR="00E849C6">
        <w:t xml:space="preserve">2.6 in der </w:t>
      </w:r>
      <w:r w:rsidR="00AF4C87">
        <w:t>Abbildung 23</w:t>
      </w:r>
      <w:r>
        <w:t>,</w:t>
      </w:r>
      <w:r w:rsidR="00E849C6">
        <w:t xml:space="preserve"> alle lokalen Abhängigkeiten </w:t>
      </w:r>
      <w:r w:rsidR="007460C1">
        <w:t>aufgelistet, die für das neue Projektmodul des ausgewählten Projektes ausgewählt werden können.</w:t>
      </w:r>
      <w:r w:rsidR="005718DF">
        <w:t xml:space="preserve"> Die Abhängigkeiten werden der Liste dabei als Listenelemente hinzugefügt,</w:t>
      </w:r>
      <w:r w:rsidR="00D0702E">
        <w:t xml:space="preserve"> gekennzeichnet durch den rot m</w:t>
      </w:r>
      <w:r w:rsidR="00AF4C87">
        <w:t>arkierten Teil in der Abbildung 23</w:t>
      </w:r>
      <w:r w:rsidR="00D0702E">
        <w:t>. U</w:t>
      </w:r>
      <w:r w:rsidR="007460C1">
        <w:t>m eine lokale Abhängigkeit zu bestimmen, muss diese in der Liste</w:t>
      </w:r>
      <w:r w:rsidR="005718DF">
        <w:t>, durch markieren der Checkbox, gekennzeichnet durch di</w:t>
      </w:r>
      <w:r w:rsidR="00AF4C87">
        <w:t>e Checkbox 1.1 in der Abbildung 23</w:t>
      </w:r>
      <w:r w:rsidR="007460C1">
        <w:t xml:space="preserve"> bestätigt werden</w:t>
      </w:r>
      <w:r w:rsidR="00075830">
        <w:t xml:space="preserve"> und</w:t>
      </w:r>
      <w:r w:rsidR="005718DF">
        <w:t xml:space="preserve"> durch das Klicken auf eines der zwei Radio-Buttons, gekennzeichnet durch die Radio-Button 1.3 und 1.</w:t>
      </w:r>
      <w:r w:rsidR="006F1CEF">
        <w:t>5</w:t>
      </w:r>
      <w:r w:rsidR="00AF4C87">
        <w:t xml:space="preserve"> in der Abbildung 23</w:t>
      </w:r>
      <w:r w:rsidR="005718DF">
        <w:t>,</w:t>
      </w:r>
      <w:r w:rsidR="00075830">
        <w:t xml:space="preserve"> angegeben werden, ob diese als private oder öffentliche Abhängigkeit hinzugefügt werden soll.</w:t>
      </w:r>
      <w:r w:rsidR="006164BB">
        <w:t xml:space="preserve"> </w:t>
      </w:r>
      <w:r w:rsidR="00B8142B">
        <w:t>Um das neue Projektmodul mit den eingegebenen Informationen zu erstellen, muss der „Add Cmake“-Button</w:t>
      </w:r>
      <w:r>
        <w:t xml:space="preserve">, gekennzeichnet durch den Button </w:t>
      </w:r>
      <w:r w:rsidR="00B8142B">
        <w:t xml:space="preserve">3.2 in der </w:t>
      </w:r>
      <w:r w:rsidR="00AF4C87">
        <w:t>Abbildung 23</w:t>
      </w:r>
      <w:r>
        <w:t>,</w:t>
      </w:r>
      <w:r w:rsidR="00B8142B">
        <w:t xml:space="preserve"> gedrückt werden. Das Projektmodul wird </w:t>
      </w:r>
      <w:r w:rsidR="002F061A">
        <w:t xml:space="preserve">dabei direkt </w:t>
      </w:r>
      <w:r w:rsidR="00B8142B">
        <w:t>in dem ausgewählten Projekt erstellt</w:t>
      </w:r>
      <w:r w:rsidR="002F061A">
        <w:t>.</w:t>
      </w:r>
    </w:p>
    <w:p w14:paraId="43FBA5BF" w14:textId="54402B88" w:rsidR="006164BB" w:rsidRDefault="00C8119E" w:rsidP="00075830">
      <w:r>
        <w:t>Mit dem</w:t>
      </w:r>
      <w:r w:rsidR="006164BB">
        <w:t xml:space="preserve"> </w:t>
      </w:r>
      <w:r>
        <w:t>„</w:t>
      </w:r>
      <w:r w:rsidR="006D5C29">
        <w:t>Back to Menu</w:t>
      </w:r>
      <w:r>
        <w:t>“-Button</w:t>
      </w:r>
      <w:r w:rsidR="00B45DB9">
        <w:t xml:space="preserve">, gekennzeichnet durch den Button </w:t>
      </w:r>
      <w:r>
        <w:t>3.1 in der</w:t>
      </w:r>
      <w:r w:rsidR="00AF4C87">
        <w:t xml:space="preserve"> Abbildung 23</w:t>
      </w:r>
      <w:r w:rsidR="00B45DB9">
        <w:t>,</w:t>
      </w:r>
      <w:r>
        <w:t xml:space="preserve"> wechselt die GUI das Fenster zum Hauptmenü.</w:t>
      </w:r>
    </w:p>
    <w:p w14:paraId="329D5616" w14:textId="2334D7BB" w:rsidR="00515F84" w:rsidRDefault="00515F84" w:rsidP="00515F84">
      <w:pPr>
        <w:spacing w:after="160" w:line="259" w:lineRule="auto"/>
        <w:jc w:val="left"/>
      </w:pPr>
      <w:r>
        <w:br w:type="page"/>
      </w:r>
    </w:p>
    <w:p w14:paraId="2CB8232F" w14:textId="23684F5D" w:rsidR="007B2AF8" w:rsidRDefault="00DE4E7B" w:rsidP="00DE4E7B">
      <w:pPr>
        <w:pStyle w:val="berschrift3"/>
        <w:numPr>
          <w:ilvl w:val="2"/>
          <w:numId w:val="1"/>
        </w:numPr>
      </w:pPr>
      <w:bookmarkStart w:id="52" w:name="_Toc96525607"/>
      <w:r>
        <w:lastRenderedPageBreak/>
        <w:t xml:space="preserve">Fenster für die Ausführung der </w:t>
      </w:r>
      <w:r w:rsidR="002E19DE">
        <w:t>Dienstprogramme</w:t>
      </w:r>
      <w:bookmarkEnd w:id="52"/>
    </w:p>
    <w:p w14:paraId="73B96C83" w14:textId="6EAE98DC" w:rsidR="007E2164" w:rsidRPr="007E2164" w:rsidRDefault="007E2164" w:rsidP="007E2164">
      <w:r>
        <w:t>Durch dieses Fenster können verschiedene Dienstprogramme (eng.: utilities) eines Projektes, mit benutzerdefinierten Befehlen, ausgeführt werden.</w:t>
      </w:r>
      <w:r w:rsidR="00863C45">
        <w:t xml:space="preserve"> Das Fenster wird dabei in der GUI angezeigt, wenn der „Run Utils“-Button, gekennzeichnet durch den Button 3.8 in der Abbildung 20, des Hauptmenüs angeklickt wird.</w:t>
      </w:r>
    </w:p>
    <w:p w14:paraId="081BFEC1" w14:textId="6AE1E7EB" w:rsidR="00EA570A" w:rsidRDefault="005034C2" w:rsidP="00EA570A">
      <w:pPr>
        <w:keepNext/>
      </w:pPr>
      <w:r>
        <w:rPr>
          <w:noProof/>
          <w:lang w:eastAsia="de-DE"/>
        </w:rPr>
        <w:drawing>
          <wp:inline distT="0" distB="0" distL="0" distR="0" wp14:anchorId="778B0BB8" wp14:editId="729446AC">
            <wp:extent cx="5760720" cy="4067810"/>
            <wp:effectExtent l="0" t="0" r="0" b="8890"/>
            <wp:docPr id="15" name="Grafik 1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Ein Bild, das Text enthält.&#10;&#10;Automatisch generierte Beschreibung"/>
                    <pic:cNvPicPr/>
                  </pic:nvPicPr>
                  <pic:blipFill>
                    <a:blip r:embed="rId41"/>
                    <a:stretch>
                      <a:fillRect/>
                    </a:stretch>
                  </pic:blipFill>
                  <pic:spPr>
                    <a:xfrm>
                      <a:off x="0" y="0"/>
                      <a:ext cx="5760720" cy="4067810"/>
                    </a:xfrm>
                    <a:prstGeom prst="rect">
                      <a:avLst/>
                    </a:prstGeom>
                  </pic:spPr>
                </pic:pic>
              </a:graphicData>
            </a:graphic>
          </wp:inline>
        </w:drawing>
      </w:r>
    </w:p>
    <w:p w14:paraId="6D92238A" w14:textId="0491BA86" w:rsidR="00CB3B88" w:rsidRDefault="00EA570A" w:rsidP="00EA570A">
      <w:pPr>
        <w:pStyle w:val="Beschriftung"/>
      </w:pPr>
      <w:bookmarkStart w:id="53" w:name="_Toc96525526"/>
      <w:r>
        <w:t xml:space="preserve">Abbildung </w:t>
      </w:r>
      <w:fldSimple w:instr=" SEQ Abbildung \* ARABIC ">
        <w:r w:rsidR="00A82F32">
          <w:rPr>
            <w:noProof/>
          </w:rPr>
          <w:t>24</w:t>
        </w:r>
      </w:fldSimple>
      <w:r>
        <w:t>: Skizze für den Screen der Dienstprogrammausführung</w:t>
      </w:r>
      <w:bookmarkEnd w:id="53"/>
    </w:p>
    <w:p w14:paraId="00F6E8DC" w14:textId="73FBEE51" w:rsidR="00CD4E85" w:rsidRDefault="002054CC" w:rsidP="00CB3B88">
      <w:r>
        <w:t xml:space="preserve">In der </w:t>
      </w:r>
      <w:r w:rsidR="00AF4C87">
        <w:t>Abbildung 24</w:t>
      </w:r>
      <w:r>
        <w:t xml:space="preserve"> ist zusehen, dass das Fenster aus zwei Teilen</w:t>
      </w:r>
      <w:r w:rsidR="007E2164">
        <w:t>, gekennzeichnet in blau und rot,</w:t>
      </w:r>
      <w:r>
        <w:t xml:space="preserve"> aufgebaut ist. </w:t>
      </w:r>
    </w:p>
    <w:p w14:paraId="71A17756" w14:textId="763DCAB1" w:rsidR="002054CC" w:rsidRDefault="002054CC" w:rsidP="00CB3B88">
      <w:r>
        <w:t xml:space="preserve">Der erste Teil besteht wiederum </w:t>
      </w:r>
      <w:r w:rsidR="00200C57">
        <w:t xml:space="preserve">selbst </w:t>
      </w:r>
      <w:r>
        <w:t>aus</w:t>
      </w:r>
      <w:r w:rsidR="00D4673A">
        <w:t xml:space="preserve"> </w:t>
      </w:r>
      <w:r>
        <w:t>Unterteilen</w:t>
      </w:r>
      <w:r w:rsidR="00200C57">
        <w:t xml:space="preserve"> – die linke Seite</w:t>
      </w:r>
      <w:r w:rsidR="00CD4E85">
        <w:t xml:space="preserve">, gekennzeichnet durch die Liste </w:t>
      </w:r>
      <w:r w:rsidR="00200C57">
        <w:t xml:space="preserve">2.1 in der </w:t>
      </w:r>
      <w:r w:rsidR="00AF4C87">
        <w:t>Abbildung 24</w:t>
      </w:r>
      <w:r w:rsidR="00CD4E85">
        <w:t>,</w:t>
      </w:r>
      <w:r w:rsidR="00200C57">
        <w:t xml:space="preserve"> und die rechte Seite</w:t>
      </w:r>
      <w:r w:rsidR="00CD4E85">
        <w:t xml:space="preserve">, gekennzeichnet durch die Liste </w:t>
      </w:r>
      <w:r w:rsidR="00200C57">
        <w:t xml:space="preserve">2.2 in der </w:t>
      </w:r>
      <w:r w:rsidR="00AF4C87">
        <w:t>Abbildung 24</w:t>
      </w:r>
      <w:r w:rsidR="00200C57">
        <w:t xml:space="preserve">. Die linke Seite ist eine Liste, in der alle ausführbaren </w:t>
      </w:r>
      <w:r w:rsidR="002E19DE">
        <w:t>Dienstprogramme</w:t>
      </w:r>
      <w:r w:rsidR="00200C57">
        <w:t xml:space="preserve"> des ausgewählten Projektes</w:t>
      </w:r>
      <w:r w:rsidR="005F0F1F">
        <w:t xml:space="preserve"> </w:t>
      </w:r>
      <w:r w:rsidR="00200C57">
        <w:t xml:space="preserve">aufgelistet werden. </w:t>
      </w:r>
      <w:r w:rsidR="00E60AAF">
        <w:t xml:space="preserve">Die Dienstprogramme in der Liste können dabei angeklickt bzw. ausgewählt werden. Nachdem das passiert ist, wird das ausgewählte Dienstprogram mit dem Befehl „--help“ ausgeführt. Die resultierende Ausgabe wird anschließend </w:t>
      </w:r>
      <w:r w:rsidR="00E6251D">
        <w:t xml:space="preserve">in dem Text Browser </w:t>
      </w:r>
      <w:r w:rsidR="00E60AAF">
        <w:t xml:space="preserve">auf der </w:t>
      </w:r>
      <w:r w:rsidR="00033A16">
        <w:t>rechte</w:t>
      </w:r>
      <w:r w:rsidR="00E60AAF">
        <w:t>n</w:t>
      </w:r>
      <w:r w:rsidR="00033A16">
        <w:t xml:space="preserve"> Seite</w:t>
      </w:r>
      <w:r w:rsidR="00CD4E85">
        <w:t xml:space="preserve"> </w:t>
      </w:r>
      <w:r w:rsidR="00E60AAF">
        <w:t>ausgegeben.</w:t>
      </w:r>
      <w:r w:rsidR="006D418C">
        <w:t xml:space="preserve"> Eine </w:t>
      </w:r>
      <w:r w:rsidR="00E6251D">
        <w:t xml:space="preserve">weitere </w:t>
      </w:r>
      <w:r w:rsidR="006D418C">
        <w:t xml:space="preserve">Funktion bietet der Text </w:t>
      </w:r>
      <w:r w:rsidR="006D418C">
        <w:lastRenderedPageBreak/>
        <w:t>Browser nicht. Er dient lediglich als Bildschirm für die Ausgaben der ausgeführten Dienstprogramme.</w:t>
      </w:r>
    </w:p>
    <w:p w14:paraId="3B50ED63" w14:textId="1E1AC1EA" w:rsidR="00033A16" w:rsidRDefault="00033A16" w:rsidP="00CB3B88">
      <w:r>
        <w:t xml:space="preserve">Der zweite Teil des Fensters, </w:t>
      </w:r>
      <w:r w:rsidR="00457DA9">
        <w:t>beinhaltet zwei Buttons</w:t>
      </w:r>
      <w:r w:rsidR="00CD4E85">
        <w:t xml:space="preserve">, gekennzeichnet durch die Buttons </w:t>
      </w:r>
      <w:r w:rsidR="00457DA9">
        <w:t>3.1</w:t>
      </w:r>
      <w:r w:rsidR="00CD4E85">
        <w:t xml:space="preserve"> und </w:t>
      </w:r>
      <w:r w:rsidR="00457DA9">
        <w:t xml:space="preserve">3.4 in der </w:t>
      </w:r>
      <w:r w:rsidR="00AF4C87">
        <w:t>Abbildung 24</w:t>
      </w:r>
      <w:r w:rsidR="00CD4E85">
        <w:t>,</w:t>
      </w:r>
      <w:r w:rsidR="00457DA9">
        <w:t xml:space="preserve"> und ein Texteingabefeld</w:t>
      </w:r>
      <w:r w:rsidR="00CD4E85">
        <w:t xml:space="preserve">, gekennzeichnet durch das Eingabefeld </w:t>
      </w:r>
      <w:r w:rsidR="00457DA9">
        <w:t>3.3 in der</w:t>
      </w:r>
      <w:r w:rsidR="00AF4C87">
        <w:t xml:space="preserve"> Abbildung 24</w:t>
      </w:r>
      <w:r w:rsidR="00457DA9">
        <w:t>. Mit dem „B</w:t>
      </w:r>
      <w:r w:rsidR="006D5C29">
        <w:t>ack to Menu</w:t>
      </w:r>
      <w:r w:rsidR="00457DA9">
        <w:t>“-Button</w:t>
      </w:r>
      <w:r w:rsidR="00CD4E85">
        <w:t xml:space="preserve">, gekennzeichnet durch den Button </w:t>
      </w:r>
      <w:r w:rsidR="00457DA9">
        <w:t xml:space="preserve">3.1 in der </w:t>
      </w:r>
      <w:r w:rsidR="00AF4C87">
        <w:t>Abbildung 24</w:t>
      </w:r>
      <w:r w:rsidR="00CD4E85">
        <w:t>,</w:t>
      </w:r>
      <w:r w:rsidR="00457DA9">
        <w:t xml:space="preserve"> wechselt, wie in den Kapiteln davor, die GUI das Fenster zum Hauptmenü. In das Texteingabefeld</w:t>
      </w:r>
      <w:r w:rsidR="00CD4E85">
        <w:t xml:space="preserve">, gekennzeichnet durch das Eingabefeld </w:t>
      </w:r>
      <w:r w:rsidR="00457DA9">
        <w:t>3.3 in der</w:t>
      </w:r>
      <w:r w:rsidR="00AF4C87">
        <w:t xml:space="preserve"> Abbildung 24</w:t>
      </w:r>
      <w:r w:rsidR="00CD4E85">
        <w:t>,</w:t>
      </w:r>
      <w:r w:rsidR="00457DA9">
        <w:t xml:space="preserve"> können benutzerdefinierte Befehle für einen ausgewählte</w:t>
      </w:r>
      <w:r w:rsidR="002E19DE">
        <w:t>s</w:t>
      </w:r>
      <w:r w:rsidR="00457DA9">
        <w:t xml:space="preserve"> </w:t>
      </w:r>
      <w:r w:rsidR="002E19DE">
        <w:t>Dienstprogram aus der Liste des ersten Teils eingegeben werden. Mit dem „Run“-Button</w:t>
      </w:r>
      <w:r w:rsidR="00CD4E85">
        <w:t xml:space="preserve">, gekennzeichnet durch den Button </w:t>
      </w:r>
      <w:r w:rsidR="002E19DE">
        <w:t xml:space="preserve">3.4 in der </w:t>
      </w:r>
      <w:r w:rsidR="00CD4E85">
        <w:t>Abbildung</w:t>
      </w:r>
      <w:r w:rsidR="00AF4C87">
        <w:t xml:space="preserve"> 24</w:t>
      </w:r>
      <w:r w:rsidR="00B82925">
        <w:t>,</w:t>
      </w:r>
      <w:r w:rsidR="002E19DE">
        <w:t xml:space="preserve"> kann das ausgewählte Dienstprogramm mit den eingegeben benutzerdefinierten Befehlen ausgeführt werden. </w:t>
      </w:r>
      <w:r w:rsidR="00E60AAF">
        <w:t>Die resultierende Befehlsausgabe wird anschließend auf dem Text Browser ausgegeben.</w:t>
      </w:r>
    </w:p>
    <w:p w14:paraId="6D7F9B83" w14:textId="537DE0FB" w:rsidR="00907029" w:rsidRPr="00CB3B88" w:rsidRDefault="00907029" w:rsidP="00907029">
      <w:pPr>
        <w:spacing w:after="160" w:line="259" w:lineRule="auto"/>
        <w:jc w:val="left"/>
      </w:pPr>
      <w:r>
        <w:br w:type="page"/>
      </w:r>
    </w:p>
    <w:p w14:paraId="31F4B9FB" w14:textId="01F6E76F" w:rsidR="001E7F2B" w:rsidRDefault="00534A46" w:rsidP="00196E2A">
      <w:pPr>
        <w:pStyle w:val="berschrift2"/>
        <w:numPr>
          <w:ilvl w:val="1"/>
          <w:numId w:val="1"/>
        </w:numPr>
      </w:pPr>
      <w:bookmarkStart w:id="54" w:name="_Toc96525608"/>
      <w:r>
        <w:lastRenderedPageBreak/>
        <w:t>Software</w:t>
      </w:r>
      <w:r w:rsidR="003C62B3">
        <w:t>architektur</w:t>
      </w:r>
      <w:bookmarkEnd w:id="54"/>
    </w:p>
    <w:p w14:paraId="480EF2D2" w14:textId="3307DC10" w:rsidR="005136BD" w:rsidRDefault="00744AF5" w:rsidP="00744AF5">
      <w:r>
        <w:t xml:space="preserve">Mithilfe der Skizzen </w:t>
      </w:r>
      <w:r w:rsidR="00DD4F8A">
        <w:t xml:space="preserve">konnte das Aussehen, der Aufbau und der gesamte Funktionsumfang der GUI dargestellt werden. </w:t>
      </w:r>
      <w:r w:rsidR="00BF629D">
        <w:t>Anhand</w:t>
      </w:r>
      <w:r w:rsidR="00DD4F8A">
        <w:t xml:space="preserve"> dieser Informationen wurde die Architektur der Software</w:t>
      </w:r>
      <w:r w:rsidR="00276A6B">
        <w:t>, in Form von zwei Klassendiagrammen,</w:t>
      </w:r>
      <w:r w:rsidR="00DD4F8A">
        <w:t xml:space="preserve"> </w:t>
      </w:r>
      <w:r w:rsidR="00907029">
        <w:t>konstruiert.</w:t>
      </w:r>
      <w:r w:rsidR="00276A6B">
        <w:t xml:space="preserve"> </w:t>
      </w:r>
      <w:r w:rsidR="00556B05">
        <w:t xml:space="preserve">Das erste Klassendiagramm ist das Basis-Diagramm, </w:t>
      </w:r>
      <w:r w:rsidR="009C2082">
        <w:t>mit dem</w:t>
      </w:r>
      <w:r w:rsidR="00556B05">
        <w:t xml:space="preserve"> die Grundarchitektur der Software verdeutlicht wird. Das zweite Klassendiagramm</w:t>
      </w:r>
      <w:r w:rsidR="009C2082">
        <w:t xml:space="preserve"> ist das vollständige Diagramm, in der alle Klassen und Beziehungen abgebildet sind.</w:t>
      </w:r>
    </w:p>
    <w:p w14:paraId="15D6C171" w14:textId="2EDEF787" w:rsidR="0067086A" w:rsidRDefault="0067086A" w:rsidP="0067086A">
      <w:pPr>
        <w:pStyle w:val="berschrift3"/>
        <w:numPr>
          <w:ilvl w:val="2"/>
          <w:numId w:val="1"/>
        </w:numPr>
      </w:pPr>
      <w:bookmarkStart w:id="55" w:name="_Toc96525609"/>
      <w:r>
        <w:t>Basis-Architektur</w:t>
      </w:r>
      <w:bookmarkEnd w:id="55"/>
    </w:p>
    <w:p w14:paraId="3ACAB98E" w14:textId="7B1F3EBD" w:rsidR="0067086A" w:rsidRPr="0067086A" w:rsidRDefault="00AF4C87" w:rsidP="0067086A">
      <w:r>
        <w:t>Die Abbildung 25</w:t>
      </w:r>
      <w:r w:rsidR="0067086A">
        <w:t xml:space="preserve"> zeigt, die Basis-Architektur der Software</w:t>
      </w:r>
      <w:r w:rsidR="003F2E5B">
        <w:t>, aus</w:t>
      </w:r>
      <w:r w:rsidR="0067086A">
        <w:t xml:space="preserve"> </w:t>
      </w:r>
      <w:r w:rsidR="003F2E5B">
        <w:t>der</w:t>
      </w:r>
      <w:r w:rsidR="0067086A">
        <w:t xml:space="preserve"> hervor</w:t>
      </w:r>
      <w:r w:rsidR="003F2E5B">
        <w:t xml:space="preserve"> geht</w:t>
      </w:r>
      <w:r w:rsidR="0067086A">
        <w:t>, dass die Software aus den folgenden vier Basis-Klassen aufgebaut ist:</w:t>
      </w:r>
      <w:r w:rsidR="0067086A" w:rsidRPr="003F2E5B">
        <w:t xml:space="preserve"> </w:t>
      </w:r>
      <w:r w:rsidR="0067086A" w:rsidRPr="003D577A">
        <w:rPr>
          <w:i/>
          <w:iCs/>
        </w:rPr>
        <w:t>App</w:t>
      </w:r>
      <w:r w:rsidR="0067086A" w:rsidRPr="003F2E5B">
        <w:t xml:space="preserve">, </w:t>
      </w:r>
      <w:r w:rsidR="0067086A" w:rsidRPr="003D577A">
        <w:rPr>
          <w:i/>
          <w:iCs/>
        </w:rPr>
        <w:t>Frame</w:t>
      </w:r>
      <w:r w:rsidR="0067086A" w:rsidRPr="003F2E5B">
        <w:t xml:space="preserve">, </w:t>
      </w:r>
      <w:r w:rsidR="0067086A" w:rsidRPr="007C0E02">
        <w:rPr>
          <w:i/>
          <w:iCs/>
        </w:rPr>
        <w:t>Screen</w:t>
      </w:r>
      <w:r w:rsidR="0067086A" w:rsidRPr="003F2E5B">
        <w:t xml:space="preserve"> und </w:t>
      </w:r>
      <w:r w:rsidR="0067086A" w:rsidRPr="007C0E02">
        <w:rPr>
          <w:i/>
          <w:iCs/>
        </w:rPr>
        <w:t>SubScreen</w:t>
      </w:r>
      <w:r w:rsidR="0067086A" w:rsidRPr="003F2E5B">
        <w:t>.</w:t>
      </w:r>
    </w:p>
    <w:p w14:paraId="7B61B44F" w14:textId="0BB11EF5" w:rsidR="00050129" w:rsidRDefault="00DC4BFF" w:rsidP="00050129">
      <w:pPr>
        <w:keepNext/>
        <w:spacing w:after="160" w:line="259" w:lineRule="auto"/>
        <w:jc w:val="left"/>
      </w:pPr>
      <w:r>
        <w:rPr>
          <w:noProof/>
          <w:lang w:eastAsia="de-DE"/>
        </w:rPr>
        <w:drawing>
          <wp:inline distT="0" distB="0" distL="0" distR="0" wp14:anchorId="7898EEC4" wp14:editId="5726EF24">
            <wp:extent cx="5743575" cy="5133975"/>
            <wp:effectExtent l="0" t="0" r="9525"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43575" cy="5133975"/>
                    </a:xfrm>
                    <a:prstGeom prst="rect">
                      <a:avLst/>
                    </a:prstGeom>
                    <a:noFill/>
                    <a:ln>
                      <a:noFill/>
                    </a:ln>
                  </pic:spPr>
                </pic:pic>
              </a:graphicData>
            </a:graphic>
          </wp:inline>
        </w:drawing>
      </w:r>
    </w:p>
    <w:p w14:paraId="6E4F4769" w14:textId="1C42F980" w:rsidR="00050129" w:rsidRDefault="00050129" w:rsidP="00050129">
      <w:pPr>
        <w:pStyle w:val="Beschriftung"/>
        <w:jc w:val="left"/>
      </w:pPr>
      <w:bookmarkStart w:id="56" w:name="_Toc96525527"/>
      <w:r>
        <w:t xml:space="preserve">Abbildung </w:t>
      </w:r>
      <w:fldSimple w:instr=" SEQ Abbildung \* ARABIC ">
        <w:r w:rsidR="00A82F32">
          <w:rPr>
            <w:noProof/>
          </w:rPr>
          <w:t>25</w:t>
        </w:r>
      </w:fldSimple>
      <w:r>
        <w:t>: Basis Klassendiagram</w:t>
      </w:r>
      <w:bookmarkEnd w:id="56"/>
    </w:p>
    <w:p w14:paraId="61EFAD4C" w14:textId="60325BE6" w:rsidR="003441A5" w:rsidRDefault="00E2441B" w:rsidP="00276A6B">
      <w:r>
        <w:lastRenderedPageBreak/>
        <w:t xml:space="preserve">Die Klasse </w:t>
      </w:r>
      <w:r w:rsidRPr="003D577A">
        <w:rPr>
          <w:i/>
          <w:iCs/>
        </w:rPr>
        <w:t>App</w:t>
      </w:r>
      <w:r>
        <w:t xml:space="preserve"> </w:t>
      </w:r>
      <w:r w:rsidR="00B2549E">
        <w:t xml:space="preserve">ist dabei das Hauptfenster der Anwendung, weswegen es auch </w:t>
      </w:r>
      <w:r>
        <w:t xml:space="preserve">von der </w:t>
      </w:r>
      <w:bookmarkStart w:id="57" w:name="_Hlk93917036"/>
      <w:r w:rsidR="0037500B">
        <w:t>„Qt“-</w:t>
      </w:r>
      <w:r w:rsidR="0037500B" w:rsidRPr="003D577A">
        <w:t>Frame</w:t>
      </w:r>
      <w:r w:rsidR="0037500B">
        <w:t xml:space="preserve">work spezifischen </w:t>
      </w:r>
      <w:r>
        <w:t xml:space="preserve">Klasse </w:t>
      </w:r>
      <w:r w:rsidRPr="003F2E5B">
        <w:rPr>
          <w:i/>
          <w:iCs/>
        </w:rPr>
        <w:t>QMainWindow</w:t>
      </w:r>
      <w:r w:rsidR="00B2549E">
        <w:t xml:space="preserve"> </w:t>
      </w:r>
      <w:bookmarkEnd w:id="57"/>
      <w:r w:rsidR="00B2549E">
        <w:t>erbt</w:t>
      </w:r>
      <w:r w:rsidR="003441A5">
        <w:t xml:space="preserve">. Das Qt Main Window stellt </w:t>
      </w:r>
      <w:r w:rsidR="001B3D38">
        <w:t xml:space="preserve">dabei </w:t>
      </w:r>
      <w:r w:rsidR="003441A5">
        <w:t xml:space="preserve">einen Rahmen zum Erstellen der </w:t>
      </w:r>
      <w:r w:rsidR="003441A5" w:rsidRPr="003441A5">
        <w:t xml:space="preserve">Benutzerschnittstelle </w:t>
      </w:r>
      <w:r w:rsidR="003441A5">
        <w:t xml:space="preserve">einer Anwendung bereit. </w:t>
      </w:r>
      <w:r w:rsidR="00B2549E">
        <w:t>Es enthält alle Klassen, die für die Verwaltung</w:t>
      </w:r>
      <w:r w:rsidR="005F7953">
        <w:t xml:space="preserve">, </w:t>
      </w:r>
      <w:r w:rsidR="001B3D38">
        <w:t>also</w:t>
      </w:r>
      <w:r w:rsidR="005F7953">
        <w:t xml:space="preserve"> das Minimieren, </w:t>
      </w:r>
      <w:r w:rsidR="00100195">
        <w:t>Verkleinern und Schließen,</w:t>
      </w:r>
      <w:r w:rsidR="005F7953">
        <w:t xml:space="preserve"> </w:t>
      </w:r>
      <w:r w:rsidR="00B2549E">
        <w:t>des Hauptfensters nötig sind</w:t>
      </w:r>
      <w:r w:rsidR="005F7953">
        <w:t>.</w:t>
      </w:r>
      <w:r w:rsidR="00100195">
        <w:t xml:space="preserve"> Die Klasse </w:t>
      </w:r>
      <w:r w:rsidR="00100195" w:rsidRPr="003D577A">
        <w:rPr>
          <w:i/>
          <w:iCs/>
        </w:rPr>
        <w:t>QMainWindow</w:t>
      </w:r>
      <w:r w:rsidR="00100195">
        <w:t xml:space="preserve"> besitzt ein eigenes Layout, dass folgenermaßen aussieht:</w:t>
      </w:r>
    </w:p>
    <w:p w14:paraId="13D3862A" w14:textId="77777777" w:rsidR="00E02598" w:rsidRDefault="00100195" w:rsidP="00E02598">
      <w:pPr>
        <w:keepNext/>
        <w:jc w:val="center"/>
      </w:pPr>
      <w:r>
        <w:rPr>
          <w:noProof/>
          <w:lang w:eastAsia="de-DE"/>
        </w:rPr>
        <w:drawing>
          <wp:inline distT="0" distB="0" distL="0" distR="0" wp14:anchorId="14448E49" wp14:editId="06DC977E">
            <wp:extent cx="3301365" cy="2992755"/>
            <wp:effectExtent l="0" t="0" r="0" b="0"/>
            <wp:docPr id="12" name="Grafik 12"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Ein Bild, das Tisch enthält.&#10;&#10;Automatisch generierte Beschreibu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01365" cy="2992755"/>
                    </a:xfrm>
                    <a:prstGeom prst="rect">
                      <a:avLst/>
                    </a:prstGeom>
                    <a:noFill/>
                    <a:ln>
                      <a:noFill/>
                    </a:ln>
                  </pic:spPr>
                </pic:pic>
              </a:graphicData>
            </a:graphic>
          </wp:inline>
        </w:drawing>
      </w:r>
    </w:p>
    <w:p w14:paraId="3D8EAF45" w14:textId="78AC579B" w:rsidR="00100195" w:rsidRDefault="00E02598" w:rsidP="008C6D8E">
      <w:pPr>
        <w:pStyle w:val="Beschriftung"/>
        <w:jc w:val="center"/>
      </w:pPr>
      <w:bookmarkStart w:id="58" w:name="_Toc96525528"/>
      <w:r>
        <w:t xml:space="preserve">Abbildung </w:t>
      </w:r>
      <w:fldSimple w:instr=" SEQ Abbildung \* ARABIC ">
        <w:r w:rsidR="00A82F32">
          <w:rPr>
            <w:noProof/>
          </w:rPr>
          <w:t>26</w:t>
        </w:r>
      </w:fldSimple>
      <w:r>
        <w:t>: Layout der Klasse QMainWindow</w:t>
      </w:r>
      <w:r w:rsidR="003F2E5B">
        <w:t xml:space="preserve"> </w:t>
      </w:r>
      <w:sdt>
        <w:sdtPr>
          <w:alias w:val="Don't edit this field"/>
          <w:tag w:val="CitaviPlaceholder#0e2af80e-f2e4-4231-a509-915c16bdfc6f"/>
          <w:id w:val="282936110"/>
          <w:placeholder>
            <w:docPart w:val="DefaultPlaceholder_-1854013440"/>
          </w:placeholder>
        </w:sdtPr>
        <w:sdtContent>
          <w:r w:rsidR="003F2E5B">
            <w:fldChar w:fldCharType="begin"/>
          </w:r>
          <w:r w:rsidR="00A42A26">
            <w:instrText>ADDIN CitaviPlaceholder{eyIkaWQiOiIxIiwiRW50cmllcyI6W3siJGlkIjoiMiIsIklkIjoiYTAwN2Q2MWQtNjE0MS00YzlmLWE4YjEtZDBkOTBhZDIzNWRmIiwiUmFuZ2VMZW5ndGgiOjQsIlJlZmVyZW5jZUlkIjoiYjMyNzlmNjUtNjA1NS00Yzc1LWExYjMtYTI1NmY2NjA2ZjRmIiwiUmVmZXJlbmNlIjp7IiRpZCI6IjMiLCJBYnN0cmFjdENvbXBsZXhpdHkiOjAsIkFic3RyYWN0U291cmNlVGV4dEZvcm1hdCI6MCwiQWNjZXNzRGF0ZSI6IjIwMjItMDEtMjhUMTU6NTc6MzQuNTE3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}</w:instrText>
          </w:r>
          <w:r w:rsidR="003F2E5B">
            <w:fldChar w:fldCharType="separate"/>
          </w:r>
          <w:r w:rsidR="00A42A26">
            <w:t>[29]</w:t>
          </w:r>
          <w:r w:rsidR="003F2E5B">
            <w:fldChar w:fldCharType="end"/>
          </w:r>
        </w:sdtContent>
      </w:sdt>
      <w:bookmarkEnd w:id="58"/>
    </w:p>
    <w:p w14:paraId="54D8B685" w14:textId="77F56B23" w:rsidR="003D454B" w:rsidRDefault="00D92F0D" w:rsidP="003D454B">
      <w:r>
        <w:t xml:space="preserve">Diesem Layout kann eine Menüleiste, Werkzeugleiste, Dock-Widgets und eine Statusleiste hinzugefügt werden. Für </w:t>
      </w:r>
      <w:r w:rsidR="001B3D38">
        <w:t xml:space="preserve">die Klasse </w:t>
      </w:r>
      <w:r w:rsidR="001B3D38" w:rsidRPr="003D577A">
        <w:rPr>
          <w:i/>
          <w:iCs/>
        </w:rPr>
        <w:t>App</w:t>
      </w:r>
      <w:r>
        <w:t xml:space="preserve"> wurden allerdings keine dieser Optionen verwendet. Außerdem besitzt das Layout einen </w:t>
      </w:r>
      <w:r w:rsidR="001B3D38">
        <w:t xml:space="preserve">zentralen Bereich, der von jeder Art von Widget belegt werden kann. </w:t>
      </w:r>
      <w:r w:rsidR="00B252E1">
        <w:t xml:space="preserve">Dieses zentrale Widget muss für ein </w:t>
      </w:r>
      <w:r w:rsidR="00B252E1" w:rsidRPr="003D577A">
        <w:rPr>
          <w:i/>
          <w:iCs/>
        </w:rPr>
        <w:t>QMainWindow</w:t>
      </w:r>
      <w:r w:rsidR="003D454B">
        <w:t xml:space="preserve"> gesetzt werden,</w:t>
      </w:r>
      <w:r w:rsidR="001B3D38">
        <w:t xml:space="preserve"> selbst wenn es nur ein Platzhalter ist. Ohne ein </w:t>
      </w:r>
      <w:r w:rsidR="00B252E1">
        <w:t>diesen</w:t>
      </w:r>
      <w:r w:rsidR="001B3D38">
        <w:t xml:space="preserve"> kann ein </w:t>
      </w:r>
      <w:r w:rsidR="001B3D38" w:rsidRPr="003D577A">
        <w:rPr>
          <w:i/>
          <w:iCs/>
        </w:rPr>
        <w:t>QMainWindow</w:t>
      </w:r>
      <w:r w:rsidR="001B3D38">
        <w:t xml:space="preserve"> nicht existieren</w:t>
      </w:r>
      <w:r w:rsidR="00210D85">
        <w:t xml:space="preserve"> </w:t>
      </w:r>
      <w:sdt>
        <w:sdtPr>
          <w:alias w:val="Don't edit this field"/>
          <w:tag w:val="CitaviPlaceholder#2cd2b16a-8708-419e-8ad8-a6d96adef8c1"/>
          <w:id w:val="1975248218"/>
          <w:placeholder>
            <w:docPart w:val="DefaultPlaceholder_-1854013440"/>
          </w:placeholder>
        </w:sdtPr>
        <w:sdtContent>
          <w:r w:rsidR="00210D85">
            <w:fldChar w:fldCharType="begin"/>
          </w:r>
          <w:r w:rsidR="00A42A26">
            <w:instrText>ADDIN CitaviPlaceholder{eyIkaWQiOiIxIiwiRW50cmllcyI6W3siJGlkIjoiMiIsIklkIjoiNDA2NmRmOTEtMjRjYy00YWVlLTg5MTItNzEyMTAwZGQxZTI2IiwiUmFuZ2VMZW5ndGgiOjQsIlJlZmVyZW5jZUlkIjoiZWU0N2U1ZmUtZDU1Mi00N2UxLTgwZGQtOGFjOTNkNGM5MDQ2IiwiUmVmZXJlbmNlIjp7IiRpZCI6IjMiLCJBYnN0cmFjdENvbXBsZXhpdHkiOjAsIkFic3RyYWN0U291cmNlVGV4dEZvcm1hdCI6MCwiQWNjZXNzRGF0ZSI6IjIwMjItMDEtMjRUMTE6MTE6MDMuODkw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}</w:instrText>
          </w:r>
          <w:r w:rsidR="00210D85">
            <w:fldChar w:fldCharType="separate"/>
          </w:r>
          <w:r w:rsidR="00A42A26">
            <w:t>[30]</w:t>
          </w:r>
          <w:r w:rsidR="00210D85">
            <w:fldChar w:fldCharType="end"/>
          </w:r>
        </w:sdtContent>
      </w:sdt>
      <w:r w:rsidR="001B3D38">
        <w:t>.</w:t>
      </w:r>
    </w:p>
    <w:p w14:paraId="19C5B74B" w14:textId="0BF1BFBC" w:rsidR="003D454B" w:rsidRDefault="001B3D38" w:rsidP="003D454B">
      <w:r>
        <w:t xml:space="preserve">Für </w:t>
      </w:r>
      <w:r w:rsidR="00E02598">
        <w:t xml:space="preserve">die Klasse </w:t>
      </w:r>
      <w:r w:rsidR="00E02598" w:rsidRPr="003D577A">
        <w:rPr>
          <w:i/>
          <w:iCs/>
        </w:rPr>
        <w:t>App</w:t>
      </w:r>
      <w:r w:rsidR="00E02598">
        <w:t xml:space="preserve"> ist das zentrale Widget die „Qt“-Framework spezifische Klasse </w:t>
      </w:r>
      <w:r w:rsidR="00E02598" w:rsidRPr="003D577A">
        <w:rPr>
          <w:i/>
          <w:iCs/>
        </w:rPr>
        <w:t>QStackedWidget</w:t>
      </w:r>
      <w:r w:rsidR="009858CD">
        <w:t xml:space="preserve">, welches einen Stack (dt.: Stapel) von Widgets bereitstellt, bei dem jeweils nur ein Widget sichtbar ist. Die Widgets </w:t>
      </w:r>
      <w:r w:rsidR="001F7E54">
        <w:t xml:space="preserve">in dem Stack der Klasse </w:t>
      </w:r>
      <w:r w:rsidR="001F7E54" w:rsidRPr="003D577A">
        <w:rPr>
          <w:i/>
          <w:iCs/>
        </w:rPr>
        <w:t>QStackedWidget</w:t>
      </w:r>
      <w:r w:rsidR="001F7E54">
        <w:t xml:space="preserve"> besitzen dabei einen Index, der aussagt</w:t>
      </w:r>
      <w:r w:rsidR="00DC4BFF">
        <w:t>,</w:t>
      </w:r>
      <w:r w:rsidR="001F7E54">
        <w:t xml:space="preserve"> an welcher Stelle die jeweiligen Widgets sich in dem Stack befinden. </w:t>
      </w:r>
      <w:r w:rsidR="000177BB">
        <w:t>Wenn sich mindestens ein Widget in dem Stack befindet, wird s</w:t>
      </w:r>
      <w:r w:rsidR="001F7E54">
        <w:t>tandardmäßig das erste Widget in dem Stack</w:t>
      </w:r>
      <w:r w:rsidR="000177BB">
        <w:t xml:space="preserve">, also das Widget mit dem Index 0, von der Klasse </w:t>
      </w:r>
      <w:r w:rsidR="000177BB" w:rsidRPr="003D577A">
        <w:rPr>
          <w:i/>
          <w:iCs/>
        </w:rPr>
        <w:t>QStackedWidget</w:t>
      </w:r>
      <w:r w:rsidR="000177BB">
        <w:t xml:space="preserve"> angezeigt. </w:t>
      </w:r>
      <w:r w:rsidR="00DE41AE">
        <w:t xml:space="preserve">Allerdings besitzt </w:t>
      </w:r>
      <w:r w:rsidR="003D454B">
        <w:t>d</w:t>
      </w:r>
      <w:r w:rsidR="000177BB">
        <w:t xml:space="preserve">ie Klasse eine integrierte Funktion, mit der sich das angezeigt Widget </w:t>
      </w:r>
      <w:r w:rsidR="00DE41AE">
        <w:t xml:space="preserve">wechseln </w:t>
      </w:r>
      <w:r w:rsidR="00DE41AE">
        <w:lastRenderedPageBreak/>
        <w:t>lässt</w:t>
      </w:r>
      <w:r w:rsidR="00DC4BFF">
        <w:t> </w:t>
      </w:r>
      <w:sdt>
        <w:sdtPr>
          <w:alias w:val="Don't edit this field"/>
          <w:tag w:val="CitaviPlaceholder#efdb8b7c-22ce-4e03-a4f3-14d0296e5057"/>
          <w:id w:val="-1100400468"/>
          <w:placeholder>
            <w:docPart w:val="DefaultPlaceholder_-1854013440"/>
          </w:placeholder>
        </w:sdtPr>
        <w:sdtContent>
          <w:r w:rsidR="00210D85">
            <w:fldChar w:fldCharType="begin"/>
          </w:r>
          <w:r w:rsidR="00A42A26">
            <w:instrText>ADDIN CitaviPlaceholder{eyIkaWQiOiIxIiwiRW50cmllcyI6W3siJGlkIjoiMiIsIklkIjoiYmUzY2JhNzYtMDk5OC00ZDRhLTliNDItM2MwOTYyY2M4N2RkIiwiUmFuZ2VMZW5ndGgiOjQsIlJlZmVyZW5jZUlkIjoiMjQwYmNhMGItYmQzZC00YjU1LWJkNWYtZjFhZDVkNGY3MDUwIiwiUmVmZXJlbmNlIjp7IiRpZCI6IjMiLCJBYnN0cmFjdENvbXBsZXhpdHkiOjAsIkFic3RyYWN0U291cmNlVGV4dEZvcm1hdCI6MCwiQWNjZXNzRGF0ZSI6IjIwMjItMDEtMjRUMTE6MTA6NTMuNzE0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}</w:instrText>
          </w:r>
          <w:r w:rsidR="00210D85">
            <w:fldChar w:fldCharType="separate"/>
          </w:r>
          <w:r w:rsidR="00A42A26">
            <w:t>[31]</w:t>
          </w:r>
          <w:r w:rsidR="00210D85">
            <w:fldChar w:fldCharType="end"/>
          </w:r>
        </w:sdtContent>
      </w:sdt>
      <w:r w:rsidR="00DE41AE">
        <w:t xml:space="preserve">. </w:t>
      </w:r>
      <w:r w:rsidR="009858CD">
        <w:t xml:space="preserve">Dementsprechend </w:t>
      </w:r>
      <w:r w:rsidR="001F7E54">
        <w:t xml:space="preserve">kann die Klasse </w:t>
      </w:r>
      <w:r w:rsidR="001F7E54" w:rsidRPr="003D577A">
        <w:rPr>
          <w:i/>
          <w:iCs/>
        </w:rPr>
        <w:t>QStackedWidget</w:t>
      </w:r>
      <w:r w:rsidR="001F7E54">
        <w:t xml:space="preserve"> mit einem Buch verglichen werden, wobei die Klasse </w:t>
      </w:r>
      <w:r w:rsidR="001F7E54" w:rsidRPr="003D577A">
        <w:rPr>
          <w:i/>
          <w:iCs/>
        </w:rPr>
        <w:t>QStackedWidget</w:t>
      </w:r>
      <w:r w:rsidR="001F7E54">
        <w:t xml:space="preserve"> das Buch ist und der Stack mit den Widgets die einzelnen Seiten in diesem Buch.</w:t>
      </w:r>
      <w:r w:rsidR="00210D85">
        <w:t xml:space="preserve"> Das </w:t>
      </w:r>
      <w:r w:rsidR="001674DD">
        <w:t>U</w:t>
      </w:r>
      <w:r w:rsidR="00210D85">
        <w:t>mblättern der Seiten ist bei diesem Vergleich die Funktion, mit der sich angezeigte Widgets wechseln lassen.</w:t>
      </w:r>
    </w:p>
    <w:p w14:paraId="013746DD" w14:textId="684DD464" w:rsidR="00CF4457" w:rsidRDefault="001674DD" w:rsidP="003D454B">
      <w:r>
        <w:t xml:space="preserve">Um das </w:t>
      </w:r>
      <w:r w:rsidRPr="003D577A">
        <w:rPr>
          <w:i/>
          <w:iCs/>
        </w:rPr>
        <w:t>QStackedWidget</w:t>
      </w:r>
      <w:r>
        <w:t xml:space="preserve"> als zentrales Widget nutzen zu können, erstellt die Klasse </w:t>
      </w:r>
      <w:r w:rsidRPr="003D577A">
        <w:rPr>
          <w:i/>
          <w:iCs/>
        </w:rPr>
        <w:t>App</w:t>
      </w:r>
      <w:r>
        <w:t xml:space="preserve"> eine Instanz der Klasse </w:t>
      </w:r>
      <w:r w:rsidRPr="003D577A">
        <w:rPr>
          <w:i/>
          <w:iCs/>
        </w:rPr>
        <w:t>QStackedWidget</w:t>
      </w:r>
      <w:r>
        <w:t xml:space="preserve"> und fügt diese </w:t>
      </w:r>
      <w:r w:rsidR="00EF5AB9">
        <w:t xml:space="preserve">sich selbst </w:t>
      </w:r>
      <w:r>
        <w:t>als zentrales Widget hinzu.</w:t>
      </w:r>
      <w:r w:rsidR="00D51373">
        <w:t xml:space="preserve"> </w:t>
      </w:r>
      <w:r w:rsidR="008C6D8E">
        <w:t xml:space="preserve">Die Widgets, </w:t>
      </w:r>
      <w:r w:rsidR="007C5F78">
        <w:t xml:space="preserve">die als Elemente der </w:t>
      </w:r>
      <w:r w:rsidR="007C5F78" w:rsidRPr="007C0E02">
        <w:rPr>
          <w:i/>
          <w:iCs/>
        </w:rPr>
        <w:t>QStackedWidget</w:t>
      </w:r>
      <w:r w:rsidR="007C5F78">
        <w:t>-Instanz gebaut werden, werden in dem vorherigen Kapitel 5.1 erklärt. Diese Elemente</w:t>
      </w:r>
      <w:r w:rsidR="00EF5AB9">
        <w:t xml:space="preserve"> sind dabei </w:t>
      </w:r>
      <w:r w:rsidR="007C5F78">
        <w:t>die Kinder</w:t>
      </w:r>
      <w:r w:rsidR="00EF5AB9">
        <w:t xml:space="preserve">, der Klasse </w:t>
      </w:r>
      <w:r w:rsidR="00EF5AB9" w:rsidRPr="007C0E02">
        <w:rPr>
          <w:i/>
          <w:iCs/>
        </w:rPr>
        <w:t>Screen</w:t>
      </w:r>
      <w:r w:rsidR="00EF5AB9">
        <w:t xml:space="preserve"> </w:t>
      </w:r>
      <w:r w:rsidR="00BD7C41">
        <w:t xml:space="preserve">(dt.: Fenster) </w:t>
      </w:r>
      <w:r w:rsidR="007C5F78">
        <w:t>oder</w:t>
      </w:r>
      <w:r w:rsidR="00EF5AB9">
        <w:t xml:space="preserve"> der Klasse </w:t>
      </w:r>
      <w:r w:rsidR="00EF5AB9" w:rsidRPr="007C0E02">
        <w:rPr>
          <w:i/>
          <w:iCs/>
        </w:rPr>
        <w:t>SubScreen</w:t>
      </w:r>
      <w:r w:rsidR="00BD7C41">
        <w:t xml:space="preserve"> (dt.: Unterfenster)</w:t>
      </w:r>
      <w:r w:rsidR="00EF5AB9">
        <w:t>. Das H</w:t>
      </w:r>
      <w:r w:rsidR="00E84963">
        <w:t>auptmenü, welches in Kapitel 5.2</w:t>
      </w:r>
      <w:r w:rsidR="00EF5AB9">
        <w:t xml:space="preserve">.1 gezeigt wurde, ist ein Kindelement der Klasse </w:t>
      </w:r>
      <w:r w:rsidR="00EF5AB9" w:rsidRPr="007C0E02">
        <w:rPr>
          <w:i/>
          <w:iCs/>
        </w:rPr>
        <w:t>Screen</w:t>
      </w:r>
      <w:r w:rsidR="00971A18">
        <w:t xml:space="preserve">, mit dem Namen: </w:t>
      </w:r>
      <w:r w:rsidR="00971A18" w:rsidRPr="00BB2020">
        <w:rPr>
          <w:i/>
          <w:iCs/>
        </w:rPr>
        <w:t>MainMenu_Screen</w:t>
      </w:r>
      <w:r w:rsidR="00971A18">
        <w:t>.</w:t>
      </w:r>
      <w:r w:rsidR="00EF5AB9">
        <w:t xml:space="preserve"> </w:t>
      </w:r>
      <w:r w:rsidR="00BB2020" w:rsidRPr="00BB2020">
        <w:t xml:space="preserve">Alle anderen Kindelemente der </w:t>
      </w:r>
      <w:r w:rsidR="00BB2020" w:rsidRPr="007C0E02">
        <w:rPr>
          <w:i/>
          <w:iCs/>
        </w:rPr>
        <w:t>QStackedWidget</w:t>
      </w:r>
      <w:r w:rsidR="00BB2020" w:rsidRPr="00BB2020">
        <w:t xml:space="preserve">-Instanz sind spezialisierte Instanzen der </w:t>
      </w:r>
      <w:r w:rsidR="00BB2020" w:rsidRPr="007C0E02">
        <w:rPr>
          <w:i/>
          <w:iCs/>
        </w:rPr>
        <w:t>SubScreen</w:t>
      </w:r>
      <w:r w:rsidR="00BB2020" w:rsidRPr="00BB2020">
        <w:t xml:space="preserve">-Klasse. </w:t>
      </w:r>
      <w:r w:rsidR="00BB2020">
        <w:t>Diese lauten</w:t>
      </w:r>
      <w:r w:rsidR="00BB2020" w:rsidRPr="00BB2020">
        <w:t xml:space="preserve"> wie folgt:</w:t>
      </w:r>
      <w:r w:rsidR="00BB2020">
        <w:t xml:space="preserve"> </w:t>
      </w:r>
      <w:r w:rsidR="00BB2020" w:rsidRPr="00BB2020">
        <w:rPr>
          <w:i/>
          <w:iCs/>
        </w:rPr>
        <w:t>CreateProject_SubScreen</w:t>
      </w:r>
      <w:r w:rsidR="00BB2020" w:rsidRPr="00BB2020">
        <w:t xml:space="preserve">, dargestellt in </w:t>
      </w:r>
      <w:r w:rsidR="00BB2020">
        <w:t xml:space="preserve">dem </w:t>
      </w:r>
      <w:r w:rsidR="00E84963">
        <w:t>Kapitel 5.2</w:t>
      </w:r>
      <w:r w:rsidR="00BB2020" w:rsidRPr="00BB2020">
        <w:t>.2,</w:t>
      </w:r>
      <w:r w:rsidR="00BB2020">
        <w:t xml:space="preserve"> </w:t>
      </w:r>
      <w:r w:rsidR="00BB2020" w:rsidRPr="00BB2020">
        <w:rPr>
          <w:i/>
          <w:iCs/>
        </w:rPr>
        <w:t>UpdateProject_SubScreen</w:t>
      </w:r>
      <w:r w:rsidR="00BB2020">
        <w:t>,</w:t>
      </w:r>
      <w:r w:rsidR="00CF4457">
        <w:t xml:space="preserve"> </w:t>
      </w:r>
      <w:r w:rsidR="00E84963">
        <w:t>dargestellt in dem Kapitel 5.2</w:t>
      </w:r>
      <w:r w:rsidR="00BB2020">
        <w:t xml:space="preserve">.3, </w:t>
      </w:r>
      <w:r w:rsidR="00BB2020">
        <w:rPr>
          <w:i/>
          <w:iCs/>
        </w:rPr>
        <w:t xml:space="preserve">AddCmakeModule_SubScreen, </w:t>
      </w:r>
      <w:r w:rsidR="00CF4457">
        <w:t>dargestellt</w:t>
      </w:r>
      <w:r w:rsidR="00BB2020">
        <w:t xml:space="preserve"> in dem </w:t>
      </w:r>
      <w:r w:rsidR="00CF4457">
        <w:t>Kapitel</w:t>
      </w:r>
      <w:r w:rsidR="00E84963">
        <w:t xml:space="preserve"> 5.2</w:t>
      </w:r>
      <w:r w:rsidR="00BB2020">
        <w:t>.</w:t>
      </w:r>
      <w:r w:rsidR="00CF4457">
        <w:t xml:space="preserve">4, </w:t>
      </w:r>
      <w:r w:rsidR="00CF4457">
        <w:rPr>
          <w:i/>
          <w:iCs/>
        </w:rPr>
        <w:t xml:space="preserve">RunUtils_SubScreen, </w:t>
      </w:r>
      <w:r w:rsidR="00E84963">
        <w:t>dargestellt in dem Kapitel 5.2</w:t>
      </w:r>
      <w:r w:rsidR="00CF4457">
        <w:t>.5.</w:t>
      </w:r>
      <w:r w:rsidR="00CF4457">
        <w:rPr>
          <w:i/>
          <w:iCs/>
        </w:rPr>
        <w:t xml:space="preserve"> </w:t>
      </w:r>
    </w:p>
    <w:p w14:paraId="0B86537C" w14:textId="0AB96204" w:rsidR="00EF5AB9" w:rsidRDefault="00BD7C41" w:rsidP="003D454B">
      <w:r>
        <w:t xml:space="preserve">Der Grund für die Unterteilung </w:t>
      </w:r>
      <w:r w:rsidR="00700A2F">
        <w:t>in</w:t>
      </w:r>
      <w:r>
        <w:t xml:space="preserve"> </w:t>
      </w:r>
      <w:r w:rsidRPr="007C0E02">
        <w:rPr>
          <w:i/>
          <w:iCs/>
        </w:rPr>
        <w:t>Screens</w:t>
      </w:r>
      <w:r>
        <w:t xml:space="preserve"> und </w:t>
      </w:r>
      <w:r w:rsidRPr="007C0E02">
        <w:rPr>
          <w:i/>
          <w:iCs/>
        </w:rPr>
        <w:t>SubScreens</w:t>
      </w:r>
      <w:r>
        <w:t xml:space="preserve"> </w:t>
      </w:r>
      <w:r w:rsidR="00700A2F">
        <w:t>ist, dass das Hauptmenü</w:t>
      </w:r>
      <w:r w:rsidR="00B803C7">
        <w:t>,</w:t>
      </w:r>
      <w:r w:rsidR="00700A2F">
        <w:t xml:space="preserve"> durch dessen Buttons</w:t>
      </w:r>
      <w:r w:rsidR="00B803C7">
        <w:t xml:space="preserve">, den Index der </w:t>
      </w:r>
      <w:r w:rsidR="00B803C7" w:rsidRPr="007C0E02">
        <w:rPr>
          <w:i/>
          <w:iCs/>
        </w:rPr>
        <w:t>QStackedWidget</w:t>
      </w:r>
      <w:r w:rsidR="00B803C7">
        <w:t xml:space="preserve">-Instanz auf den Index eines </w:t>
      </w:r>
      <w:r w:rsidR="00B803C7" w:rsidRPr="007C0E02">
        <w:rPr>
          <w:i/>
          <w:iCs/>
        </w:rPr>
        <w:t>SubScreens</w:t>
      </w:r>
      <w:r w:rsidR="00B803C7">
        <w:t xml:space="preserve"> wechseln kann, sodass dieser von der </w:t>
      </w:r>
      <w:r w:rsidR="00B803C7" w:rsidRPr="007C0E02">
        <w:rPr>
          <w:i/>
          <w:iCs/>
        </w:rPr>
        <w:t>QStackedWidget</w:t>
      </w:r>
      <w:r w:rsidR="00B803C7">
        <w:t xml:space="preserve">-Instanz angezeigt wird. Diese Funktionalität </w:t>
      </w:r>
      <w:r w:rsidR="00830C90">
        <w:t xml:space="preserve">dürfen die </w:t>
      </w:r>
      <w:r w:rsidR="00B803C7" w:rsidRPr="007C0E02">
        <w:rPr>
          <w:i/>
          <w:iCs/>
        </w:rPr>
        <w:t>SubScreens</w:t>
      </w:r>
      <w:r w:rsidR="00B803C7">
        <w:t xml:space="preserve"> nicht</w:t>
      </w:r>
      <w:r w:rsidR="00830C90">
        <w:t xml:space="preserve"> besitzen</w:t>
      </w:r>
      <w:r w:rsidR="00B803C7">
        <w:t>, da</w:t>
      </w:r>
      <w:r w:rsidR="00830C90">
        <w:t xml:space="preserve"> diese nicht auf andere </w:t>
      </w:r>
      <w:r w:rsidR="00B803C7" w:rsidRPr="007C0E02">
        <w:rPr>
          <w:i/>
          <w:iCs/>
        </w:rPr>
        <w:t>SubScreens</w:t>
      </w:r>
      <w:r w:rsidR="00830C90">
        <w:t xml:space="preserve"> wechseln dürfen. Die einzige Möglichkeit wie die </w:t>
      </w:r>
      <w:r w:rsidR="00830C90" w:rsidRPr="007C0E02">
        <w:rPr>
          <w:i/>
          <w:iCs/>
        </w:rPr>
        <w:t>SubScreens</w:t>
      </w:r>
      <w:r w:rsidR="00830C90">
        <w:t xml:space="preserve"> mit der </w:t>
      </w:r>
      <w:r w:rsidR="00830C90" w:rsidRPr="007C0E02">
        <w:rPr>
          <w:i/>
          <w:iCs/>
        </w:rPr>
        <w:t>QStackedWidget</w:t>
      </w:r>
      <w:r w:rsidR="00830C90">
        <w:t>-Instanz interagieren dürfen</w:t>
      </w:r>
      <w:r w:rsidR="00B803C7">
        <w:t>,</w:t>
      </w:r>
      <w:r w:rsidR="00830C90">
        <w:t xml:space="preserve"> ist</w:t>
      </w:r>
      <w:r w:rsidR="00B803C7">
        <w:t xml:space="preserve"> durch den „Back to Menu“-Button</w:t>
      </w:r>
      <w:r w:rsidR="00DC4BFF">
        <w:t xml:space="preserve">. Dadurch wird </w:t>
      </w:r>
      <w:r w:rsidR="00B803C7">
        <w:t>de</w:t>
      </w:r>
      <w:r w:rsidR="00DC4BFF">
        <w:t>r</w:t>
      </w:r>
      <w:r w:rsidR="00B803C7">
        <w:t xml:space="preserve"> Index der </w:t>
      </w:r>
      <w:r w:rsidR="00B803C7" w:rsidRPr="007C0E02">
        <w:rPr>
          <w:i/>
          <w:iCs/>
        </w:rPr>
        <w:t>QStackedWidget</w:t>
      </w:r>
      <w:r w:rsidR="00B803C7">
        <w:t xml:space="preserve">-Instanz auf den Index des </w:t>
      </w:r>
      <w:r w:rsidR="00B803C7" w:rsidRPr="007C0E02">
        <w:rPr>
          <w:i/>
          <w:iCs/>
        </w:rPr>
        <w:t>MainMenu_Screens</w:t>
      </w:r>
      <w:r w:rsidR="00B803C7">
        <w:t xml:space="preserve"> </w:t>
      </w:r>
      <w:r w:rsidR="00DC4BFF">
        <w:t>gewechselt</w:t>
      </w:r>
      <w:r w:rsidR="00B803C7">
        <w:t xml:space="preserve">, sodass die GUI wieder </w:t>
      </w:r>
      <w:r w:rsidR="00DC4BFF">
        <w:t>da</w:t>
      </w:r>
      <w:r w:rsidR="00B803C7">
        <w:t xml:space="preserve">s Hauptmenü </w:t>
      </w:r>
      <w:r w:rsidR="00DC4BFF">
        <w:t>anzeigt</w:t>
      </w:r>
      <w:r w:rsidR="00B803C7">
        <w:t xml:space="preserve">. Diese Funktionalität </w:t>
      </w:r>
      <w:r w:rsidR="00CC06E4">
        <w:t>dürfen</w:t>
      </w:r>
      <w:r w:rsidR="00B803C7">
        <w:t xml:space="preserve"> wiederum die </w:t>
      </w:r>
      <w:r w:rsidR="00B803C7" w:rsidRPr="007C0E02">
        <w:rPr>
          <w:i/>
          <w:iCs/>
        </w:rPr>
        <w:t>Screens</w:t>
      </w:r>
      <w:r w:rsidR="00B803C7">
        <w:t xml:space="preserve"> nicht besitzen, um </w:t>
      </w:r>
      <w:r w:rsidR="00CC06E4">
        <w:t xml:space="preserve">auszuschließen, dass die </w:t>
      </w:r>
      <w:r w:rsidR="00CC06E4" w:rsidRPr="007C0E02">
        <w:rPr>
          <w:i/>
          <w:iCs/>
        </w:rPr>
        <w:t>Screens</w:t>
      </w:r>
      <w:r w:rsidR="00CC06E4">
        <w:t xml:space="preserve"> immer wieder auf sich selbst wechseln.</w:t>
      </w:r>
    </w:p>
    <w:p w14:paraId="1A30EB38" w14:textId="038223C9" w:rsidR="001A136C" w:rsidRDefault="00AA28AB" w:rsidP="001B3D38">
      <w:r>
        <w:t xml:space="preserve">Des Weiteren ist in der </w:t>
      </w:r>
      <w:r w:rsidR="00AF4C87">
        <w:t xml:space="preserve">Abbildung 25 </w:t>
      </w:r>
      <w:r>
        <w:t xml:space="preserve">zusehen, dass die </w:t>
      </w:r>
      <w:r w:rsidRPr="007C0E02">
        <w:rPr>
          <w:i/>
          <w:iCs/>
        </w:rPr>
        <w:t>Screens</w:t>
      </w:r>
      <w:r>
        <w:t xml:space="preserve"> und </w:t>
      </w:r>
      <w:r w:rsidRPr="007C0E02">
        <w:rPr>
          <w:i/>
          <w:iCs/>
        </w:rPr>
        <w:t>SubScreens</w:t>
      </w:r>
      <w:r>
        <w:t xml:space="preserve"> von der Klasse </w:t>
      </w:r>
      <w:r w:rsidRPr="003D577A">
        <w:rPr>
          <w:i/>
          <w:iCs/>
        </w:rPr>
        <w:t>Frame</w:t>
      </w:r>
      <w:r>
        <w:t xml:space="preserve"> (dt.: Rahmen) erben</w:t>
      </w:r>
      <w:r w:rsidR="003A12EB">
        <w:t xml:space="preserve">, die wiederum von der „Qt“-Framework spezifischen Klasse </w:t>
      </w:r>
      <w:r w:rsidR="003A12EB" w:rsidRPr="007C0E02">
        <w:rPr>
          <w:i/>
          <w:iCs/>
        </w:rPr>
        <w:t>QWidget</w:t>
      </w:r>
      <w:r w:rsidR="003A12EB">
        <w:t xml:space="preserve"> erbt. </w:t>
      </w:r>
      <w:r w:rsidR="001F07DC">
        <w:t xml:space="preserve">Das bedeutet, dass alle </w:t>
      </w:r>
      <w:r w:rsidR="001F07DC" w:rsidRPr="003D577A">
        <w:rPr>
          <w:i/>
          <w:iCs/>
        </w:rPr>
        <w:t>Frames</w:t>
      </w:r>
      <w:r w:rsidR="001F07DC">
        <w:t xml:space="preserve">, </w:t>
      </w:r>
      <w:r w:rsidR="001F07DC" w:rsidRPr="007C0E02">
        <w:rPr>
          <w:i/>
          <w:iCs/>
        </w:rPr>
        <w:t>Screens</w:t>
      </w:r>
      <w:r w:rsidR="001F07DC">
        <w:t xml:space="preserve"> und </w:t>
      </w:r>
      <w:r w:rsidR="001F07DC" w:rsidRPr="007C0E02">
        <w:rPr>
          <w:i/>
          <w:iCs/>
        </w:rPr>
        <w:t>SubScreens</w:t>
      </w:r>
      <w:r w:rsidR="001F07DC">
        <w:t xml:space="preserve"> </w:t>
      </w:r>
      <w:r w:rsidR="001F07DC" w:rsidRPr="007C0E02">
        <w:rPr>
          <w:i/>
          <w:iCs/>
        </w:rPr>
        <w:t>QWidgets</w:t>
      </w:r>
      <w:r w:rsidR="001F07DC">
        <w:t xml:space="preserve"> sind. Deswegen können die </w:t>
      </w:r>
      <w:r w:rsidR="001F07DC" w:rsidRPr="007C0E02">
        <w:rPr>
          <w:i/>
          <w:iCs/>
        </w:rPr>
        <w:t>Screens</w:t>
      </w:r>
      <w:r w:rsidR="001F07DC">
        <w:t xml:space="preserve"> und </w:t>
      </w:r>
      <w:r w:rsidR="001F07DC" w:rsidRPr="007C0E02">
        <w:rPr>
          <w:i/>
          <w:iCs/>
        </w:rPr>
        <w:t>Su</w:t>
      </w:r>
      <w:r w:rsidR="00DC4BFF">
        <w:rPr>
          <w:i/>
          <w:iCs/>
        </w:rPr>
        <w:t>b</w:t>
      </w:r>
      <w:r w:rsidR="001F07DC" w:rsidRPr="007C0E02">
        <w:rPr>
          <w:i/>
          <w:iCs/>
        </w:rPr>
        <w:t>Screens</w:t>
      </w:r>
      <w:r w:rsidR="001F07DC">
        <w:t xml:space="preserve"> auch zu dem Stack der </w:t>
      </w:r>
      <w:r w:rsidR="001F07DC" w:rsidRPr="007C0E02">
        <w:rPr>
          <w:i/>
          <w:iCs/>
        </w:rPr>
        <w:t>QStackedWidget</w:t>
      </w:r>
      <w:r w:rsidR="001F07DC">
        <w:t xml:space="preserve">-Instanz hinzugefügt werden. </w:t>
      </w:r>
      <w:r w:rsidR="00681120">
        <w:t xml:space="preserve">Die </w:t>
      </w:r>
      <w:r w:rsidR="001F07DC">
        <w:t xml:space="preserve">Kinderelemente der </w:t>
      </w:r>
      <w:r w:rsidR="00681120">
        <w:t xml:space="preserve">Klasse </w:t>
      </w:r>
      <w:r w:rsidR="00681120" w:rsidRPr="003D577A">
        <w:rPr>
          <w:i/>
          <w:iCs/>
        </w:rPr>
        <w:t>Frame</w:t>
      </w:r>
      <w:r w:rsidR="00681120">
        <w:t xml:space="preserve"> w</w:t>
      </w:r>
      <w:r w:rsidR="001F07DC">
        <w:t>erden</w:t>
      </w:r>
      <w:r w:rsidR="00681120">
        <w:t xml:space="preserve"> dazu benutzt, um die </w:t>
      </w:r>
      <w:r w:rsidR="003A12EB">
        <w:t xml:space="preserve">farblich markierten Teile </w:t>
      </w:r>
      <w:r w:rsidR="00EA77E4">
        <w:t xml:space="preserve">(inklusive aller Widgets) </w:t>
      </w:r>
      <w:r w:rsidR="003A12EB">
        <w:t>der Skizzen des Kapitels 5.1</w:t>
      </w:r>
      <w:r w:rsidR="00681120">
        <w:t xml:space="preserve"> in den </w:t>
      </w:r>
      <w:r w:rsidR="00681120" w:rsidRPr="007C0E02">
        <w:rPr>
          <w:i/>
          <w:iCs/>
        </w:rPr>
        <w:t>Screens</w:t>
      </w:r>
      <w:r w:rsidR="00681120">
        <w:t xml:space="preserve"> / </w:t>
      </w:r>
      <w:r w:rsidR="00681120" w:rsidRPr="007C0E02">
        <w:rPr>
          <w:i/>
          <w:iCs/>
        </w:rPr>
        <w:t>Subscreens</w:t>
      </w:r>
      <w:r w:rsidR="00681120">
        <w:t xml:space="preserve"> zu implementieren</w:t>
      </w:r>
      <w:r w:rsidR="003A12EB">
        <w:t>.</w:t>
      </w:r>
      <w:r w:rsidR="00EA77E4">
        <w:t xml:space="preserve"> </w:t>
      </w:r>
      <w:r w:rsidR="001F07DC">
        <w:lastRenderedPageBreak/>
        <w:t xml:space="preserve">Insgesamt gibt es </w:t>
      </w:r>
      <w:r w:rsidR="00851190">
        <w:t xml:space="preserve">zwölf Kinderelemente der </w:t>
      </w:r>
      <w:r w:rsidR="003D577A">
        <w:t>K</w:t>
      </w:r>
      <w:r w:rsidR="00851190">
        <w:t xml:space="preserve">lasse </w:t>
      </w:r>
      <w:r w:rsidR="00851190" w:rsidRPr="003D577A">
        <w:rPr>
          <w:i/>
          <w:iCs/>
        </w:rPr>
        <w:t>Frame</w:t>
      </w:r>
      <w:r w:rsidR="00851190">
        <w:t>. Die</w:t>
      </w:r>
      <w:r w:rsidR="001A136C">
        <w:t xml:space="preserve"> </w:t>
      </w:r>
      <w:r w:rsidR="001A136C" w:rsidRPr="007C0E02">
        <w:rPr>
          <w:i/>
          <w:iCs/>
        </w:rPr>
        <w:t>Screens</w:t>
      </w:r>
      <w:r w:rsidR="001A136C">
        <w:t xml:space="preserve"> / </w:t>
      </w:r>
      <w:r w:rsidR="001A136C" w:rsidRPr="007C0E02">
        <w:rPr>
          <w:i/>
          <w:iCs/>
        </w:rPr>
        <w:t>SubScreens</w:t>
      </w:r>
      <w:r w:rsidR="001A136C">
        <w:t xml:space="preserve"> </w:t>
      </w:r>
      <w:r w:rsidR="00851190">
        <w:t xml:space="preserve">erstellen dazu </w:t>
      </w:r>
      <w:r w:rsidR="001A136C">
        <w:t xml:space="preserve">Instanzen </w:t>
      </w:r>
      <w:r w:rsidR="00851190">
        <w:t>der Kinderelemente</w:t>
      </w:r>
      <w:r w:rsidR="001A136C">
        <w:t xml:space="preserve"> und fügen diese ihrem Layout hinzu. Die Instanzen beinhalten</w:t>
      </w:r>
      <w:r w:rsidR="00851190">
        <w:t xml:space="preserve"> dabei alle </w:t>
      </w:r>
      <w:r w:rsidR="001A136C">
        <w:t>Widgets</w:t>
      </w:r>
      <w:r w:rsidR="00851190">
        <w:t xml:space="preserve">, die </w:t>
      </w:r>
      <w:r w:rsidR="00267938">
        <w:t xml:space="preserve">die farblich markierten Teile </w:t>
      </w:r>
      <w:r w:rsidR="00851190">
        <w:t xml:space="preserve">in den Skizzen des Kapitels 5.1 </w:t>
      </w:r>
      <w:r w:rsidR="00267938">
        <w:t>auch besitzen</w:t>
      </w:r>
      <w:r w:rsidR="001A136C">
        <w:t>.</w:t>
      </w:r>
    </w:p>
    <w:p w14:paraId="6EBFE88D" w14:textId="4F1C63AF" w:rsidR="009720A7" w:rsidRDefault="006A074D" w:rsidP="001B3D38">
      <w:r>
        <w:t xml:space="preserve">Die Erbreihenfolge </w:t>
      </w:r>
      <w:r w:rsidR="00267938">
        <w:t xml:space="preserve">der Klasse </w:t>
      </w:r>
      <w:r w:rsidR="00267938" w:rsidRPr="003D577A">
        <w:rPr>
          <w:i/>
          <w:iCs/>
        </w:rPr>
        <w:t>Frame</w:t>
      </w:r>
      <w:r w:rsidR="00267938">
        <w:t xml:space="preserve">, </w:t>
      </w:r>
      <w:r w:rsidR="00267938" w:rsidRPr="007C0E02">
        <w:rPr>
          <w:i/>
          <w:iCs/>
        </w:rPr>
        <w:t>Screen</w:t>
      </w:r>
      <w:r w:rsidR="00267938">
        <w:t xml:space="preserve"> und </w:t>
      </w:r>
      <w:r w:rsidR="00267938" w:rsidRPr="007C0E02">
        <w:rPr>
          <w:i/>
          <w:iCs/>
        </w:rPr>
        <w:t>SubScreen</w:t>
      </w:r>
      <w:r w:rsidR="00267938">
        <w:t xml:space="preserve"> </w:t>
      </w:r>
      <w:r>
        <w:t xml:space="preserve">wurde so gewählt, weil die Klasse </w:t>
      </w:r>
      <w:r w:rsidRPr="003D577A">
        <w:rPr>
          <w:i/>
          <w:iCs/>
        </w:rPr>
        <w:t>Frame</w:t>
      </w:r>
      <w:r>
        <w:t xml:space="preserve"> verschiedene Funktionen bereitstellt, um benutzerdefi</w:t>
      </w:r>
      <w:r w:rsidR="004A58E3">
        <w:t>n</w:t>
      </w:r>
      <w:r>
        <w:t xml:space="preserve">ierte Widgets zu erstellen. </w:t>
      </w:r>
      <w:r w:rsidR="004A58E3">
        <w:t>Diese Funktionen</w:t>
      </w:r>
      <w:r w:rsidR="00CF4457">
        <w:t xml:space="preserve"> werden von den </w:t>
      </w:r>
      <w:r w:rsidR="00CF4457" w:rsidRPr="007C0E02">
        <w:rPr>
          <w:i/>
          <w:iCs/>
        </w:rPr>
        <w:t>Screens</w:t>
      </w:r>
      <w:r w:rsidR="00CF4457">
        <w:t xml:space="preserve"> und </w:t>
      </w:r>
      <w:r w:rsidR="00CF4457" w:rsidRPr="007C0E02">
        <w:rPr>
          <w:i/>
          <w:iCs/>
        </w:rPr>
        <w:t>SubScreens</w:t>
      </w:r>
      <w:r w:rsidR="00CF4457">
        <w:t xml:space="preserve"> gleichermaßen benötigt</w:t>
      </w:r>
      <w:r w:rsidR="00267938">
        <w:t xml:space="preserve">. Weitere Funktionen beinhaltet die Klasse </w:t>
      </w:r>
      <w:r w:rsidR="00267938" w:rsidRPr="003D577A">
        <w:rPr>
          <w:i/>
          <w:iCs/>
        </w:rPr>
        <w:t>Frame</w:t>
      </w:r>
      <w:r w:rsidR="00267938">
        <w:t xml:space="preserve"> nicht</w:t>
      </w:r>
      <w:r w:rsidR="00C51639">
        <w:t xml:space="preserve">, da diese nur zum Aufbau der verschiedenen </w:t>
      </w:r>
      <w:r w:rsidR="00C51639" w:rsidRPr="003D577A">
        <w:rPr>
          <w:i/>
          <w:iCs/>
        </w:rPr>
        <w:t>Frames</w:t>
      </w:r>
      <w:r w:rsidR="00C51639">
        <w:t xml:space="preserve"> dienen soll.</w:t>
      </w:r>
      <w:r w:rsidR="00CF4457">
        <w:t xml:space="preserve"> Deswegen bauen d</w:t>
      </w:r>
      <w:r w:rsidR="00C51639">
        <w:t>ie Klasse</w:t>
      </w:r>
      <w:r w:rsidR="00CF4457">
        <w:t>n</w:t>
      </w:r>
      <w:r w:rsidR="00C51639">
        <w:t xml:space="preserve"> </w:t>
      </w:r>
      <w:r w:rsidR="00C51639" w:rsidRPr="007C0E02">
        <w:rPr>
          <w:i/>
          <w:iCs/>
        </w:rPr>
        <w:t>Screen</w:t>
      </w:r>
      <w:r w:rsidR="00C51639">
        <w:t xml:space="preserve"> und </w:t>
      </w:r>
      <w:r w:rsidR="00C51639" w:rsidRPr="007C0E02">
        <w:rPr>
          <w:i/>
          <w:iCs/>
        </w:rPr>
        <w:t>SubScreen</w:t>
      </w:r>
      <w:r w:rsidR="00C51639">
        <w:t xml:space="preserve"> auf der Klasse </w:t>
      </w:r>
      <w:r w:rsidR="00C51639" w:rsidRPr="003D577A">
        <w:rPr>
          <w:i/>
          <w:iCs/>
        </w:rPr>
        <w:t>Frame</w:t>
      </w:r>
      <w:r w:rsidR="00C51639">
        <w:t xml:space="preserve"> auf.</w:t>
      </w:r>
    </w:p>
    <w:p w14:paraId="54AC84A0" w14:textId="0DC8DB40" w:rsidR="008D659D" w:rsidRDefault="00485CD1" w:rsidP="00C429BB">
      <w:r>
        <w:t xml:space="preserve">Zusammengefasst, besteht die Anwendung aus verschiedenen </w:t>
      </w:r>
      <w:r w:rsidRPr="007C0E02">
        <w:rPr>
          <w:i/>
          <w:iCs/>
        </w:rPr>
        <w:t>Screens</w:t>
      </w:r>
      <w:r>
        <w:t xml:space="preserve"> und </w:t>
      </w:r>
      <w:r w:rsidRPr="007C0E02">
        <w:rPr>
          <w:i/>
          <w:iCs/>
        </w:rPr>
        <w:t>SubScreens</w:t>
      </w:r>
      <w:r>
        <w:t xml:space="preserve">, die aus verschiedenen </w:t>
      </w:r>
      <w:r w:rsidRPr="003D577A">
        <w:rPr>
          <w:i/>
          <w:iCs/>
        </w:rPr>
        <w:t>Frames</w:t>
      </w:r>
      <w:r>
        <w:t xml:space="preserve"> aufgebaut sind. Diese </w:t>
      </w:r>
      <w:r w:rsidRPr="007C0E02">
        <w:rPr>
          <w:i/>
          <w:iCs/>
        </w:rPr>
        <w:t>Screens</w:t>
      </w:r>
      <w:r>
        <w:t xml:space="preserve"> und </w:t>
      </w:r>
      <w:r w:rsidRPr="007C0E02">
        <w:rPr>
          <w:i/>
          <w:iCs/>
        </w:rPr>
        <w:t>SubScreens</w:t>
      </w:r>
      <w:r>
        <w:t xml:space="preserve"> befinden sich innerhalb eines </w:t>
      </w:r>
      <w:r w:rsidRPr="003D577A">
        <w:rPr>
          <w:i/>
          <w:iCs/>
        </w:rPr>
        <w:t>QStackedWidgets</w:t>
      </w:r>
      <w:r>
        <w:t xml:space="preserve">, der zur gleichen Zeit immer nur ein Widget seines Stacks zeigt. Das </w:t>
      </w:r>
      <w:r w:rsidRPr="003D577A">
        <w:rPr>
          <w:i/>
          <w:iCs/>
        </w:rPr>
        <w:t>QStackedWidget</w:t>
      </w:r>
      <w:r>
        <w:t xml:space="preserve"> ist dabei zentrale Widget einer Klasse </w:t>
      </w:r>
      <w:r w:rsidRPr="003D577A">
        <w:rPr>
          <w:i/>
          <w:iCs/>
        </w:rPr>
        <w:t>App</w:t>
      </w:r>
      <w:r>
        <w:t xml:space="preserve">, welche außerdem das Hauptfenster der Anwendung ist. Die Klasse </w:t>
      </w:r>
      <w:r w:rsidRPr="003D577A">
        <w:rPr>
          <w:i/>
          <w:iCs/>
        </w:rPr>
        <w:t>App</w:t>
      </w:r>
      <w:r>
        <w:t xml:space="preserve"> wird bei der Ausführung des Projekt-Konfigurators gezeigt.</w:t>
      </w:r>
    </w:p>
    <w:p w14:paraId="1F91403F" w14:textId="52ACC5D0" w:rsidR="0067086A" w:rsidRDefault="0067086A" w:rsidP="0067086A">
      <w:pPr>
        <w:pStyle w:val="berschrift3"/>
        <w:numPr>
          <w:ilvl w:val="2"/>
          <w:numId w:val="1"/>
        </w:numPr>
      </w:pPr>
      <w:bookmarkStart w:id="59" w:name="_Toc96525610"/>
      <w:r>
        <w:t>Vollständige Architektur</w:t>
      </w:r>
      <w:bookmarkEnd w:id="59"/>
    </w:p>
    <w:p w14:paraId="77CB7EF9" w14:textId="33F446EC" w:rsidR="000E1041" w:rsidRDefault="00E50BF8" w:rsidP="00D56D5B">
      <w:r>
        <w:t xml:space="preserve">In diesem Kapitel </w:t>
      </w:r>
      <w:r w:rsidR="00E2156C">
        <w:t>werden die restlichen Klassen der Software</w:t>
      </w:r>
      <w:r w:rsidR="00911402">
        <w:t xml:space="preserve">, </w:t>
      </w:r>
      <w:r w:rsidR="008652FF">
        <w:t>mithilfe</w:t>
      </w:r>
      <w:r w:rsidR="000E1041">
        <w:t xml:space="preserve"> </w:t>
      </w:r>
      <w:r w:rsidR="00677AF2">
        <w:t>verschiedener</w:t>
      </w:r>
      <w:r w:rsidR="000E1041">
        <w:t xml:space="preserve"> Klassendiagramm</w:t>
      </w:r>
      <w:r w:rsidR="00677AF2">
        <w:t>e</w:t>
      </w:r>
      <w:r w:rsidR="000E1041">
        <w:t xml:space="preserve"> </w:t>
      </w:r>
      <w:r w:rsidR="00E2156C">
        <w:t>gezeigt und erklärt.</w:t>
      </w:r>
      <w:r w:rsidR="00932432">
        <w:t xml:space="preserve"> Die Klassendiagramme befinden sich dabei aufgrund ihrer Bildgröße im Anhang dieser Bachelorarbeit. Der Anhang ist am Ende dieser Arbeit zu finden.</w:t>
      </w:r>
    </w:p>
    <w:p w14:paraId="28883C4A" w14:textId="1F25A5EE" w:rsidR="00363DED" w:rsidRPr="00252565" w:rsidRDefault="00D56D5B" w:rsidP="002D5577">
      <w:r>
        <w:t>Der Anhang A</w:t>
      </w:r>
      <w:r w:rsidR="000E1041">
        <w:t xml:space="preserve"> zeigt das Klassendiagram</w:t>
      </w:r>
      <w:r w:rsidR="00932432">
        <w:t>m für das Hauptmenü der GUI.</w:t>
      </w:r>
      <w:r w:rsidR="009F68E2">
        <w:t xml:space="preserve"> </w:t>
      </w:r>
      <w:r w:rsidR="00252565">
        <w:t>Um das Hauptmenü und all dessen Funktionen zu erstellen, wird d</w:t>
      </w:r>
      <w:r w:rsidR="006F355D">
        <w:t xml:space="preserve">ie Klasse </w:t>
      </w:r>
      <w:r w:rsidR="006F355D" w:rsidRPr="006F355D">
        <w:rPr>
          <w:i/>
          <w:iCs/>
        </w:rPr>
        <w:t>MainMenu_Screen</w:t>
      </w:r>
      <w:r w:rsidR="00252565">
        <w:t xml:space="preserve"> verwendet</w:t>
      </w:r>
      <w:r w:rsidR="008652FF">
        <w:t xml:space="preserve">. </w:t>
      </w:r>
      <w:r w:rsidR="00E20875">
        <w:t xml:space="preserve">Dazu erstellt, wie in dem </w:t>
      </w:r>
      <w:r w:rsidR="007503C0">
        <w:t>letzten</w:t>
      </w:r>
      <w:r w:rsidR="00AF4C87">
        <w:t xml:space="preserve"> Kapitel 5.3</w:t>
      </w:r>
      <w:r w:rsidR="00E20875">
        <w:t xml:space="preserve">.1 erklärt, die Klasse </w:t>
      </w:r>
      <w:r w:rsidR="00E20875" w:rsidRPr="00E20875">
        <w:rPr>
          <w:i/>
          <w:iCs/>
        </w:rPr>
        <w:t>App</w:t>
      </w:r>
      <w:r w:rsidR="00E20875">
        <w:t xml:space="preserve"> eine Instanz </w:t>
      </w:r>
      <w:r w:rsidR="00C27093">
        <w:t xml:space="preserve">der </w:t>
      </w:r>
      <w:r w:rsidR="00E20875">
        <w:t xml:space="preserve">Klasse </w:t>
      </w:r>
      <w:r w:rsidR="00E20875" w:rsidRPr="006F355D">
        <w:rPr>
          <w:i/>
          <w:iCs/>
        </w:rPr>
        <w:t>MainMenu_Screen</w:t>
      </w:r>
      <w:r w:rsidR="00E20875">
        <w:rPr>
          <w:i/>
          <w:iCs/>
        </w:rPr>
        <w:t xml:space="preserve"> </w:t>
      </w:r>
      <w:r w:rsidR="00E20875">
        <w:t xml:space="preserve">und fügt diese der Instanz der Klasse </w:t>
      </w:r>
      <w:r w:rsidR="00E20875" w:rsidRPr="00E20875">
        <w:rPr>
          <w:i/>
          <w:iCs/>
        </w:rPr>
        <w:t>QStackedWidget</w:t>
      </w:r>
      <w:r w:rsidR="00E20875">
        <w:t xml:space="preserve"> hinzu. </w:t>
      </w:r>
      <w:r w:rsidR="00AF4C87">
        <w:t>Wie in Kapitel 5.2</w:t>
      </w:r>
      <w:r w:rsidR="008652FF">
        <w:t xml:space="preserve">.1 </w:t>
      </w:r>
      <w:r w:rsidR="002D5577">
        <w:t>erklärt,</w:t>
      </w:r>
      <w:r w:rsidR="008652FF">
        <w:t xml:space="preserve"> besteht </w:t>
      </w:r>
      <w:r w:rsidR="002D5577">
        <w:t xml:space="preserve">das Layout des Hauptmenüs dabei aus zwei Teilen. Der erste Teil, gekennzeichnet </w:t>
      </w:r>
      <w:r w:rsidR="00B768A5">
        <w:t>durch die Farbe</w:t>
      </w:r>
      <w:r w:rsidR="002D5577">
        <w:t xml:space="preserve"> </w:t>
      </w:r>
      <w:r w:rsidR="00B768A5">
        <w:t>B</w:t>
      </w:r>
      <w:r w:rsidR="00AF4C87">
        <w:t>lau in der Abbildung 20 des Kapitels 5.2</w:t>
      </w:r>
      <w:r w:rsidR="00B768A5" w:rsidRPr="00B768A5">
        <w:t>.1</w:t>
      </w:r>
      <w:r w:rsidR="002D5577">
        <w:t xml:space="preserve">, wird mithilfe der Klasse </w:t>
      </w:r>
      <w:r w:rsidR="006F355D" w:rsidRPr="006F355D">
        <w:rPr>
          <w:i/>
          <w:iCs/>
        </w:rPr>
        <w:t>SearchProject_Frame</w:t>
      </w:r>
      <w:r w:rsidR="002D5577">
        <w:t xml:space="preserve"> erstellt</w:t>
      </w:r>
      <w:r w:rsidR="0030684B">
        <w:t xml:space="preserve">, einem Kindelement der Klasse </w:t>
      </w:r>
      <w:r w:rsidR="0030684B" w:rsidRPr="0030684B">
        <w:rPr>
          <w:i/>
          <w:iCs/>
        </w:rPr>
        <w:t>Frame</w:t>
      </w:r>
      <w:r w:rsidR="0030684B">
        <w:t xml:space="preserve">. Dazu erstellt </w:t>
      </w:r>
      <w:r w:rsidR="0030684B" w:rsidRPr="006F355D">
        <w:rPr>
          <w:i/>
          <w:iCs/>
        </w:rPr>
        <w:t>MainMenu_Screen</w:t>
      </w:r>
      <w:r w:rsidR="0030684B">
        <w:rPr>
          <w:i/>
          <w:iCs/>
        </w:rPr>
        <w:t xml:space="preserve"> </w:t>
      </w:r>
      <w:r w:rsidR="0030684B">
        <w:t xml:space="preserve">eine Instanz der Klasse </w:t>
      </w:r>
      <w:r w:rsidR="0030684B" w:rsidRPr="006F355D">
        <w:rPr>
          <w:i/>
          <w:iCs/>
        </w:rPr>
        <w:t>SearchProject_Frame</w:t>
      </w:r>
      <w:r w:rsidR="0030684B">
        <w:t xml:space="preserve"> und fügt diese Instanz dem eigenen Layout hinzu. </w:t>
      </w:r>
      <w:r w:rsidR="00E20875">
        <w:t xml:space="preserve">Die </w:t>
      </w:r>
      <w:r w:rsidR="00E20875" w:rsidRPr="006F355D">
        <w:rPr>
          <w:i/>
          <w:iCs/>
        </w:rPr>
        <w:t>SearchProject_Frame</w:t>
      </w:r>
      <w:r w:rsidR="00E20875">
        <w:t>-Instanz enthält dabei alle notwenigen Wid</w:t>
      </w:r>
      <w:r w:rsidR="00AF4C87">
        <w:t>gets, die auch in der Abbildung 20</w:t>
      </w:r>
      <w:r w:rsidR="00E20875">
        <w:t xml:space="preserve"> </w:t>
      </w:r>
      <w:r w:rsidR="00AF4C87">
        <w:t>des Kapitels 5.2</w:t>
      </w:r>
      <w:r w:rsidR="00B768A5">
        <w:t>.1 zu sehen</w:t>
      </w:r>
      <w:r w:rsidR="00E20875">
        <w:t xml:space="preserve"> </w:t>
      </w:r>
      <w:r w:rsidR="00E20875">
        <w:lastRenderedPageBreak/>
        <w:t xml:space="preserve">sind. </w:t>
      </w:r>
      <w:r w:rsidR="0030684B">
        <w:t xml:space="preserve">Der zweite Teil, gekennzeichnet durch die Farbe </w:t>
      </w:r>
      <w:r w:rsidR="00E20875">
        <w:t>R</w:t>
      </w:r>
      <w:r w:rsidR="00AF4C87">
        <w:t>ot in der Abbildung 20</w:t>
      </w:r>
      <w:r w:rsidR="00B768A5">
        <w:rPr>
          <w:b/>
          <w:bCs/>
        </w:rPr>
        <w:t xml:space="preserve"> </w:t>
      </w:r>
      <w:r w:rsidR="00B768A5" w:rsidRPr="00B768A5">
        <w:t xml:space="preserve">des </w:t>
      </w:r>
      <w:r w:rsidR="003D78A0">
        <w:t>Kapitels 5.2</w:t>
      </w:r>
      <w:r w:rsidR="00B768A5" w:rsidRPr="00B768A5">
        <w:t>.1</w:t>
      </w:r>
      <w:r w:rsidR="0030684B">
        <w:t xml:space="preserve">, </w:t>
      </w:r>
      <w:r w:rsidR="00076B27">
        <w:t xml:space="preserve">sowie alle anderen Widgets des Hauptmenüs </w:t>
      </w:r>
      <w:r w:rsidR="0030684B">
        <w:t>w</w:t>
      </w:r>
      <w:r w:rsidR="00076B27">
        <w:t>erden</w:t>
      </w:r>
      <w:r w:rsidR="0030684B">
        <w:t xml:space="preserve"> </w:t>
      </w:r>
      <w:r w:rsidR="00E20875">
        <w:t>direkt in</w:t>
      </w:r>
      <w:r w:rsidR="0030684B">
        <w:t xml:space="preserve"> de</w:t>
      </w:r>
      <w:r w:rsidR="00076B27">
        <w:t xml:space="preserve">m </w:t>
      </w:r>
      <w:r w:rsidR="0038025E">
        <w:t xml:space="preserve">Konstruktor </w:t>
      </w:r>
      <w:r w:rsidR="00076B27">
        <w:t xml:space="preserve">der </w:t>
      </w:r>
      <w:r w:rsidR="0030684B">
        <w:t xml:space="preserve">Klasse </w:t>
      </w:r>
      <w:r w:rsidR="0030684B" w:rsidRPr="006F355D">
        <w:rPr>
          <w:i/>
          <w:iCs/>
        </w:rPr>
        <w:t>MainMenu_Screen</w:t>
      </w:r>
      <w:r w:rsidR="0030684B">
        <w:rPr>
          <w:i/>
          <w:iCs/>
        </w:rPr>
        <w:t xml:space="preserve"> </w:t>
      </w:r>
      <w:r w:rsidR="0030684B" w:rsidRPr="0030684B">
        <w:t>erstellt</w:t>
      </w:r>
      <w:r w:rsidR="0030684B">
        <w:rPr>
          <w:i/>
          <w:iCs/>
        </w:rPr>
        <w:t>.</w:t>
      </w:r>
    </w:p>
    <w:p w14:paraId="32049AA3" w14:textId="5BE906C1" w:rsidR="002D5577" w:rsidRDefault="00923F88" w:rsidP="002D5577">
      <w:r>
        <w:t>Der Anhang B zeigt das Klassendiagramm für das Fenster der Projekterstellung in der GUI.</w:t>
      </w:r>
      <w:r w:rsidR="009F68E2">
        <w:t xml:space="preserve"> </w:t>
      </w:r>
      <w:r w:rsidR="00252565">
        <w:t xml:space="preserve">Um das Fenster für die Projekterstellung, wie in dem vorherigen Kapitel 5.2.2 erklärt, zu erstellen, wird die Klasse </w:t>
      </w:r>
      <w:r w:rsidR="00383F1A" w:rsidRPr="00383F1A">
        <w:rPr>
          <w:i/>
          <w:iCs/>
        </w:rPr>
        <w:t>CreateProject_SubScree</w:t>
      </w:r>
      <w:r w:rsidR="007503C0">
        <w:rPr>
          <w:i/>
          <w:iCs/>
        </w:rPr>
        <w:t>n</w:t>
      </w:r>
      <w:r w:rsidR="007503C0">
        <w:t xml:space="preserve"> </w:t>
      </w:r>
      <w:r w:rsidR="00252565">
        <w:t>verwendet</w:t>
      </w:r>
      <w:r w:rsidR="007503C0">
        <w:t>. Dazu erstellt</w:t>
      </w:r>
      <w:r w:rsidR="005B7FCC">
        <w:t xml:space="preserve"> </w:t>
      </w:r>
      <w:r w:rsidR="007503C0">
        <w:t xml:space="preserve">die Klasse </w:t>
      </w:r>
      <w:r w:rsidR="007503C0" w:rsidRPr="00E20875">
        <w:rPr>
          <w:i/>
          <w:iCs/>
        </w:rPr>
        <w:t>App</w:t>
      </w:r>
      <w:r w:rsidR="007503C0">
        <w:t xml:space="preserve"> eine Instanz </w:t>
      </w:r>
      <w:r w:rsidR="00C27093">
        <w:t xml:space="preserve">der </w:t>
      </w:r>
      <w:r w:rsidR="007503C0">
        <w:t xml:space="preserve">Klasse </w:t>
      </w:r>
      <w:r w:rsidR="007503C0" w:rsidRPr="006F355D">
        <w:rPr>
          <w:i/>
          <w:iCs/>
        </w:rPr>
        <w:t>MainMenu_Screen</w:t>
      </w:r>
      <w:r w:rsidR="007503C0">
        <w:rPr>
          <w:i/>
          <w:iCs/>
        </w:rPr>
        <w:t xml:space="preserve"> </w:t>
      </w:r>
      <w:r w:rsidR="007503C0">
        <w:t xml:space="preserve">und fügt diese der Instanz der Klasse </w:t>
      </w:r>
      <w:r w:rsidR="007503C0" w:rsidRPr="00E20875">
        <w:rPr>
          <w:i/>
          <w:iCs/>
        </w:rPr>
        <w:t>QStackedWidget</w:t>
      </w:r>
      <w:r w:rsidR="007503C0">
        <w:t xml:space="preserve"> hinzu. Wie</w:t>
      </w:r>
      <w:r w:rsidR="00184E5B">
        <w:t xml:space="preserve"> </w:t>
      </w:r>
      <w:r w:rsidR="00AF4C87">
        <w:t>in der Abbildung 21</w:t>
      </w:r>
      <w:r w:rsidR="007503C0">
        <w:t xml:space="preserve"> </w:t>
      </w:r>
      <w:r w:rsidR="00AF4C87">
        <w:t>des Kapitels 5.2</w:t>
      </w:r>
      <w:r w:rsidR="00184E5B">
        <w:t xml:space="preserve">.2 </w:t>
      </w:r>
      <w:r w:rsidR="007503C0">
        <w:t>dargestellt, ist das Fenster für die Projekterstellung aus vier Teilen</w:t>
      </w:r>
      <w:r w:rsidR="00184E5B">
        <w:t xml:space="preserve">, </w:t>
      </w:r>
      <w:r w:rsidR="007503C0">
        <w:t>gekennzeichnet durch die Farben Blau, Rot, Grün und Pink</w:t>
      </w:r>
      <w:r w:rsidR="00184E5B">
        <w:t>, aufgebaut</w:t>
      </w:r>
      <w:r w:rsidR="007503C0">
        <w:t xml:space="preserve">. </w:t>
      </w:r>
      <w:r w:rsidR="00CA6549">
        <w:t xml:space="preserve">Der erste Teil wird mithilfe der Klasse </w:t>
      </w:r>
      <w:r w:rsidR="00CA6549" w:rsidRPr="00CA6549">
        <w:rPr>
          <w:i/>
          <w:iCs/>
        </w:rPr>
        <w:t>ProjectNameAndReadme_Frame</w:t>
      </w:r>
      <w:r w:rsidR="00CA6549">
        <w:rPr>
          <w:i/>
          <w:iCs/>
        </w:rPr>
        <w:t xml:space="preserve"> </w:t>
      </w:r>
      <w:r w:rsidR="00CA6549">
        <w:t xml:space="preserve">erstellt, der zweite Teil mithilfe der Klasse </w:t>
      </w:r>
      <w:r w:rsidR="00CA6549" w:rsidRPr="00CA6549">
        <w:rPr>
          <w:i/>
          <w:iCs/>
        </w:rPr>
        <w:t>FeaturesCheckbox_Frame</w:t>
      </w:r>
      <w:r w:rsidR="00CA6549">
        <w:t xml:space="preserve">, der dritte Teil mithilfe der Klasse </w:t>
      </w:r>
      <w:r w:rsidR="00CA6549" w:rsidRPr="00CA6549">
        <w:rPr>
          <w:i/>
          <w:iCs/>
        </w:rPr>
        <w:t>AddAuthor_Frame</w:t>
      </w:r>
      <w:r w:rsidR="00CA6549">
        <w:t xml:space="preserve"> und der letzte Teil mithilfe der Klasse </w:t>
      </w:r>
      <w:r w:rsidR="00CA6549" w:rsidRPr="00CA6549">
        <w:rPr>
          <w:i/>
          <w:iCs/>
        </w:rPr>
        <w:t>SavingDirectory_Frame</w:t>
      </w:r>
      <w:r w:rsidR="00CA6549">
        <w:t xml:space="preserve">. Alle vier Klassen sind dabei Kinderelemente der Klasse </w:t>
      </w:r>
      <w:r w:rsidR="00CA6549" w:rsidRPr="00CA6549">
        <w:rPr>
          <w:i/>
          <w:iCs/>
        </w:rPr>
        <w:t>Frame</w:t>
      </w:r>
      <w:r w:rsidR="00CA6549">
        <w:t>.</w:t>
      </w:r>
      <w:r w:rsidR="00505A76">
        <w:t xml:space="preserve"> Um die Klassen für die farblich markierten Teile nutzen zu können, erstellt die Klasse </w:t>
      </w:r>
      <w:r w:rsidR="00505A76" w:rsidRPr="00383F1A">
        <w:rPr>
          <w:i/>
          <w:iCs/>
        </w:rPr>
        <w:t>CreateProject_SubScree</w:t>
      </w:r>
      <w:r w:rsidR="00505A76">
        <w:rPr>
          <w:i/>
          <w:iCs/>
        </w:rPr>
        <w:t xml:space="preserve">n </w:t>
      </w:r>
      <w:r w:rsidR="00505A76">
        <w:t xml:space="preserve">Instanzen der vier </w:t>
      </w:r>
      <w:r w:rsidR="001C02B1">
        <w:t>Frame-</w:t>
      </w:r>
      <w:r w:rsidR="00505A76">
        <w:t xml:space="preserve">Klassen und fügt diese nacheinander dem eigenen Layout hinzu. </w:t>
      </w:r>
      <w:r w:rsidR="0038025E">
        <w:t>Die restliche</w:t>
      </w:r>
      <w:r w:rsidR="00AF4C87">
        <w:t>n Widgets, die in der Abbildung 21 des Kapitels 5.2</w:t>
      </w:r>
      <w:r w:rsidR="0038025E">
        <w:t xml:space="preserve">.2 </w:t>
      </w:r>
      <w:r w:rsidR="00D0702E">
        <w:t>zu sehen</w:t>
      </w:r>
      <w:r w:rsidR="0038025E">
        <w:t xml:space="preserve"> sind, werden direkt in dem Konstruktor der Klasse </w:t>
      </w:r>
      <w:r w:rsidR="0038025E" w:rsidRPr="00383F1A">
        <w:rPr>
          <w:i/>
          <w:iCs/>
        </w:rPr>
        <w:t>CreateProject_SubScree</w:t>
      </w:r>
      <w:r w:rsidR="0038025E">
        <w:rPr>
          <w:i/>
          <w:iCs/>
        </w:rPr>
        <w:t xml:space="preserve">n </w:t>
      </w:r>
      <w:r w:rsidR="0038025E">
        <w:t>erstellt.</w:t>
      </w:r>
    </w:p>
    <w:p w14:paraId="2DC30291" w14:textId="4F761F76" w:rsidR="003A199F" w:rsidRDefault="00923F88" w:rsidP="002D5577">
      <w:r>
        <w:t xml:space="preserve">Der Anhang C zeigt das Klassendiagramm für das Fenster der Projektaktualisierung in der GUI. </w:t>
      </w:r>
      <w:r w:rsidR="00252565">
        <w:t xml:space="preserve">Um das Fenster für die Projektaktualisierung, wie in dem vorherigen Kapitel 5.2.3 erklärt, zu erstellen, wird die </w:t>
      </w:r>
      <w:r w:rsidR="00383F1A">
        <w:t xml:space="preserve">Klasse </w:t>
      </w:r>
      <w:r w:rsidR="00383F1A" w:rsidRPr="00383F1A">
        <w:rPr>
          <w:i/>
          <w:iCs/>
        </w:rPr>
        <w:t>UpdateProject_S</w:t>
      </w:r>
      <w:r w:rsidR="003A199F">
        <w:rPr>
          <w:i/>
          <w:iCs/>
        </w:rPr>
        <w:t>ub</w:t>
      </w:r>
      <w:r w:rsidR="00383F1A" w:rsidRPr="00383F1A">
        <w:rPr>
          <w:i/>
          <w:iCs/>
        </w:rPr>
        <w:t>Scre</w:t>
      </w:r>
      <w:r w:rsidR="00621ADC">
        <w:rPr>
          <w:i/>
          <w:iCs/>
        </w:rPr>
        <w:t>en</w:t>
      </w:r>
      <w:r w:rsidR="00252565">
        <w:rPr>
          <w:i/>
          <w:iCs/>
        </w:rPr>
        <w:t xml:space="preserve"> </w:t>
      </w:r>
      <w:r w:rsidR="00252565">
        <w:t>verwendet</w:t>
      </w:r>
      <w:r w:rsidR="00621ADC">
        <w:t>.</w:t>
      </w:r>
      <w:r w:rsidR="00621ADC" w:rsidRPr="00184E5B">
        <w:t xml:space="preserve"> </w:t>
      </w:r>
      <w:r w:rsidR="00621ADC">
        <w:t xml:space="preserve">Dazu erstellt, wie in dem letzten Kapitel 5.2.1 erklärt, die Klasse </w:t>
      </w:r>
      <w:r w:rsidR="00621ADC" w:rsidRPr="00E20875">
        <w:rPr>
          <w:i/>
          <w:iCs/>
        </w:rPr>
        <w:t>App</w:t>
      </w:r>
      <w:r w:rsidR="00621ADC">
        <w:t xml:space="preserve"> eine Instanz der Klasse </w:t>
      </w:r>
      <w:r w:rsidR="00621ADC" w:rsidRPr="00383F1A">
        <w:rPr>
          <w:i/>
          <w:iCs/>
        </w:rPr>
        <w:t>UpdateProject_S</w:t>
      </w:r>
      <w:r w:rsidR="003A199F">
        <w:rPr>
          <w:i/>
          <w:iCs/>
        </w:rPr>
        <w:t>ub</w:t>
      </w:r>
      <w:r w:rsidR="00621ADC" w:rsidRPr="00383F1A">
        <w:rPr>
          <w:i/>
          <w:iCs/>
        </w:rPr>
        <w:t>Scre</w:t>
      </w:r>
      <w:r w:rsidR="00621ADC">
        <w:rPr>
          <w:i/>
          <w:iCs/>
        </w:rPr>
        <w:t xml:space="preserve">en </w:t>
      </w:r>
      <w:r w:rsidR="00621ADC">
        <w:t xml:space="preserve">und fügt diese der Instanz der Klasse </w:t>
      </w:r>
      <w:r w:rsidR="00621ADC" w:rsidRPr="00E20875">
        <w:rPr>
          <w:i/>
          <w:iCs/>
        </w:rPr>
        <w:t>QStackedWidget</w:t>
      </w:r>
      <w:r w:rsidR="00AF4C87">
        <w:t xml:space="preserve"> hinzu. Wie in der Abbildung 22 des Kapitels 5.2</w:t>
      </w:r>
      <w:r w:rsidR="00621ADC">
        <w:t>.</w:t>
      </w:r>
      <w:r w:rsidR="006277BC">
        <w:t>3</w:t>
      </w:r>
      <w:r w:rsidR="00621ADC">
        <w:t xml:space="preserve"> dargestellt, ist das Fenster für die </w:t>
      </w:r>
      <w:r w:rsidR="006277BC">
        <w:t>Projektaktualisierung</w:t>
      </w:r>
      <w:r w:rsidR="00621ADC">
        <w:t xml:space="preserve"> aus </w:t>
      </w:r>
      <w:r w:rsidR="006277BC">
        <w:t>drei</w:t>
      </w:r>
      <w:r w:rsidR="00621ADC">
        <w:t xml:space="preserve"> Teil</w:t>
      </w:r>
      <w:r w:rsidR="006277BC">
        <w:t>en</w:t>
      </w:r>
      <w:r w:rsidR="00621ADC">
        <w:t>, gekennzeichnet durch die Farbe</w:t>
      </w:r>
      <w:r w:rsidR="00D1186C">
        <w:t>n</w:t>
      </w:r>
      <w:r w:rsidR="00621ADC">
        <w:t xml:space="preserve"> Blau,</w:t>
      </w:r>
      <w:r w:rsidR="00D1186C">
        <w:t xml:space="preserve"> Rot und Grün,</w:t>
      </w:r>
      <w:r w:rsidR="00621ADC">
        <w:t xml:space="preserve"> aufgebaut.</w:t>
      </w:r>
      <w:r w:rsidR="00D1186C">
        <w:t xml:space="preserve"> Der erste Teil wird mithilfe der Klasse </w:t>
      </w:r>
      <w:r w:rsidR="00D1186C" w:rsidRPr="00CA6549">
        <w:rPr>
          <w:i/>
          <w:iCs/>
        </w:rPr>
        <w:t>Project</w:t>
      </w:r>
      <w:r w:rsidR="00D1186C">
        <w:rPr>
          <w:i/>
          <w:iCs/>
        </w:rPr>
        <w:t>Config</w:t>
      </w:r>
      <w:r w:rsidR="00D1186C" w:rsidRPr="00CA6549">
        <w:rPr>
          <w:i/>
          <w:iCs/>
        </w:rPr>
        <w:t>_Frame</w:t>
      </w:r>
      <w:r w:rsidR="00D1186C">
        <w:rPr>
          <w:i/>
          <w:iCs/>
        </w:rPr>
        <w:t xml:space="preserve"> </w:t>
      </w:r>
      <w:r w:rsidR="00D1186C">
        <w:t xml:space="preserve">erstellt, der zweite Teil mithilfe der Klasse </w:t>
      </w:r>
      <w:r w:rsidR="00D1186C">
        <w:rPr>
          <w:i/>
          <w:iCs/>
        </w:rPr>
        <w:t>UpdatableFiles</w:t>
      </w:r>
      <w:r w:rsidR="00D1186C" w:rsidRPr="00CA6549">
        <w:rPr>
          <w:i/>
          <w:iCs/>
        </w:rPr>
        <w:t>_Frame</w:t>
      </w:r>
      <w:r w:rsidR="00D1186C">
        <w:t xml:space="preserve"> und der dritte Teil mithilfe der Klasse </w:t>
      </w:r>
      <w:r w:rsidR="00D1186C">
        <w:rPr>
          <w:i/>
          <w:iCs/>
        </w:rPr>
        <w:t>DiffOutput</w:t>
      </w:r>
      <w:r w:rsidR="00D1186C" w:rsidRPr="00CA6549">
        <w:rPr>
          <w:i/>
          <w:iCs/>
        </w:rPr>
        <w:t>_Frame</w:t>
      </w:r>
      <w:r w:rsidR="00D1186C">
        <w:t xml:space="preserve">. Alle vier Klassen sind dabei Kinderelemente der Klasse </w:t>
      </w:r>
      <w:r w:rsidR="00D1186C" w:rsidRPr="00CA6549">
        <w:rPr>
          <w:i/>
          <w:iCs/>
        </w:rPr>
        <w:t>Frame</w:t>
      </w:r>
      <w:r w:rsidR="00D1186C">
        <w:t xml:space="preserve">. Die Klassen </w:t>
      </w:r>
      <w:r w:rsidR="00D1186C" w:rsidRPr="00CA6549">
        <w:rPr>
          <w:i/>
          <w:iCs/>
        </w:rPr>
        <w:t>Project</w:t>
      </w:r>
      <w:r w:rsidR="00D1186C">
        <w:rPr>
          <w:i/>
          <w:iCs/>
        </w:rPr>
        <w:t>Config</w:t>
      </w:r>
      <w:r w:rsidR="00D1186C" w:rsidRPr="00CA6549">
        <w:rPr>
          <w:i/>
          <w:iCs/>
        </w:rPr>
        <w:t>_Frame</w:t>
      </w:r>
      <w:r w:rsidR="00D1186C">
        <w:rPr>
          <w:i/>
          <w:iCs/>
        </w:rPr>
        <w:t xml:space="preserve"> </w:t>
      </w:r>
      <w:r w:rsidR="00D1186C">
        <w:t xml:space="preserve">und </w:t>
      </w:r>
      <w:r w:rsidR="00D1186C">
        <w:rPr>
          <w:i/>
          <w:iCs/>
        </w:rPr>
        <w:t>UpdatableFiles</w:t>
      </w:r>
      <w:r w:rsidR="00D1186C" w:rsidRPr="00CA6549">
        <w:rPr>
          <w:i/>
          <w:iCs/>
        </w:rPr>
        <w:t>_Frame</w:t>
      </w:r>
      <w:r w:rsidR="00D1186C">
        <w:rPr>
          <w:i/>
          <w:iCs/>
        </w:rPr>
        <w:t xml:space="preserve"> </w:t>
      </w:r>
      <w:r w:rsidR="00D1186C">
        <w:t xml:space="preserve">sind dabei Kinderelemente der Klasse </w:t>
      </w:r>
      <w:r w:rsidR="00D1186C" w:rsidRPr="00D1186C">
        <w:rPr>
          <w:i/>
          <w:iCs/>
        </w:rPr>
        <w:t>Frame</w:t>
      </w:r>
      <w:r w:rsidR="003A199F">
        <w:rPr>
          <w:i/>
          <w:iCs/>
        </w:rPr>
        <w:t xml:space="preserve">, </w:t>
      </w:r>
      <w:r w:rsidR="00D1186C">
        <w:t xml:space="preserve">die Klasse </w:t>
      </w:r>
      <w:r w:rsidR="00D1186C">
        <w:rPr>
          <w:i/>
          <w:iCs/>
        </w:rPr>
        <w:t>DiffOutput</w:t>
      </w:r>
      <w:r w:rsidR="00D1186C" w:rsidRPr="00CA6549">
        <w:rPr>
          <w:i/>
          <w:iCs/>
        </w:rPr>
        <w:t>_Frame</w:t>
      </w:r>
      <w:r w:rsidR="00D1186C">
        <w:rPr>
          <w:i/>
          <w:iCs/>
        </w:rPr>
        <w:t xml:space="preserve"> </w:t>
      </w:r>
      <w:r w:rsidR="00D1186C">
        <w:t xml:space="preserve">ist </w:t>
      </w:r>
      <w:r w:rsidR="003A199F">
        <w:t xml:space="preserve">dagegen </w:t>
      </w:r>
      <w:r w:rsidR="00D1186C">
        <w:t>ein Kindelement der</w:t>
      </w:r>
      <w:r w:rsidR="003D4200">
        <w:t xml:space="preserve"> </w:t>
      </w:r>
      <w:r w:rsidR="00D1186C">
        <w:t xml:space="preserve">Qt spezifischen Klasse </w:t>
      </w:r>
      <w:r w:rsidR="00D1186C" w:rsidRPr="00D1186C">
        <w:rPr>
          <w:i/>
          <w:iCs/>
        </w:rPr>
        <w:t>QSplitter</w:t>
      </w:r>
      <w:r w:rsidR="00D1186C">
        <w:t>.</w:t>
      </w:r>
      <w:r w:rsidR="003A199F">
        <w:t xml:space="preserve"> Um die Klassen für die farblich markierten Teile nutzen zu können, erstellt die Klasse </w:t>
      </w:r>
      <w:r w:rsidR="003A199F" w:rsidRPr="00383F1A">
        <w:rPr>
          <w:i/>
          <w:iCs/>
        </w:rPr>
        <w:t>UpdateProject_S</w:t>
      </w:r>
      <w:r w:rsidR="003A199F">
        <w:rPr>
          <w:i/>
          <w:iCs/>
        </w:rPr>
        <w:t>ub</w:t>
      </w:r>
      <w:r w:rsidR="003A199F" w:rsidRPr="00383F1A">
        <w:rPr>
          <w:i/>
          <w:iCs/>
        </w:rPr>
        <w:t>Scre</w:t>
      </w:r>
      <w:r w:rsidR="003A199F">
        <w:rPr>
          <w:i/>
          <w:iCs/>
        </w:rPr>
        <w:t xml:space="preserve">en </w:t>
      </w:r>
      <w:r w:rsidR="003A199F">
        <w:t xml:space="preserve">Instanzen der vier </w:t>
      </w:r>
      <w:r w:rsidR="001C02B1">
        <w:t>Frame-</w:t>
      </w:r>
      <w:r w:rsidR="003A199F">
        <w:t xml:space="preserve">Klassen und fügt diese nacheinander dem eigenen Layout </w:t>
      </w:r>
      <w:r w:rsidR="003A199F">
        <w:lastRenderedPageBreak/>
        <w:t>hinzu.</w:t>
      </w:r>
      <w:r w:rsidR="001926E2" w:rsidRPr="001926E2">
        <w:t xml:space="preserve"> </w:t>
      </w:r>
      <w:r w:rsidR="001926E2">
        <w:t>Die drei Instanzen enthält dabei alle notwenigen Wid</w:t>
      </w:r>
      <w:r w:rsidR="003D78A0">
        <w:t>gets, die auch in der Abbildung 22 des Kapitels 5.2</w:t>
      </w:r>
      <w:r w:rsidR="001926E2">
        <w:t xml:space="preserve">.3 zu sehen sind. Die Klasse </w:t>
      </w:r>
      <w:r w:rsidR="001926E2">
        <w:rPr>
          <w:i/>
          <w:iCs/>
        </w:rPr>
        <w:t>DiffOutput</w:t>
      </w:r>
      <w:r w:rsidR="001926E2" w:rsidRPr="00CA6549">
        <w:rPr>
          <w:i/>
          <w:iCs/>
        </w:rPr>
        <w:t>_Frame</w:t>
      </w:r>
      <w:r w:rsidR="001926E2">
        <w:rPr>
          <w:i/>
          <w:iCs/>
        </w:rPr>
        <w:t xml:space="preserve"> </w:t>
      </w:r>
      <w:r w:rsidR="00604F5D">
        <w:t>benötigt dafür allerdings zwei weitere Klassen, um die drei Unterteile, beschrieben in Kapitel</w:t>
      </w:r>
      <w:r w:rsidR="00DC4BFF">
        <w:t> </w:t>
      </w:r>
      <w:r w:rsidR="003D78A0">
        <w:t>5.2</w:t>
      </w:r>
      <w:r w:rsidR="00604F5D">
        <w:t>.3, des grün markierten Teils in der Abbildun</w:t>
      </w:r>
      <w:r w:rsidR="003D78A0">
        <w:t>g 22</w:t>
      </w:r>
      <w:r w:rsidR="00604F5D">
        <w:t xml:space="preserve"> zu erstellen. D</w:t>
      </w:r>
      <w:r w:rsidR="001926E2">
        <w:t xml:space="preserve">afür </w:t>
      </w:r>
      <w:r w:rsidR="00604F5D">
        <w:t xml:space="preserve">erstellt die Klasse </w:t>
      </w:r>
      <w:r w:rsidR="00604F5D">
        <w:rPr>
          <w:i/>
          <w:iCs/>
        </w:rPr>
        <w:t>DiffOutput</w:t>
      </w:r>
      <w:r w:rsidR="00604F5D" w:rsidRPr="00CA6549">
        <w:rPr>
          <w:i/>
          <w:iCs/>
        </w:rPr>
        <w:t>_Frame</w:t>
      </w:r>
      <w:r w:rsidR="00604F5D">
        <w:rPr>
          <w:i/>
          <w:iCs/>
        </w:rPr>
        <w:t xml:space="preserve"> </w:t>
      </w:r>
      <w:r w:rsidR="001926E2">
        <w:t xml:space="preserve">zwei Instanzen der Klasse </w:t>
      </w:r>
      <w:r w:rsidR="001926E2" w:rsidRPr="001926E2">
        <w:rPr>
          <w:i/>
          <w:iCs/>
        </w:rPr>
        <w:t>Source_Frame</w:t>
      </w:r>
      <w:r w:rsidR="001926E2">
        <w:t xml:space="preserve"> und eine Instanz der Klasse </w:t>
      </w:r>
      <w:r w:rsidR="001926E2" w:rsidRPr="001926E2">
        <w:rPr>
          <w:i/>
          <w:iCs/>
        </w:rPr>
        <w:t>Recipient_Frame</w:t>
      </w:r>
      <w:r w:rsidR="001926E2">
        <w:rPr>
          <w:i/>
          <w:iCs/>
        </w:rPr>
        <w:t xml:space="preserve"> </w:t>
      </w:r>
      <w:r w:rsidR="001926E2">
        <w:t>und fügt diese sich selbst als Sp</w:t>
      </w:r>
      <w:r w:rsidR="00B73F50">
        <w:t>l</w:t>
      </w:r>
      <w:r w:rsidR="001926E2">
        <w:t>i</w:t>
      </w:r>
      <w:r w:rsidR="00B73F50">
        <w:t>t</w:t>
      </w:r>
      <w:r w:rsidR="001926E2">
        <w:t xml:space="preserve">ter-Elemente hinzu. </w:t>
      </w:r>
      <w:r w:rsidR="00B73F50">
        <w:t xml:space="preserve">Die zwei </w:t>
      </w:r>
      <w:r w:rsidR="00B73F50" w:rsidRPr="001926E2">
        <w:rPr>
          <w:i/>
          <w:iCs/>
        </w:rPr>
        <w:t>Source_Frame</w:t>
      </w:r>
      <w:r w:rsidR="00B73F50">
        <w:t xml:space="preserve">-Instanzen </w:t>
      </w:r>
      <w:r w:rsidR="00604F5D">
        <w:t>sind dabei die beiden äußeren Splitter-Elemente</w:t>
      </w:r>
      <w:r w:rsidR="0049592B">
        <w:t xml:space="preserve"> des</w:t>
      </w:r>
      <w:r w:rsidR="00B73F50">
        <w:t xml:space="preserve"> grün</w:t>
      </w:r>
      <w:r w:rsidR="003D78A0">
        <w:t xml:space="preserve"> markierten Teils der Abbildung 22</w:t>
      </w:r>
      <w:r w:rsidR="00B73F50">
        <w:t xml:space="preserve"> </w:t>
      </w:r>
      <w:r w:rsidR="0049592B">
        <w:t>in dem</w:t>
      </w:r>
      <w:r w:rsidR="003D78A0">
        <w:t xml:space="preserve"> Kapitel 5.2</w:t>
      </w:r>
      <w:r w:rsidR="00B73F50">
        <w:t>.</w:t>
      </w:r>
      <w:r w:rsidR="0049592B">
        <w:t>3</w:t>
      </w:r>
      <w:r w:rsidR="00B73F50">
        <w:t xml:space="preserve">. Das </w:t>
      </w:r>
      <w:r w:rsidR="0049592B">
        <w:t>mittlere Splitter-Element</w:t>
      </w:r>
      <w:r w:rsidR="00B73F50">
        <w:t xml:space="preserve">, desselben grün markierten Teils, wird mithilfe der </w:t>
      </w:r>
      <w:r w:rsidR="00B73F50" w:rsidRPr="001926E2">
        <w:rPr>
          <w:i/>
          <w:iCs/>
        </w:rPr>
        <w:t>Recipient_Frame</w:t>
      </w:r>
      <w:r w:rsidR="00B73F50">
        <w:t>-Instanz erstellt.</w:t>
      </w:r>
      <w:r w:rsidR="00687E54">
        <w:t xml:space="preserve"> Jedes der </w:t>
      </w:r>
      <w:r w:rsidR="00687E54" w:rsidRPr="00687E54">
        <w:rPr>
          <w:i/>
          <w:iCs/>
        </w:rPr>
        <w:t>Source</w:t>
      </w:r>
      <w:r w:rsidR="00687E54">
        <w:rPr>
          <w:i/>
          <w:iCs/>
        </w:rPr>
        <w:t>_</w:t>
      </w:r>
      <w:r w:rsidR="00687E54">
        <w:t>-/</w:t>
      </w:r>
      <w:r w:rsidR="00687E54" w:rsidRPr="00687E54">
        <w:rPr>
          <w:i/>
          <w:iCs/>
        </w:rPr>
        <w:t>Recipient_Frame</w:t>
      </w:r>
      <w:r w:rsidR="00687E54">
        <w:t>-Instanzen sind Kinderelemente der klasse Frame und besitzen alle no</w:t>
      </w:r>
      <w:r w:rsidR="003D78A0">
        <w:t>twenigen Widgets, die Abbildung 22 des Kapitels</w:t>
      </w:r>
      <w:r w:rsidR="00DC4BFF">
        <w:t> </w:t>
      </w:r>
      <w:r w:rsidR="003D78A0">
        <w:t>5.2</w:t>
      </w:r>
      <w:r w:rsidR="00687E54">
        <w:t xml:space="preserve">.3 zu sehen sind. </w:t>
      </w:r>
      <w:r w:rsidR="003A199F">
        <w:t>Die restlichen Widgets außerhalb der farblich markier</w:t>
      </w:r>
      <w:r w:rsidR="003D78A0">
        <w:t>ten Teile, die in der Abbildung 22 des Kapitels 5.2</w:t>
      </w:r>
      <w:r w:rsidR="003A199F">
        <w:t xml:space="preserve">.3 zu sehen sind, werden direkt in dem Konstruktor der Klasse </w:t>
      </w:r>
      <w:r w:rsidR="003A199F" w:rsidRPr="00383F1A">
        <w:rPr>
          <w:i/>
          <w:iCs/>
        </w:rPr>
        <w:t>UpdateProject_S</w:t>
      </w:r>
      <w:r w:rsidR="003A199F">
        <w:rPr>
          <w:i/>
          <w:iCs/>
        </w:rPr>
        <w:t>ub</w:t>
      </w:r>
      <w:r w:rsidR="003A199F" w:rsidRPr="00383F1A">
        <w:rPr>
          <w:i/>
          <w:iCs/>
        </w:rPr>
        <w:t>Scre</w:t>
      </w:r>
      <w:r w:rsidR="003A199F">
        <w:rPr>
          <w:i/>
          <w:iCs/>
        </w:rPr>
        <w:t xml:space="preserve">en </w:t>
      </w:r>
      <w:r w:rsidR="003A199F">
        <w:t>erstellt.</w:t>
      </w:r>
    </w:p>
    <w:p w14:paraId="3856D6C5" w14:textId="7BD44F2C" w:rsidR="00383F1A" w:rsidRDefault="00923F88" w:rsidP="002D5577">
      <w:r>
        <w:t>Der Anhang D zeigt das Klassendiagramm für das Fenster der Projekterweiterung in der GUI</w:t>
      </w:r>
      <w:r w:rsidR="009F68E2">
        <w:t xml:space="preserve">. </w:t>
      </w:r>
      <w:r w:rsidR="00252565">
        <w:t xml:space="preserve">Um das Fenster für die Erweiterung der Projektmodule, wie in dem vorherigen Kapitel 5.2.4 erklärt, zu erstellen, wird die </w:t>
      </w:r>
      <w:r w:rsidR="00383F1A">
        <w:t xml:space="preserve">Klasse </w:t>
      </w:r>
      <w:r w:rsidR="00383F1A" w:rsidRPr="00383F1A">
        <w:rPr>
          <w:i/>
          <w:iCs/>
        </w:rPr>
        <w:t>AddCmake</w:t>
      </w:r>
      <w:r w:rsidR="00B152DF">
        <w:rPr>
          <w:i/>
          <w:iCs/>
        </w:rPr>
        <w:t>Modudule</w:t>
      </w:r>
      <w:r w:rsidR="00383F1A" w:rsidRPr="00383F1A">
        <w:rPr>
          <w:i/>
          <w:iCs/>
        </w:rPr>
        <w:t>_SubScre</w:t>
      </w:r>
      <w:r w:rsidR="00C27093">
        <w:rPr>
          <w:i/>
          <w:iCs/>
        </w:rPr>
        <w:t xml:space="preserve">en </w:t>
      </w:r>
      <w:r w:rsidR="001F15EC">
        <w:t>verwendet</w:t>
      </w:r>
      <w:r w:rsidR="00C27093">
        <w:t>.</w:t>
      </w:r>
      <w:r w:rsidR="00C27093" w:rsidRPr="00184E5B">
        <w:t xml:space="preserve"> </w:t>
      </w:r>
      <w:r w:rsidR="00C27093">
        <w:t>Dazu erstellt, wie in</w:t>
      </w:r>
      <w:r w:rsidR="003D78A0">
        <w:t xml:space="preserve"> dem letzten Kapitel 5.3</w:t>
      </w:r>
      <w:r w:rsidR="00C27093">
        <w:t xml:space="preserve">.1 erklärt, die Klasse </w:t>
      </w:r>
      <w:r w:rsidR="00C27093" w:rsidRPr="00E20875">
        <w:rPr>
          <w:i/>
          <w:iCs/>
        </w:rPr>
        <w:t>App</w:t>
      </w:r>
      <w:r w:rsidR="00C27093">
        <w:t xml:space="preserve"> eine Instanz der Klasse </w:t>
      </w:r>
      <w:r w:rsidR="00C27093" w:rsidRPr="00383F1A">
        <w:rPr>
          <w:i/>
          <w:iCs/>
        </w:rPr>
        <w:t>AddCmake</w:t>
      </w:r>
      <w:r w:rsidR="00B152DF">
        <w:rPr>
          <w:i/>
          <w:iCs/>
        </w:rPr>
        <w:t>Module</w:t>
      </w:r>
      <w:r w:rsidR="00C27093" w:rsidRPr="00383F1A">
        <w:rPr>
          <w:i/>
          <w:iCs/>
        </w:rPr>
        <w:t>_SubScre</w:t>
      </w:r>
      <w:r w:rsidR="00C27093">
        <w:rPr>
          <w:i/>
          <w:iCs/>
        </w:rPr>
        <w:t xml:space="preserve">en </w:t>
      </w:r>
      <w:r w:rsidR="00C27093">
        <w:t xml:space="preserve">und fügt diese der Instanz der Klasse </w:t>
      </w:r>
      <w:r w:rsidR="00C27093" w:rsidRPr="00E20875">
        <w:rPr>
          <w:i/>
          <w:iCs/>
        </w:rPr>
        <w:t>QStackedWidget</w:t>
      </w:r>
      <w:r w:rsidR="003D78A0">
        <w:t xml:space="preserve"> hinzu. Wie in der Abbildung 23 des Kapitels 5.2</w:t>
      </w:r>
      <w:r w:rsidR="00C27093">
        <w:t>.4 dargestellt, ist das Fenster für die Erweiterung der Projektmodule aus einem Teil, gekennzeichnet durch die Farbe Blau, aufgebaut.</w:t>
      </w:r>
      <w:r w:rsidR="00B152DF">
        <w:t xml:space="preserve"> Dieser </w:t>
      </w:r>
      <w:r w:rsidR="00106631">
        <w:t>T</w:t>
      </w:r>
      <w:r w:rsidR="00B152DF">
        <w:t xml:space="preserve">eil wird mithilfe der Klasse </w:t>
      </w:r>
      <w:r w:rsidR="00B152DF" w:rsidRPr="00383F1A">
        <w:rPr>
          <w:i/>
          <w:iCs/>
        </w:rPr>
        <w:t>AddCmake</w:t>
      </w:r>
      <w:r w:rsidR="00B152DF">
        <w:rPr>
          <w:i/>
          <w:iCs/>
        </w:rPr>
        <w:t>Module</w:t>
      </w:r>
      <w:r w:rsidR="00B152DF" w:rsidRPr="00383F1A">
        <w:rPr>
          <w:i/>
          <w:iCs/>
        </w:rPr>
        <w:t>_</w:t>
      </w:r>
      <w:r w:rsidR="00B152DF">
        <w:rPr>
          <w:i/>
          <w:iCs/>
        </w:rPr>
        <w:t xml:space="preserve">Frame </w:t>
      </w:r>
      <w:r w:rsidR="00B152DF">
        <w:t xml:space="preserve">erstellt, einem Kindelement der Klasse </w:t>
      </w:r>
      <w:r w:rsidR="00B152DF" w:rsidRPr="0030684B">
        <w:rPr>
          <w:i/>
          <w:iCs/>
        </w:rPr>
        <w:t>Frame</w:t>
      </w:r>
      <w:r w:rsidR="00B152DF">
        <w:rPr>
          <w:i/>
          <w:iCs/>
        </w:rPr>
        <w:t xml:space="preserve">. </w:t>
      </w:r>
      <w:r w:rsidR="00B152DF">
        <w:t xml:space="preserve">Dazu erstellt </w:t>
      </w:r>
      <w:r w:rsidR="00B152DF" w:rsidRPr="00383F1A">
        <w:rPr>
          <w:i/>
          <w:iCs/>
        </w:rPr>
        <w:t>AddCmake</w:t>
      </w:r>
      <w:r w:rsidR="00B152DF">
        <w:rPr>
          <w:i/>
          <w:iCs/>
        </w:rPr>
        <w:t>Module</w:t>
      </w:r>
      <w:r w:rsidR="00B152DF" w:rsidRPr="00383F1A">
        <w:rPr>
          <w:i/>
          <w:iCs/>
        </w:rPr>
        <w:t>_SubScre</w:t>
      </w:r>
      <w:r w:rsidR="00B152DF">
        <w:rPr>
          <w:i/>
          <w:iCs/>
        </w:rPr>
        <w:t xml:space="preserve">en </w:t>
      </w:r>
      <w:r w:rsidR="00B152DF">
        <w:t xml:space="preserve">eine Instanz der Klasse </w:t>
      </w:r>
      <w:r w:rsidR="00B152DF" w:rsidRPr="00383F1A">
        <w:rPr>
          <w:i/>
          <w:iCs/>
        </w:rPr>
        <w:t>AddCmake</w:t>
      </w:r>
      <w:r w:rsidR="00B152DF">
        <w:rPr>
          <w:i/>
          <w:iCs/>
        </w:rPr>
        <w:t>Module</w:t>
      </w:r>
      <w:r w:rsidR="00B152DF" w:rsidRPr="00383F1A">
        <w:rPr>
          <w:i/>
          <w:iCs/>
        </w:rPr>
        <w:t>_</w:t>
      </w:r>
      <w:r w:rsidR="00B152DF">
        <w:rPr>
          <w:i/>
          <w:iCs/>
        </w:rPr>
        <w:t xml:space="preserve">Frame </w:t>
      </w:r>
      <w:r w:rsidR="00B152DF">
        <w:t xml:space="preserve">und fügt diese Instanz dem eigenen Layout hinzu. </w:t>
      </w:r>
      <w:r w:rsidR="006749EF">
        <w:t xml:space="preserve">Die </w:t>
      </w:r>
      <w:r w:rsidR="006749EF" w:rsidRPr="00383F1A">
        <w:rPr>
          <w:i/>
          <w:iCs/>
        </w:rPr>
        <w:t>AddCmake</w:t>
      </w:r>
      <w:r w:rsidR="006749EF">
        <w:rPr>
          <w:i/>
          <w:iCs/>
        </w:rPr>
        <w:t>Module</w:t>
      </w:r>
      <w:r w:rsidR="006749EF" w:rsidRPr="00383F1A">
        <w:rPr>
          <w:i/>
          <w:iCs/>
        </w:rPr>
        <w:t>_</w:t>
      </w:r>
      <w:r w:rsidR="006749EF">
        <w:rPr>
          <w:i/>
          <w:iCs/>
        </w:rPr>
        <w:t>Frame</w:t>
      </w:r>
      <w:r w:rsidR="006749EF">
        <w:t>-Instanz enthält dabei alle notwenigen Wid</w:t>
      </w:r>
      <w:r w:rsidR="003D78A0">
        <w:t>gets, die auch in der Abbildung 23 des Kapitels 5.2</w:t>
      </w:r>
      <w:r w:rsidR="006749EF">
        <w:t>.4 zu sehen sind. Darunter befinde</w:t>
      </w:r>
      <w:r w:rsidR="0067276B">
        <w:t>t</w:t>
      </w:r>
      <w:r w:rsidR="006749EF">
        <w:t xml:space="preserve"> sich auch die Liste</w:t>
      </w:r>
      <w:r w:rsidR="0067276B">
        <w:t>, gekennzeichnet durch di</w:t>
      </w:r>
      <w:r w:rsidR="003D78A0">
        <w:t>e List 2.6 in der Abbildung 23 des Kapitels 5.2</w:t>
      </w:r>
      <w:r w:rsidR="0067276B">
        <w:t xml:space="preserve">.4, in der alle lokalen Abhängigkeiten des ausgewählten Projektes aufgelistet sind. </w:t>
      </w:r>
      <w:r w:rsidR="006F1CEF">
        <w:t xml:space="preserve">Wie </w:t>
      </w:r>
      <w:r w:rsidR="00D616AC">
        <w:t xml:space="preserve">durch den rot markierten Teil in </w:t>
      </w:r>
      <w:r w:rsidR="003D78A0">
        <w:t>der Abbildung 23 des Kapitels 5.2</w:t>
      </w:r>
      <w:r w:rsidR="006F1CEF">
        <w:t xml:space="preserve">.4 zusehen, weisen die Listenelemente dieser Liste, mit der die lokalen Abhängigkeiten eines ausgewählten Projektes visualisiert werden, ein spezielles Layout auf. Deswegen werden die Listenelemente mithilfe der Klasse </w:t>
      </w:r>
      <w:r w:rsidR="006F1CEF" w:rsidRPr="006F1CEF">
        <w:rPr>
          <w:i/>
          <w:iCs/>
        </w:rPr>
        <w:t>ListItemWidget_Frame</w:t>
      </w:r>
      <w:r w:rsidR="006F1CEF">
        <w:t xml:space="preserve"> erstellt</w:t>
      </w:r>
      <w:r w:rsidR="00106631">
        <w:t xml:space="preserve">, welche auch ein Kindelement der Klasse </w:t>
      </w:r>
      <w:r w:rsidR="00106631" w:rsidRPr="0030684B">
        <w:rPr>
          <w:i/>
          <w:iCs/>
        </w:rPr>
        <w:t>Frame</w:t>
      </w:r>
      <w:r w:rsidR="00106631">
        <w:rPr>
          <w:i/>
          <w:iCs/>
        </w:rPr>
        <w:t xml:space="preserve"> </w:t>
      </w:r>
      <w:r w:rsidR="00106631" w:rsidRPr="00106631">
        <w:t>ist.</w:t>
      </w:r>
      <w:r w:rsidR="00106631">
        <w:t xml:space="preserve"> Dazu erstellt die Klasse </w:t>
      </w:r>
      <w:r w:rsidR="00106631" w:rsidRPr="00383F1A">
        <w:rPr>
          <w:i/>
          <w:iCs/>
        </w:rPr>
        <w:t>AddCmake</w:t>
      </w:r>
      <w:r w:rsidR="00106631">
        <w:rPr>
          <w:i/>
          <w:iCs/>
        </w:rPr>
        <w:t>Module</w:t>
      </w:r>
      <w:r w:rsidR="00106631" w:rsidRPr="00383F1A">
        <w:rPr>
          <w:i/>
          <w:iCs/>
        </w:rPr>
        <w:t>_</w:t>
      </w:r>
      <w:r w:rsidR="00106631">
        <w:rPr>
          <w:i/>
          <w:iCs/>
        </w:rPr>
        <w:t xml:space="preserve">Frame </w:t>
      </w:r>
      <w:r w:rsidR="00106631">
        <w:lastRenderedPageBreak/>
        <w:t xml:space="preserve">beliebig viele Instanzen der Klasse </w:t>
      </w:r>
      <w:r w:rsidR="00106631" w:rsidRPr="006F1CEF">
        <w:rPr>
          <w:i/>
          <w:iCs/>
        </w:rPr>
        <w:t>ListItemWidget_Frame</w:t>
      </w:r>
      <w:r w:rsidR="00106631">
        <w:rPr>
          <w:i/>
          <w:iCs/>
        </w:rPr>
        <w:t xml:space="preserve"> </w:t>
      </w:r>
      <w:r w:rsidR="00106631">
        <w:t xml:space="preserve">und fügt diese der Abhängigkeiten-Liste als Listenelemente hinzu. </w:t>
      </w:r>
      <w:r w:rsidR="006749EF">
        <w:t>Die restlichen Widgets</w:t>
      </w:r>
      <w:r w:rsidR="00106631">
        <w:t xml:space="preserve"> außerhalb des blau markierten Teils</w:t>
      </w:r>
      <w:r w:rsidR="003D78A0">
        <w:t>, die in der Abbildung 23</w:t>
      </w:r>
      <w:r w:rsidR="006749EF">
        <w:t xml:space="preserve"> des Kapitels 5</w:t>
      </w:r>
      <w:r w:rsidR="003D78A0">
        <w:t>.2</w:t>
      </w:r>
      <w:r w:rsidR="006749EF">
        <w:t xml:space="preserve">.4 zu sehen sind, werden direkt in dem Konstruktor der Klasse </w:t>
      </w:r>
      <w:r w:rsidR="006749EF" w:rsidRPr="00383F1A">
        <w:rPr>
          <w:i/>
          <w:iCs/>
        </w:rPr>
        <w:t>AddCmake</w:t>
      </w:r>
      <w:r w:rsidR="006749EF">
        <w:rPr>
          <w:i/>
          <w:iCs/>
        </w:rPr>
        <w:t>Module</w:t>
      </w:r>
      <w:r w:rsidR="006749EF" w:rsidRPr="00383F1A">
        <w:rPr>
          <w:i/>
          <w:iCs/>
        </w:rPr>
        <w:t>_SubScre</w:t>
      </w:r>
      <w:r w:rsidR="006749EF">
        <w:rPr>
          <w:i/>
          <w:iCs/>
        </w:rPr>
        <w:t xml:space="preserve">en </w:t>
      </w:r>
      <w:r w:rsidR="006749EF">
        <w:t>erstellt.</w:t>
      </w:r>
    </w:p>
    <w:p w14:paraId="5588638E" w14:textId="44CBBEAD" w:rsidR="00383F1A" w:rsidRPr="00252565" w:rsidRDefault="00923F88" w:rsidP="002D5577">
      <w:r>
        <w:t>Der Anhang E zeigt das Klassendiagramm für das Fenster der Dienstprogrammausführung in der GUI.</w:t>
      </w:r>
      <w:r w:rsidR="009F68E2">
        <w:t xml:space="preserve"> </w:t>
      </w:r>
      <w:r w:rsidR="00252565">
        <w:t>Um das Fenster für die Ausführung der Dienstprogramme eines Projektes,</w:t>
      </w:r>
      <w:r w:rsidR="00252565" w:rsidRPr="00252565">
        <w:t xml:space="preserve"> </w:t>
      </w:r>
      <w:r w:rsidR="00252565">
        <w:t xml:space="preserve">wie in dem vorherigen Kapitel 5.2.5 erklärt, zu erstellen, wird die </w:t>
      </w:r>
      <w:r w:rsidR="00383F1A">
        <w:t xml:space="preserve">Klasse </w:t>
      </w:r>
      <w:r w:rsidR="00383F1A" w:rsidRPr="00383F1A">
        <w:rPr>
          <w:i/>
          <w:iCs/>
        </w:rPr>
        <w:t>RunUtils_Su</w:t>
      </w:r>
      <w:r w:rsidR="00184E5B">
        <w:rPr>
          <w:i/>
          <w:iCs/>
        </w:rPr>
        <w:t>b</w:t>
      </w:r>
      <w:r w:rsidR="00383F1A" w:rsidRPr="00383F1A">
        <w:rPr>
          <w:i/>
          <w:iCs/>
        </w:rPr>
        <w:t>Scree</w:t>
      </w:r>
      <w:r w:rsidR="001D2DC7">
        <w:rPr>
          <w:i/>
          <w:iCs/>
        </w:rPr>
        <w:t>n</w:t>
      </w:r>
      <w:r w:rsidR="00252565">
        <w:t xml:space="preserve"> </w:t>
      </w:r>
      <w:r w:rsidR="001F15EC">
        <w:t>verwendet</w:t>
      </w:r>
      <w:r w:rsidR="001D2DC7">
        <w:t>.</w:t>
      </w:r>
      <w:r w:rsidR="00184E5B" w:rsidRPr="00184E5B">
        <w:t xml:space="preserve"> </w:t>
      </w:r>
      <w:r w:rsidR="00184E5B">
        <w:t>Dazu erstellt</w:t>
      </w:r>
      <w:r w:rsidR="003D78A0">
        <w:t>, wie in dem letzten Kapitel 5.3</w:t>
      </w:r>
      <w:r w:rsidR="00184E5B">
        <w:t xml:space="preserve">.1 erklärt, die Klasse </w:t>
      </w:r>
      <w:r w:rsidR="00184E5B" w:rsidRPr="00E20875">
        <w:rPr>
          <w:i/>
          <w:iCs/>
        </w:rPr>
        <w:t>App</w:t>
      </w:r>
      <w:r w:rsidR="00184E5B">
        <w:t xml:space="preserve"> eine Instanz </w:t>
      </w:r>
      <w:r w:rsidR="00C27093">
        <w:t xml:space="preserve">der </w:t>
      </w:r>
      <w:r w:rsidR="00184E5B">
        <w:t xml:space="preserve">Klasse </w:t>
      </w:r>
      <w:r w:rsidR="00184E5B" w:rsidRPr="00383F1A">
        <w:rPr>
          <w:i/>
          <w:iCs/>
        </w:rPr>
        <w:t>RunUtils_Su</w:t>
      </w:r>
      <w:r w:rsidR="00184E5B">
        <w:rPr>
          <w:i/>
          <w:iCs/>
        </w:rPr>
        <w:t>b</w:t>
      </w:r>
      <w:r w:rsidR="00184E5B" w:rsidRPr="00383F1A">
        <w:rPr>
          <w:i/>
          <w:iCs/>
        </w:rPr>
        <w:t>Scree</w:t>
      </w:r>
      <w:r w:rsidR="00184E5B">
        <w:rPr>
          <w:i/>
          <w:iCs/>
        </w:rPr>
        <w:t xml:space="preserve">n </w:t>
      </w:r>
      <w:r w:rsidR="00184E5B">
        <w:t xml:space="preserve">und fügt diese der Instanz der Klasse </w:t>
      </w:r>
      <w:r w:rsidR="00184E5B" w:rsidRPr="00E20875">
        <w:rPr>
          <w:i/>
          <w:iCs/>
        </w:rPr>
        <w:t>QStackedWidget</w:t>
      </w:r>
      <w:r w:rsidR="003D78A0">
        <w:t xml:space="preserve"> hinzu. Wie in der Abbildung 24 des Kapitels 5.2.5</w:t>
      </w:r>
      <w:r w:rsidR="00184E5B">
        <w:t xml:space="preserve"> dargestellt, ist das Fenster für die Ausführung der Dienstprogramme eines Projektes aus zwei Teilen, gekennzeichnet durch die Farben Blau und Rot, aufgebaut. Der erste Teil wird mithilfe der Klasse </w:t>
      </w:r>
      <w:r w:rsidR="00184E5B" w:rsidRPr="00184E5B">
        <w:rPr>
          <w:i/>
          <w:iCs/>
        </w:rPr>
        <w:t>Utility_Frame</w:t>
      </w:r>
      <w:r w:rsidR="00184E5B">
        <w:t xml:space="preserve"> erstellt</w:t>
      </w:r>
      <w:r w:rsidR="00F61C13">
        <w:t xml:space="preserve">, einem Kindelement der Klasse </w:t>
      </w:r>
      <w:r w:rsidR="00F61C13" w:rsidRPr="0030684B">
        <w:rPr>
          <w:i/>
          <w:iCs/>
        </w:rPr>
        <w:t>Frame</w:t>
      </w:r>
      <w:r w:rsidR="00F61C13">
        <w:t xml:space="preserve">. Dazu erstellt </w:t>
      </w:r>
      <w:r w:rsidR="00F61C13" w:rsidRPr="00383F1A">
        <w:rPr>
          <w:i/>
          <w:iCs/>
        </w:rPr>
        <w:t>RunUtils_Su</w:t>
      </w:r>
      <w:r w:rsidR="00F61C13">
        <w:rPr>
          <w:i/>
          <w:iCs/>
        </w:rPr>
        <w:t>b</w:t>
      </w:r>
      <w:r w:rsidR="00F61C13" w:rsidRPr="00383F1A">
        <w:rPr>
          <w:i/>
          <w:iCs/>
        </w:rPr>
        <w:t>Scree</w:t>
      </w:r>
      <w:r w:rsidR="00F61C13">
        <w:rPr>
          <w:i/>
          <w:iCs/>
        </w:rPr>
        <w:t xml:space="preserve">n </w:t>
      </w:r>
      <w:r w:rsidR="00F61C13">
        <w:t xml:space="preserve">eine Instanz der Klasse </w:t>
      </w:r>
      <w:r w:rsidR="00F61C13" w:rsidRPr="00184E5B">
        <w:rPr>
          <w:i/>
          <w:iCs/>
        </w:rPr>
        <w:t>Utility_Frame</w:t>
      </w:r>
      <w:r w:rsidR="00F61C13">
        <w:t xml:space="preserve"> und fügt diese Instanz dem eigenen Layout hinzu. Die </w:t>
      </w:r>
      <w:r w:rsidR="00F61C13" w:rsidRPr="00184E5B">
        <w:rPr>
          <w:i/>
          <w:iCs/>
        </w:rPr>
        <w:t>Utility_Frame</w:t>
      </w:r>
      <w:r w:rsidR="00F61C13">
        <w:t>-Instanz enthält dabei alle notwenigen Wid</w:t>
      </w:r>
      <w:r w:rsidR="003D78A0">
        <w:t>gets, die auch in der Abbildung 24 des Kapitels 5.2</w:t>
      </w:r>
      <w:r w:rsidR="00F61C13">
        <w:t>.5 zu sehen sind. Der zweite Teil, gekennzeichnet durch</w:t>
      </w:r>
      <w:r w:rsidR="003D78A0">
        <w:t xml:space="preserve"> die Farbe Rot in der Abbildung 24</w:t>
      </w:r>
      <w:r w:rsidR="00F61C13">
        <w:rPr>
          <w:b/>
          <w:bCs/>
        </w:rPr>
        <w:t xml:space="preserve"> </w:t>
      </w:r>
      <w:r w:rsidR="003D78A0">
        <w:t>des Kapitels 5.2</w:t>
      </w:r>
      <w:r w:rsidR="00F61C13" w:rsidRPr="00B768A5">
        <w:t>.</w:t>
      </w:r>
      <w:r w:rsidR="00F61C13">
        <w:t xml:space="preserve">5, sowie alle anderen Widgets dieses Fensters werden direkt in dem Konstruktor der Klasse </w:t>
      </w:r>
      <w:r w:rsidR="00F61C13" w:rsidRPr="00383F1A">
        <w:rPr>
          <w:i/>
          <w:iCs/>
        </w:rPr>
        <w:t>RunUtils_Su</w:t>
      </w:r>
      <w:r w:rsidR="00F61C13">
        <w:rPr>
          <w:i/>
          <w:iCs/>
        </w:rPr>
        <w:t>b</w:t>
      </w:r>
      <w:r w:rsidR="00F61C13" w:rsidRPr="00383F1A">
        <w:rPr>
          <w:i/>
          <w:iCs/>
        </w:rPr>
        <w:t>Scree</w:t>
      </w:r>
      <w:r w:rsidR="00F61C13">
        <w:rPr>
          <w:i/>
          <w:iCs/>
        </w:rPr>
        <w:t xml:space="preserve">n </w:t>
      </w:r>
      <w:r w:rsidR="00F61C13" w:rsidRPr="0030684B">
        <w:t>erstellt</w:t>
      </w:r>
      <w:r w:rsidR="00F61C13">
        <w:rPr>
          <w:i/>
          <w:iCs/>
        </w:rPr>
        <w:t>.</w:t>
      </w:r>
    </w:p>
    <w:p w14:paraId="27E44572" w14:textId="69585F32" w:rsidR="00923F88" w:rsidRPr="00923F88" w:rsidRDefault="00923F88" w:rsidP="002D5577">
      <w:r>
        <w:t>Der Anhang F zeigt das Klassendiagramm für d</w:t>
      </w:r>
      <w:r w:rsidR="005D5036">
        <w:t>en</w:t>
      </w:r>
      <w:r>
        <w:t xml:space="preserve"> </w:t>
      </w:r>
      <w:r w:rsidR="001F15EC">
        <w:t>Ladebildschirm,</w:t>
      </w:r>
      <w:r w:rsidR="00252565">
        <w:t xml:space="preserve"> </w:t>
      </w:r>
      <w:r>
        <w:t xml:space="preserve">der </w:t>
      </w:r>
      <w:r w:rsidR="001F15EC">
        <w:t xml:space="preserve">in der </w:t>
      </w:r>
      <w:r>
        <w:t>GUI</w:t>
      </w:r>
      <w:r w:rsidR="005D5036">
        <w:t xml:space="preserve"> angezeigt wird, bevor die GUI auf das Fenster für die Projektaktualisierung wechselt</w:t>
      </w:r>
      <w:r w:rsidR="00252565">
        <w:t>.</w:t>
      </w:r>
      <w:r w:rsidR="005D5036">
        <w:t xml:space="preserve"> </w:t>
      </w:r>
      <w:r w:rsidR="001F15EC">
        <w:t>Der Grund für den Ladebildschirm ist,</w:t>
      </w:r>
      <w:r w:rsidR="00252565">
        <w:t xml:space="preserve"> </w:t>
      </w:r>
      <w:r w:rsidR="005D5036">
        <w:t>da</w:t>
      </w:r>
      <w:r w:rsidR="001F15EC">
        <w:t>ss</w:t>
      </w:r>
      <w:r w:rsidR="005D5036">
        <w:t xml:space="preserve"> das Fenster für die Projektaktualisierung </w:t>
      </w:r>
      <w:r w:rsidR="001F15EC">
        <w:t xml:space="preserve">erst mit entsprechenden Daten </w:t>
      </w:r>
      <w:r w:rsidR="005D5036">
        <w:t xml:space="preserve">konfiguriert werden muss, bevor es angezeigt werden kann. </w:t>
      </w:r>
      <w:r w:rsidR="00252565">
        <w:t>D</w:t>
      </w:r>
      <w:r w:rsidR="001F15EC">
        <w:t>ieser</w:t>
      </w:r>
      <w:r w:rsidR="00252565">
        <w:t xml:space="preserve"> Ko</w:t>
      </w:r>
      <w:r w:rsidR="001F15EC">
        <w:t>n</w:t>
      </w:r>
      <w:r w:rsidR="00252565">
        <w:t>figurationsprozess kann eine Weile dauern.</w:t>
      </w:r>
    </w:p>
    <w:p w14:paraId="06E92D13" w14:textId="0DE64BA5" w:rsidR="003419A5" w:rsidRDefault="004A7C9B" w:rsidP="001B3D38">
      <w:r>
        <w:t>Wenn in dem Hauptmenü der GUI der „Update Project“-Button</w:t>
      </w:r>
      <w:r w:rsidR="00A668A7">
        <w:t xml:space="preserve">, gekennzeichnet durch </w:t>
      </w:r>
      <w:r w:rsidR="003D78A0">
        <w:t>den Button 3.6 in der Abbildung 20</w:t>
      </w:r>
      <w:r w:rsidR="00A668A7">
        <w:t xml:space="preserve"> de</w:t>
      </w:r>
      <w:r w:rsidR="003D78A0">
        <w:t>s Kapitels 5.2</w:t>
      </w:r>
      <w:r w:rsidR="00A668A7">
        <w:t xml:space="preserve">.1, </w:t>
      </w:r>
      <w:r>
        <w:t>gedrückt wird</w:t>
      </w:r>
      <w:r w:rsidR="00EC4CA9">
        <w:t xml:space="preserve">, wechselt die GUI nicht direkt auf das Fenster für die Projektaktualisierung, </w:t>
      </w:r>
      <w:r w:rsidR="00855F61">
        <w:t>dass</w:t>
      </w:r>
      <w:r w:rsidR="00EC4CA9">
        <w:t xml:space="preserve"> in dem vorherigen </w:t>
      </w:r>
      <w:r w:rsidR="00E84963">
        <w:t>Kapitel 5.2</w:t>
      </w:r>
      <w:r w:rsidR="00855F61">
        <w:t>.3</w:t>
      </w:r>
      <w:r w:rsidR="00EC4CA9">
        <w:t xml:space="preserve"> beschrieben wurde</w:t>
      </w:r>
      <w:r w:rsidR="003419A5">
        <w:t xml:space="preserve">, sondern erst auf einen Ladebildschirm und im Anschluss auf das Fenster für die Projektaktualisierung. Der Grund dafür ist, </w:t>
      </w:r>
      <w:r w:rsidR="00134AD7">
        <w:t xml:space="preserve">dass nach dem Klick auf den „Update Project“-Button </w:t>
      </w:r>
      <w:r w:rsidR="001B75BB">
        <w:t xml:space="preserve">im Hintergrund </w:t>
      </w:r>
      <w:r w:rsidR="00134AD7">
        <w:t>ein Prozess gestartet wird, bei dem das ausgewählte Proje</w:t>
      </w:r>
      <w:r w:rsidR="001B75BB">
        <w:t>kt aus der Projekten-Liste, gekennzeichnet durch</w:t>
      </w:r>
      <w:r w:rsidR="003D78A0">
        <w:t xml:space="preserve"> die Liste 2.5 in der Abbildung 20 des Kapitels 5.2</w:t>
      </w:r>
      <w:r w:rsidR="001B75BB">
        <w:t xml:space="preserve">.1, mit der Projekt-Schablone verglichen </w:t>
      </w:r>
      <w:r w:rsidR="001B75BB">
        <w:lastRenderedPageBreak/>
        <w:t>wird. Während dem Vergleich werden alle Dateien die aktualisierbar sind in der Liste, gekennzeichnet du</w:t>
      </w:r>
      <w:r w:rsidR="003D78A0">
        <w:t>rch die Liste 3.2 der Abbildung 22 des Kapitels 5.2</w:t>
      </w:r>
      <w:r w:rsidR="001B75BB">
        <w:t>.3, des Fensters für die Projektaktualisierung aufgelistet. Dieser Prozess benötigt Zeit</w:t>
      </w:r>
      <w:r w:rsidR="009607FF">
        <w:t xml:space="preserve">, weswegen die GUI, solange dieser Prozess läuft, auf einen Ladebildschirm wechselt. Nachdem der Vergleich zu Ende ist und alle aktualisierbaren Dateien in die Liste </w:t>
      </w:r>
      <w:r w:rsidR="003D4200">
        <w:t>eingetragen wurden, wechselt die GUI von dem Ladebildschirm auf das Fenster für die Projektaktualisierung.</w:t>
      </w:r>
    </w:p>
    <w:p w14:paraId="2B0E1B47" w14:textId="0757A557" w:rsidR="006E0047" w:rsidRDefault="006E0047" w:rsidP="001B3D38">
      <w:r>
        <w:t xml:space="preserve">Die Klasse </w:t>
      </w:r>
      <w:r w:rsidRPr="006E0047">
        <w:rPr>
          <w:i/>
          <w:iCs/>
        </w:rPr>
        <w:t>Loading_Screen</w:t>
      </w:r>
      <w:r>
        <w:t xml:space="preserve"> wird dazu verwendet, um den Ladebildschirm der GUI zu erstellen. </w:t>
      </w:r>
      <w:r w:rsidR="00635D12">
        <w:t>Dazu erstellt</w:t>
      </w:r>
      <w:r w:rsidR="003D78A0">
        <w:t>, wie in dem letzten Kapitel 5.3</w:t>
      </w:r>
      <w:r w:rsidR="00635D12">
        <w:t xml:space="preserve">.1 erklärt, die Klasse </w:t>
      </w:r>
      <w:r w:rsidR="00635D12" w:rsidRPr="00E20875">
        <w:rPr>
          <w:i/>
          <w:iCs/>
        </w:rPr>
        <w:t>App</w:t>
      </w:r>
      <w:r w:rsidR="00635D12">
        <w:t xml:space="preserve"> eine Instanz der Klasse </w:t>
      </w:r>
      <w:r w:rsidR="00635D12" w:rsidRPr="006E0047">
        <w:rPr>
          <w:i/>
          <w:iCs/>
        </w:rPr>
        <w:t>Loading_Screen</w:t>
      </w:r>
      <w:r w:rsidR="00635D12">
        <w:t xml:space="preserve"> und fügt diese der Instanz der Klasse </w:t>
      </w:r>
      <w:r w:rsidR="00635D12" w:rsidRPr="00E20875">
        <w:rPr>
          <w:i/>
          <w:iCs/>
        </w:rPr>
        <w:t>QStackedWidget</w:t>
      </w:r>
      <w:r w:rsidR="00635D12">
        <w:t xml:space="preserve"> hinzu. </w:t>
      </w:r>
      <w:r w:rsidR="00635D12" w:rsidRPr="006E0047">
        <w:rPr>
          <w:i/>
          <w:iCs/>
        </w:rPr>
        <w:t>Loading_Screen</w:t>
      </w:r>
      <w:r w:rsidR="00635D12">
        <w:rPr>
          <w:i/>
          <w:iCs/>
        </w:rPr>
        <w:t xml:space="preserve"> </w:t>
      </w:r>
      <w:r w:rsidR="00635D12" w:rsidRPr="00635D12">
        <w:t>ist dabei ein Kindelement der Klasse</w:t>
      </w:r>
      <w:r w:rsidR="00635D12">
        <w:rPr>
          <w:i/>
          <w:iCs/>
        </w:rPr>
        <w:t xml:space="preserve"> Screen</w:t>
      </w:r>
      <w:r w:rsidR="00635D12" w:rsidRPr="00635D12">
        <w:t>.</w:t>
      </w:r>
      <w:r w:rsidR="00635D12">
        <w:t xml:space="preserve"> Wenn der Prozess, der in dem vorherigen Abschnitt erklärt wurde, gestartet wird, wird der Index des Stacks der </w:t>
      </w:r>
      <w:r w:rsidR="00635D12" w:rsidRPr="00635D12">
        <w:rPr>
          <w:i/>
          <w:iCs/>
        </w:rPr>
        <w:t>QStackedWidget</w:t>
      </w:r>
      <w:r w:rsidR="00635D12">
        <w:t xml:space="preserve">-Instanz auf den Index des </w:t>
      </w:r>
      <w:r w:rsidR="00635D12" w:rsidRPr="00635D12">
        <w:rPr>
          <w:i/>
          <w:iCs/>
        </w:rPr>
        <w:t>Loading_Screens</w:t>
      </w:r>
      <w:r w:rsidR="00635D12">
        <w:t xml:space="preserve"> gewechselt, sodass die GUI den Ladebildschirm </w:t>
      </w:r>
      <w:r w:rsidR="001972EA">
        <w:t>anzeigt</w:t>
      </w:r>
      <w:r w:rsidR="00635D12">
        <w:t>.</w:t>
      </w:r>
    </w:p>
    <w:p w14:paraId="1CE9C0FB" w14:textId="00E5EAB8" w:rsidR="001972EA" w:rsidRDefault="0078458F" w:rsidP="001B3D38">
      <w:r>
        <w:t xml:space="preserve">Der </w:t>
      </w:r>
      <w:r w:rsidR="00884285">
        <w:t xml:space="preserve">beschriebene </w:t>
      </w:r>
      <w:r>
        <w:t xml:space="preserve">Prozess, bei dem das ausgewählte Projekt mit der Projekt-Schablone verglichen wird, wird nebenbei in einem neuen Thread gestartet. </w:t>
      </w:r>
      <w:r w:rsidR="0077665B">
        <w:t xml:space="preserve">Um den neuen Thread zu erzeugen, wird die Klasse </w:t>
      </w:r>
      <w:r w:rsidR="0077665B" w:rsidRPr="0077665B">
        <w:rPr>
          <w:i/>
          <w:iCs/>
        </w:rPr>
        <w:t>QThread</w:t>
      </w:r>
      <w:r w:rsidR="0077665B">
        <w:t xml:space="preserve"> benötigt</w:t>
      </w:r>
      <w:r w:rsidR="000A70CB">
        <w:t xml:space="preserve">. </w:t>
      </w:r>
      <w:r w:rsidR="00884285">
        <w:t xml:space="preserve">Eine Instanz dieser Klasse wird in </w:t>
      </w:r>
      <w:r w:rsidR="000A70CB">
        <w:t>d</w:t>
      </w:r>
      <w:r w:rsidR="00884285">
        <w:t>er</w:t>
      </w:r>
      <w:r w:rsidR="000A70CB">
        <w:t xml:space="preserve"> Klasse </w:t>
      </w:r>
      <w:r w:rsidR="000A70CB" w:rsidRPr="006F355D">
        <w:rPr>
          <w:i/>
          <w:iCs/>
        </w:rPr>
        <w:t>MainMenu_Screen</w:t>
      </w:r>
      <w:r w:rsidR="00884285">
        <w:rPr>
          <w:i/>
          <w:iCs/>
        </w:rPr>
        <w:t xml:space="preserve"> </w:t>
      </w:r>
      <w:r w:rsidR="00884285">
        <w:t>erzeugt</w:t>
      </w:r>
      <w:r w:rsidR="000A70CB">
        <w:t xml:space="preserve">, nachdem der „Update Project“-Button, gekennzeichnet durch </w:t>
      </w:r>
      <w:r w:rsidR="003D78A0">
        <w:t>den Button 3.6 in der Abbildung 20 des Kapitels 5.2</w:t>
      </w:r>
      <w:r w:rsidR="000A70CB">
        <w:t>.1, gedrückt wird</w:t>
      </w:r>
      <w:r w:rsidR="00884285">
        <w:t>.</w:t>
      </w:r>
      <w:r w:rsidR="00EF12C3">
        <w:t xml:space="preserve"> </w:t>
      </w:r>
      <w:r w:rsidR="00884285">
        <w:t xml:space="preserve">Anschließend erstellt die Klasse </w:t>
      </w:r>
      <w:r w:rsidR="00884285" w:rsidRPr="006F355D">
        <w:rPr>
          <w:i/>
          <w:iCs/>
        </w:rPr>
        <w:t>MainMenu_Screen</w:t>
      </w:r>
      <w:r w:rsidR="00884285">
        <w:rPr>
          <w:i/>
          <w:iCs/>
        </w:rPr>
        <w:t xml:space="preserve"> </w:t>
      </w:r>
      <w:r w:rsidR="00884285">
        <w:t xml:space="preserve">eine Instanz der Klasse </w:t>
      </w:r>
      <w:r w:rsidR="00884285" w:rsidRPr="00EF12C3">
        <w:rPr>
          <w:i/>
          <w:iCs/>
        </w:rPr>
        <w:t>Job</w:t>
      </w:r>
      <w:r w:rsidR="00884285">
        <w:t xml:space="preserve">, die bei ihrer Erstellung eine beliebige Anzahl von Funktionen übergeben bekommt. </w:t>
      </w:r>
      <w:r w:rsidR="00EF12C3">
        <w:t xml:space="preserve">Nach der Erstellung wird die </w:t>
      </w:r>
      <w:r w:rsidR="00EF12C3" w:rsidRPr="00EF12C3">
        <w:rPr>
          <w:i/>
          <w:iCs/>
        </w:rPr>
        <w:t>Job</w:t>
      </w:r>
      <w:r w:rsidR="00EF12C3">
        <w:t xml:space="preserve">-Instanz der </w:t>
      </w:r>
      <w:r w:rsidR="00EF12C3" w:rsidRPr="00EF12C3">
        <w:rPr>
          <w:i/>
          <w:iCs/>
        </w:rPr>
        <w:t>QThread</w:t>
      </w:r>
      <w:r w:rsidR="00EF12C3">
        <w:t xml:space="preserve">-Instanz zugewiesen, wodurch alle Aufgaben bzw. Funktionen, die der </w:t>
      </w:r>
      <w:r w:rsidR="00EF12C3" w:rsidRPr="00EF12C3">
        <w:rPr>
          <w:i/>
          <w:iCs/>
        </w:rPr>
        <w:t>Job</w:t>
      </w:r>
      <w:r w:rsidR="00EF12C3">
        <w:t xml:space="preserve">-Instanz übergeben wurde, ausgeführt werden. Solange diese Funktionen ausgeführt </w:t>
      </w:r>
      <w:r w:rsidR="001F3DA1">
        <w:t>werden,</w:t>
      </w:r>
      <w:r w:rsidR="00EF12C3">
        <w:t xml:space="preserve"> ist in der GUI der Ladebildschirm zusehen. Nachdem die Funktionen beendet wurden, schließt die Klasse </w:t>
      </w:r>
      <w:r w:rsidR="00EF12C3" w:rsidRPr="006F355D">
        <w:rPr>
          <w:i/>
          <w:iCs/>
        </w:rPr>
        <w:t>MainMenu_Screen</w:t>
      </w:r>
      <w:r w:rsidR="00EF12C3">
        <w:rPr>
          <w:i/>
          <w:iCs/>
        </w:rPr>
        <w:t xml:space="preserve"> </w:t>
      </w:r>
      <w:r w:rsidR="00EF12C3">
        <w:t>den Thread und wechselt das Fenster der GUI zu dem Fenster der Projektaktual</w:t>
      </w:r>
      <w:r w:rsidR="00E84963">
        <w:t>isierung, welches in Kapitel 5.2</w:t>
      </w:r>
      <w:r w:rsidR="00EF12C3">
        <w:t>.3 beschrieben wurde.</w:t>
      </w:r>
    </w:p>
    <w:p w14:paraId="0E91FD7B" w14:textId="6355B4BA" w:rsidR="003616C2" w:rsidRPr="00EF12C3" w:rsidRDefault="003616C2" w:rsidP="003616C2">
      <w:pPr>
        <w:pStyle w:val="berschrift2"/>
        <w:numPr>
          <w:ilvl w:val="1"/>
          <w:numId w:val="1"/>
        </w:numPr>
      </w:pPr>
      <w:bookmarkStart w:id="60" w:name="_Toc96525611"/>
      <w:r>
        <w:t>Zusammenfassung</w:t>
      </w:r>
      <w:bookmarkEnd w:id="60"/>
    </w:p>
    <w:p w14:paraId="70CECBC9" w14:textId="1FF6CBAF" w:rsidR="005F2432" w:rsidRDefault="003616C2" w:rsidP="001B3D38">
      <w:r>
        <w:t xml:space="preserve">In diesem Kapitel </w:t>
      </w:r>
      <w:r w:rsidR="0023713D" w:rsidRPr="00F24338">
        <w:t xml:space="preserve">wurde erklärt, wie die Software des </w:t>
      </w:r>
      <w:r>
        <w:t>P</w:t>
      </w:r>
      <w:r w:rsidR="0023713D" w:rsidRPr="00F24338">
        <w:t>rojekt-Konfigurators designt wurde.</w:t>
      </w:r>
    </w:p>
    <w:p w14:paraId="17011505" w14:textId="75CC3DB6" w:rsidR="005F2432" w:rsidRDefault="003616C2" w:rsidP="003616C2">
      <w:r>
        <w:t>Dazu wurde a</w:t>
      </w:r>
      <w:r w:rsidR="0023713D" w:rsidRPr="00F24338">
        <w:t>ls erstes der Aufbau der GUI erklärt, indem das Aussehen und die Funktionen jedes GUI-Fensters mithilfe von Skizzen erläutert wurde</w:t>
      </w:r>
      <w:r>
        <w:t>n</w:t>
      </w:r>
      <w:r w:rsidR="005F2432">
        <w:t>.</w:t>
      </w:r>
    </w:p>
    <w:p w14:paraId="5AFD6B12" w14:textId="19B656A5" w:rsidR="005F2432" w:rsidRDefault="005F2432" w:rsidP="003616C2">
      <w:r>
        <w:lastRenderedPageBreak/>
        <w:t>Als zweites</w:t>
      </w:r>
      <w:r w:rsidR="0023713D" w:rsidRPr="00F24338">
        <w:t xml:space="preserve"> wurde das Basis-Klassendiagramm </w:t>
      </w:r>
      <w:r w:rsidR="00F24338" w:rsidRPr="00F24338">
        <w:t>erklärt</w:t>
      </w:r>
      <w:r w:rsidR="0023713D" w:rsidRPr="00F24338">
        <w:t xml:space="preserve">, wodurch der grundlegende Aufbau der GUI </w:t>
      </w:r>
      <w:r w:rsidR="00F24338" w:rsidRPr="00F24338">
        <w:t>deutlich wurde</w:t>
      </w:r>
      <w:r w:rsidR="0023713D" w:rsidRPr="00F24338">
        <w:t xml:space="preserve">. </w:t>
      </w:r>
      <w:r>
        <w:t>Dadurch wurde außerdem</w:t>
      </w:r>
      <w:r w:rsidR="0023713D" w:rsidRPr="00F24338">
        <w:t xml:space="preserve"> wurde</w:t>
      </w:r>
      <w:r w:rsidR="00F24338" w:rsidRPr="00F24338">
        <w:t xml:space="preserve"> </w:t>
      </w:r>
      <w:r>
        <w:t>ersichtlich</w:t>
      </w:r>
      <w:r w:rsidR="0023713D" w:rsidRPr="00F24338">
        <w:t>, wieso die Klassen Frame, Screen und SubScreen existieren und wieso diese benötigt werden</w:t>
      </w:r>
      <w:r>
        <w:t>.</w:t>
      </w:r>
    </w:p>
    <w:p w14:paraId="7156D482" w14:textId="64C2BD5C" w:rsidR="001E7F2B" w:rsidRPr="00F24338" w:rsidRDefault="005F2432" w:rsidP="003616C2">
      <w:r>
        <w:t xml:space="preserve">Als </w:t>
      </w:r>
      <w:r w:rsidR="00A33656">
        <w:t>letztes</w:t>
      </w:r>
      <w:r w:rsidR="0023713D" w:rsidRPr="00F24338">
        <w:t xml:space="preserve"> </w:t>
      </w:r>
      <w:r w:rsidR="00F24338" w:rsidRPr="00F24338">
        <w:t>wurde</w:t>
      </w:r>
      <w:r w:rsidR="0023713D" w:rsidRPr="00F24338">
        <w:t xml:space="preserve"> das gesamte Klassendiagramm</w:t>
      </w:r>
      <w:r w:rsidR="00F24338" w:rsidRPr="00F24338">
        <w:t xml:space="preserve"> und </w:t>
      </w:r>
      <w:r w:rsidR="00A33656">
        <w:t>damit</w:t>
      </w:r>
      <w:r w:rsidR="00F24338" w:rsidRPr="00F24338">
        <w:t xml:space="preserve"> der Aufbau jedes Screens und SubScreens erklärt.</w:t>
      </w:r>
      <w:r w:rsidR="001E7F2B" w:rsidRPr="00F24338">
        <w:br w:type="page"/>
      </w:r>
    </w:p>
    <w:p w14:paraId="2B237D08" w14:textId="1954A6EC" w:rsidR="001E7F2B" w:rsidRDefault="001E7F2B" w:rsidP="00196E2A">
      <w:pPr>
        <w:pStyle w:val="berschrift1"/>
        <w:numPr>
          <w:ilvl w:val="0"/>
          <w:numId w:val="1"/>
        </w:numPr>
      </w:pPr>
      <w:bookmarkStart w:id="61" w:name="_Toc96525612"/>
      <w:r>
        <w:lastRenderedPageBreak/>
        <w:t xml:space="preserve">Implementierung </w:t>
      </w:r>
      <w:r w:rsidR="00B032B1">
        <w:t>der Software</w:t>
      </w:r>
      <w:bookmarkEnd w:id="61"/>
    </w:p>
    <w:p w14:paraId="3AD605B3" w14:textId="0B456A0E" w:rsidR="00125007" w:rsidRDefault="00125007" w:rsidP="00824F09">
      <w:r>
        <w:t xml:space="preserve">In diesem Kapitel wird erklärt, wie die </w:t>
      </w:r>
      <w:r w:rsidR="002537CD">
        <w:t xml:space="preserve">gesamte </w:t>
      </w:r>
      <w:r>
        <w:t>Software implementiert wurde.</w:t>
      </w:r>
      <w:r w:rsidR="00B1796C">
        <w:t xml:space="preserve"> </w:t>
      </w:r>
      <w:r w:rsidR="002537CD">
        <w:t xml:space="preserve">Dazu wird </w:t>
      </w:r>
      <w:r w:rsidR="00873F23">
        <w:t xml:space="preserve">als erstes </w:t>
      </w:r>
      <w:r w:rsidR="002537CD">
        <w:t xml:space="preserve">die intern gespeicherte Projekt-Schablone gezeigt und erklärt. </w:t>
      </w:r>
      <w:r w:rsidR="00873F23">
        <w:t>Als nächstes</w:t>
      </w:r>
      <w:r w:rsidR="002537CD">
        <w:t xml:space="preserve"> w</w:t>
      </w:r>
      <w:r w:rsidR="00A416AC">
        <w:t>ird beschrieben wie die Fenster</w:t>
      </w:r>
      <w:r w:rsidR="002537CD">
        <w:t xml:space="preserve"> </w:t>
      </w:r>
      <w:r w:rsidR="00A416AC">
        <w:t>inklusive ihrer</w:t>
      </w:r>
      <w:r w:rsidR="002537CD">
        <w:t xml:space="preserve"> Funktionen, die in Kapitel 5.1 erklärt wurden, </w:t>
      </w:r>
      <w:r w:rsidR="00A416AC">
        <w:t>implementiert wurden. Dabei werden alle Funktionen</w:t>
      </w:r>
      <w:r w:rsidR="00137BD5">
        <w:t xml:space="preserve"> </w:t>
      </w:r>
      <w:r w:rsidR="00767F0E">
        <w:t>mithilfe</w:t>
      </w:r>
      <w:r w:rsidR="00137BD5">
        <w:t xml:space="preserve"> verschiedener Flussdiagramme, detailliert erklärt.</w:t>
      </w:r>
    </w:p>
    <w:p w14:paraId="0B8074DA" w14:textId="51C8BCF4" w:rsidR="00824F09" w:rsidRDefault="00824F09" w:rsidP="00137BD5">
      <w:pPr>
        <w:pStyle w:val="berschrift2"/>
        <w:numPr>
          <w:ilvl w:val="1"/>
          <w:numId w:val="1"/>
        </w:numPr>
      </w:pPr>
      <w:bookmarkStart w:id="62" w:name="_Toc96525613"/>
      <w:r w:rsidRPr="00125007">
        <w:t>Interne Projekt</w:t>
      </w:r>
      <w:r w:rsidR="00137BD5">
        <w:t>-Schablone</w:t>
      </w:r>
      <w:bookmarkEnd w:id="62"/>
    </w:p>
    <w:p w14:paraId="0AA40800" w14:textId="5AC92FC1" w:rsidR="00767F0E" w:rsidRDefault="00882D68" w:rsidP="00767F0E">
      <w:r>
        <w:t xml:space="preserve">Für die Projekterstellung und die Projektaktualisierung wird eine Projekt-Schablone benötigt, </w:t>
      </w:r>
      <w:r w:rsidR="00AD4DB9">
        <w:t>auf dessen Basis Projekte erstellt bzw. aktualisiert werden können.</w:t>
      </w:r>
      <w:r w:rsidR="00887EB8">
        <w:t xml:space="preserve"> </w:t>
      </w:r>
      <w:r w:rsidR="00634E7E">
        <w:t xml:space="preserve">Die Schablone ist dabei intern in dem Projekt-Konfigurator gespeichert und besitzt eine </w:t>
      </w:r>
      <w:r w:rsidR="00DC448B">
        <w:t>vorgegebene</w:t>
      </w:r>
      <w:r w:rsidR="00634E7E">
        <w:t xml:space="preserve"> Verzeichnisstruktur. </w:t>
      </w:r>
    </w:p>
    <w:p w14:paraId="44300F1B" w14:textId="77777777" w:rsidR="00A416AC" w:rsidRDefault="00A416AC" w:rsidP="00A416AC">
      <w:pPr>
        <w:keepNext/>
        <w:jc w:val="center"/>
      </w:pPr>
      <w:r>
        <w:rPr>
          <w:noProof/>
          <w:lang w:eastAsia="de-DE"/>
        </w:rPr>
        <w:drawing>
          <wp:inline distT="0" distB="0" distL="0" distR="0" wp14:anchorId="3899E638" wp14:editId="0321D494">
            <wp:extent cx="3200400" cy="4752975"/>
            <wp:effectExtent l="0" t="0" r="0" b="9525"/>
            <wp:docPr id="11" name="Grafik 11"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isch enthält.&#10;&#10;Automatisch generierte Beschreibung"/>
                    <pic:cNvPicPr/>
                  </pic:nvPicPr>
                  <pic:blipFill>
                    <a:blip r:embed="rId44"/>
                    <a:stretch>
                      <a:fillRect/>
                    </a:stretch>
                  </pic:blipFill>
                  <pic:spPr>
                    <a:xfrm>
                      <a:off x="0" y="0"/>
                      <a:ext cx="3200400" cy="4752975"/>
                    </a:xfrm>
                    <a:prstGeom prst="rect">
                      <a:avLst/>
                    </a:prstGeom>
                  </pic:spPr>
                </pic:pic>
              </a:graphicData>
            </a:graphic>
          </wp:inline>
        </w:drawing>
      </w:r>
    </w:p>
    <w:p w14:paraId="760CAB22" w14:textId="7C41DB73" w:rsidR="00A416AC" w:rsidRDefault="00A416AC" w:rsidP="00A416AC">
      <w:pPr>
        <w:pStyle w:val="Beschriftung"/>
        <w:jc w:val="center"/>
      </w:pPr>
      <w:bookmarkStart w:id="63" w:name="_Toc96525529"/>
      <w:r>
        <w:t xml:space="preserve">Abbildung </w:t>
      </w:r>
      <w:fldSimple w:instr=" SEQ Abbildung \* ARABIC ">
        <w:r w:rsidR="00A82F32">
          <w:rPr>
            <w:noProof/>
          </w:rPr>
          <w:t>27</w:t>
        </w:r>
      </w:fldSimple>
      <w:r>
        <w:t>: Struktur der Projekt-Schablone</w:t>
      </w:r>
      <w:bookmarkEnd w:id="63"/>
    </w:p>
    <w:p w14:paraId="37439BB2" w14:textId="1886E8A4" w:rsidR="00A416AC" w:rsidRDefault="003D78A0" w:rsidP="00D51F8D">
      <w:r>
        <w:t>Die Abbildung 27</w:t>
      </w:r>
      <w:r w:rsidR="00887EB8">
        <w:t xml:space="preserve"> zeigt die Struktur der Projekt-Schablone. </w:t>
      </w:r>
      <w:r w:rsidR="00726B57">
        <w:t>Jedes Projekt, das mit dem Projekt-Konfigurator erstellt wird, wird auf Basis dieser Schablone erstellt. Allerdings</w:t>
      </w:r>
      <w:r w:rsidR="00C659D9">
        <w:t xml:space="preserve"> </w:t>
      </w:r>
      <w:r w:rsidR="00726B57">
        <w:lastRenderedPageBreak/>
        <w:t>werden für die Erstellung einige Informationen</w:t>
      </w:r>
      <w:r w:rsidR="00C659D9">
        <w:t xml:space="preserve">, welche in Kapitel 4 beschrieben wurden, </w:t>
      </w:r>
      <w:r w:rsidR="00726B57">
        <w:t>über das reale Projekt benötigt. Diese Informationen werden durch das Fenster für die Projekter</w:t>
      </w:r>
      <w:r>
        <w:t>stellung, welches in Kapitel 5.2</w:t>
      </w:r>
      <w:r w:rsidR="00726B57">
        <w:t xml:space="preserve">.2 beschrieben wurde, </w:t>
      </w:r>
      <w:r w:rsidR="00C659D9">
        <w:t>gesammelt. Im Folgenden wird erklärt</w:t>
      </w:r>
      <w:r w:rsidR="00DC4BFF">
        <w:t>,</w:t>
      </w:r>
      <w:r w:rsidR="00C659D9">
        <w:t xml:space="preserve"> welche Dateien der Schablone bei der Projekterstellung, mit den eingegebenen Informationen über das Projekt, konfiguriert werden:</w:t>
      </w:r>
    </w:p>
    <w:p w14:paraId="55F0E8BA" w14:textId="60BD5051" w:rsidR="00C659D9" w:rsidRPr="000D734B" w:rsidRDefault="0027721E" w:rsidP="00D51F8D">
      <w:r>
        <w:t>Der lange Projektname, welcher in das Texte</w:t>
      </w:r>
      <w:r w:rsidR="003D78A0">
        <w:t>ingabefeld 2.2 in der Abbildung 21</w:t>
      </w:r>
      <w:r>
        <w:t xml:space="preserve"> eingetragen werden muss, und die Projektbeschreibung, welche in das Texte</w:t>
      </w:r>
      <w:r w:rsidR="003D78A0">
        <w:t>ingabefeld 2.6 in der Abbildung 21</w:t>
      </w:r>
      <w:r>
        <w:t xml:space="preserve"> eingetragen werden muss, werden für die README Datei, gekennzeichnet durch die „RE</w:t>
      </w:r>
      <w:r w:rsidR="003D78A0">
        <w:t>ADME.md“-Datei in der Abbildung 27</w:t>
      </w:r>
      <w:r>
        <w:t>, verwendet.</w:t>
      </w:r>
    </w:p>
    <w:p w14:paraId="51A5B869" w14:textId="7EC439BE" w:rsidR="006B2696" w:rsidRPr="001A4952" w:rsidRDefault="006B2696" w:rsidP="00D51F8D">
      <w:r>
        <w:t>Der kurze Projektname, welcher in das Texte</w:t>
      </w:r>
      <w:r w:rsidR="003D78A0">
        <w:t>ingabefeld 2.4 in der Abbildung 21</w:t>
      </w:r>
      <w:r>
        <w:rPr>
          <w:b/>
          <w:bCs/>
        </w:rPr>
        <w:t xml:space="preserve"> </w:t>
      </w:r>
      <w:r>
        <w:t>eingetragen werden muss, wird für den Namen des erstellten Projektes verwendet. Das bedeutet, dass der Ordner, der bei der Erstellung im Dateisystem erstellt wird, nach dem kurzen Projektenname benannt ist</w:t>
      </w:r>
      <w:r w:rsidRPr="006214C4">
        <w:rPr>
          <w:b/>
          <w:bCs/>
        </w:rPr>
        <w:t>.</w:t>
      </w:r>
      <w:r w:rsidR="006214C4" w:rsidRPr="006214C4">
        <w:rPr>
          <w:b/>
          <w:bCs/>
        </w:rPr>
        <w:t xml:space="preserve"> </w:t>
      </w:r>
      <w:r w:rsidR="001A4952">
        <w:t>Außerdem wird der kurze Projektname, nach dem Build, als Name für das Bereitstellungspaket des Projektes verwendet.</w:t>
      </w:r>
    </w:p>
    <w:p w14:paraId="0E443DC1" w14:textId="6E41C42C" w:rsidR="00D70C08" w:rsidRDefault="00D70C08" w:rsidP="00D51F8D">
      <w:r>
        <w:t>Die Liste der Projekttypen, gekennzeichnet durch die Drop</w:t>
      </w:r>
      <w:r w:rsidR="003D78A0">
        <w:t>Down-Liste 3.2 in der Abbildung 21</w:t>
      </w:r>
      <w:r>
        <w:t xml:space="preserve">, setzt sich aus den </w:t>
      </w:r>
      <w:r w:rsidR="004A00AF">
        <w:t xml:space="preserve">Namen </w:t>
      </w:r>
      <w:r w:rsidR="003D78A0">
        <w:t>der Unterordner</w:t>
      </w:r>
      <w:r>
        <w:t xml:space="preserve"> </w:t>
      </w:r>
      <w:r w:rsidR="004A00AF">
        <w:t>zusammen, die sich in dem Quellen Order, gekennzeichnet durch den „S</w:t>
      </w:r>
      <w:r w:rsidR="003D78A0">
        <w:t>ources“-Ordner in der Abbildung 27</w:t>
      </w:r>
      <w:r w:rsidR="004A00AF">
        <w:t>, befinden. In jedem dieser Unterordner befindet sich eine „CMakeLists.txt“-Datei.</w:t>
      </w:r>
      <w:r w:rsidR="00A707A8">
        <w:t xml:space="preserve"> Bei der Projekterstellung wird der ausgewählte Projekttyp, also der entsprechende Unterordner der Schablone, dem realen Projekt als Projektmodul hinzugefügt. </w:t>
      </w:r>
      <w:r w:rsidR="00041AD0">
        <w:t>Das Projektmodul ist dabei ein Unterordner in dem realen Projekt, welcher nach dem Modulnamen, aus dem Texte</w:t>
      </w:r>
      <w:r w:rsidR="003D78A0">
        <w:t>ingabefeld 2.4 in der Abbildung 21</w:t>
      </w:r>
      <w:r w:rsidR="00041AD0">
        <w:t xml:space="preserve">, benannt ist. Dieser Modulname </w:t>
      </w:r>
      <w:r w:rsidR="004A00AF">
        <w:t xml:space="preserve">wird </w:t>
      </w:r>
      <w:r w:rsidR="00041AD0">
        <w:t xml:space="preserve">außerdem </w:t>
      </w:r>
      <w:r w:rsidR="004A00AF">
        <w:t>für die „CMakeLists.txt“-Datei</w:t>
      </w:r>
      <w:r w:rsidR="00041AD0">
        <w:t>.</w:t>
      </w:r>
    </w:p>
    <w:p w14:paraId="138F6ABC" w14:textId="01B05A74" w:rsidR="00E45BEA" w:rsidRDefault="00E45BEA" w:rsidP="00D51F8D">
      <w:r>
        <w:t>Die Liste der Lizenztypen, gekennzeichnet durch die Drop</w:t>
      </w:r>
      <w:r w:rsidR="003D78A0">
        <w:t>Down-Liste 3.6 in der Abbildung 21</w:t>
      </w:r>
      <w:r>
        <w:t>, setzt sich aus de</w:t>
      </w:r>
      <w:r w:rsidR="003D78A0">
        <w:t>n Namen der Unterordner</w:t>
      </w:r>
      <w:r>
        <w:t xml:space="preserve"> zusammen, die sich in dem Lizenzen Order, gekennzeichnet durch den „li</w:t>
      </w:r>
      <w:r w:rsidR="003D78A0">
        <w:t>censes“-Ordner in der Abbildung 27</w:t>
      </w:r>
      <w:r>
        <w:t xml:space="preserve">, befinden. In jedem dieser Unterordner befindet sich eine Textdatei der entsprechenden Lizenz. </w:t>
      </w:r>
      <w:r w:rsidR="00A707A8">
        <w:t>Bei der Projekterstellung wird die ausgewählte Lizenz, also die Textdatei des entsprechenden Unterordners der Schablone, dem realen Projekt hinzugefügt.</w:t>
      </w:r>
    </w:p>
    <w:p w14:paraId="3157729B" w14:textId="76B636F5" w:rsidR="00041AD0" w:rsidRDefault="00D51F8D" w:rsidP="00D51F8D">
      <w:r>
        <w:lastRenderedPageBreak/>
        <w:t>Die</w:t>
      </w:r>
      <w:r w:rsidR="00041AD0">
        <w:t xml:space="preserve"> Dateien </w:t>
      </w:r>
      <w:proofErr w:type="gramStart"/>
      <w:r w:rsidR="00206EC7">
        <w:t>„.clang</w:t>
      </w:r>
      <w:proofErr w:type="gramEnd"/>
      <w:r w:rsidR="00206EC7">
        <w:t>-format</w:t>
      </w:r>
      <w:r w:rsidR="00041AD0">
        <w:t>“</w:t>
      </w:r>
      <w:r w:rsidR="00206EC7">
        <w:t>, „.clang-tidy, „.gitignore“, „.gitlab-ci.yml“, „ci-variables.yml“, „conanfile.txt“ und „CONTRIBUTING.md“ aus der Proj</w:t>
      </w:r>
      <w:r w:rsidR="003D78A0">
        <w:t>ekt-Schablone, die in Abbildung</w:t>
      </w:r>
      <w:r w:rsidR="00DC4BFF">
        <w:t> </w:t>
      </w:r>
      <w:r w:rsidR="003D78A0">
        <w:t>27</w:t>
      </w:r>
      <w:r w:rsidR="00206EC7">
        <w:t xml:space="preserve"> dargestellt ist, sind vordefinierte Konfigurationsdateien. Diese werden bei der Projekterstellung nur </w:t>
      </w:r>
      <w:r>
        <w:t xml:space="preserve">dann </w:t>
      </w:r>
      <w:r w:rsidR="00206EC7">
        <w:t xml:space="preserve">für das </w:t>
      </w:r>
      <w:r>
        <w:t xml:space="preserve">neue </w:t>
      </w:r>
      <w:r w:rsidR="00206EC7">
        <w:t xml:space="preserve">Projekt miterstellt, wenn </w:t>
      </w:r>
      <w:r>
        <w:t>die entsprechenden Checkboxen, gekennzeichnet durch die Checkboxen 3.8, 3.10, 3.12, 3.14,</w:t>
      </w:r>
      <w:r w:rsidR="003D78A0">
        <w:t xml:space="preserve"> 3.16 und 3.18 in der Abbildung 21</w:t>
      </w:r>
      <w:r>
        <w:t xml:space="preserve">, markiert wurden. Wenn die Checkboxen nicht markiert wurden, werden diese Konfigurationsdateien </w:t>
      </w:r>
      <w:r w:rsidR="0023556D">
        <w:t>nicht in das neue Projekt übertragen.</w:t>
      </w:r>
    </w:p>
    <w:p w14:paraId="0D328862" w14:textId="190E7D7A" w:rsidR="00D70C08" w:rsidRDefault="00D70C08" w:rsidP="00D51F8D">
      <w:r>
        <w:t>Die Liste der Autoren, gekennzeichnet durch die Liste 4.4 in d</w:t>
      </w:r>
      <w:r w:rsidR="003D78A0">
        <w:t>er Abbildung 21</w:t>
      </w:r>
      <w:r>
        <w:t>, wird bei der Projekterstellung in die Autoren Datei, gekennzeichnet durch die „</w:t>
      </w:r>
      <w:r w:rsidR="003D78A0">
        <w:t>AUTHORS“-Datei in der Abbildung 27</w:t>
      </w:r>
      <w:r>
        <w:t>, übertragen.</w:t>
      </w:r>
      <w:r w:rsidR="0023556D">
        <w:t xml:space="preserve"> In der Projekt-Schablone ist diese Datei leer.</w:t>
      </w:r>
    </w:p>
    <w:p w14:paraId="59586E21" w14:textId="749F7E11" w:rsidR="00A22EAA" w:rsidRDefault="0023556D" w:rsidP="00D51F8D">
      <w:r>
        <w:t>Der Änderungsprotokoll Datei, gekennzeichnet durch die „CHANGELOG</w:t>
      </w:r>
      <w:r w:rsidR="003D78A0">
        <w:t>“-Datei in der Abbildung 27</w:t>
      </w:r>
      <w:r>
        <w:t>, wird bei der Projekterstellung das derzeitige Datum hinzugefügt. In der Projekt-Schablone ist diese Datei leer.</w:t>
      </w:r>
    </w:p>
    <w:p w14:paraId="5F2CFCD5" w14:textId="57F52D46" w:rsidR="0023556D" w:rsidRPr="006B2696" w:rsidRDefault="00A22EAA" w:rsidP="00A22EAA">
      <w:pPr>
        <w:spacing w:after="160" w:line="259" w:lineRule="auto"/>
        <w:jc w:val="left"/>
      </w:pPr>
      <w:r>
        <w:br w:type="page"/>
      </w:r>
    </w:p>
    <w:p w14:paraId="66C392B4" w14:textId="03D5ACE6" w:rsidR="00137BD5" w:rsidRDefault="00146816" w:rsidP="00137BD5">
      <w:pPr>
        <w:pStyle w:val="berschrift2"/>
        <w:numPr>
          <w:ilvl w:val="1"/>
          <w:numId w:val="1"/>
        </w:numPr>
      </w:pPr>
      <w:bookmarkStart w:id="64" w:name="_Toc96525614"/>
      <w:r>
        <w:lastRenderedPageBreak/>
        <w:t>Implementierung der Software</w:t>
      </w:r>
      <w:bookmarkEnd w:id="64"/>
    </w:p>
    <w:p w14:paraId="2C57CD82" w14:textId="0E9C9416" w:rsidR="0073062C" w:rsidRDefault="00CB4FC5" w:rsidP="00A22EAA">
      <w:r>
        <w:t>Nachdem die Skizzen und das Klassendiagramm fertiggestellt, die Programmiersprache, sowie das Framework für die GUI ausgewählt und die Projekt-Schablone erstellt wurde, konnte die Software implementiert werden. Im weitere</w:t>
      </w:r>
      <w:r w:rsidR="00C46A25">
        <w:t>n</w:t>
      </w:r>
      <w:r>
        <w:t xml:space="preserve"> Verlauf dieses Kapitels wird die Implementierung </w:t>
      </w:r>
      <w:r w:rsidR="005D341E">
        <w:t>jedes Fensters</w:t>
      </w:r>
      <w:r w:rsidR="00C46A25">
        <w:t xml:space="preserve"> beschrieben, sowie alle Funktionen der GUI, </w:t>
      </w:r>
      <w:r w:rsidR="00725622">
        <w:t xml:space="preserve">die in Kapitel 5.1 oberflächlich beschrieben wurden, </w:t>
      </w:r>
      <w:r w:rsidR="00C46A25">
        <w:t>mithilfe von Flussdiagrammen, detailliert erklärt.</w:t>
      </w:r>
    </w:p>
    <w:p w14:paraId="264DDE6D" w14:textId="10361AB5" w:rsidR="005D341E" w:rsidRDefault="005D341E" w:rsidP="005D341E">
      <w:pPr>
        <w:pStyle w:val="berschrift3"/>
        <w:numPr>
          <w:ilvl w:val="2"/>
          <w:numId w:val="1"/>
        </w:numPr>
      </w:pPr>
      <w:bookmarkStart w:id="65" w:name="_Toc96525615"/>
      <w:r>
        <w:t>Das Hauptmenü</w:t>
      </w:r>
      <w:bookmarkEnd w:id="65"/>
    </w:p>
    <w:p w14:paraId="039A46B7" w14:textId="37EF185B" w:rsidR="00144777" w:rsidRPr="006D74AD" w:rsidRDefault="006D74AD" w:rsidP="00B315C6">
      <w:r>
        <w:t xml:space="preserve">In diesem Kapitel wird erklärt wie das Hauptmenü, welches in dem Kapitel 5.2.1 erklärt wurde, in die Software implementiert wurde und </w:t>
      </w:r>
      <w:r w:rsidR="00306F50">
        <w:t>wie die</w:t>
      </w:r>
      <w:r>
        <w:t xml:space="preserve"> Funktionen </w:t>
      </w:r>
      <w:r w:rsidR="00306F50">
        <w:t xml:space="preserve">des Hauptmenüs </w:t>
      </w:r>
      <w:r>
        <w:t>im Detail funktionierten.</w:t>
      </w:r>
    </w:p>
    <w:p w14:paraId="3DA3D031" w14:textId="67ACB165" w:rsidR="0073062C" w:rsidRDefault="00144777" w:rsidP="0073062C">
      <w:pPr>
        <w:keepNext/>
      </w:pPr>
      <w:r>
        <w:rPr>
          <w:noProof/>
          <w:lang w:eastAsia="de-DE"/>
        </w:rPr>
        <w:drawing>
          <wp:anchor distT="0" distB="0" distL="114300" distR="114300" simplePos="0" relativeHeight="251663360" behindDoc="0" locked="0" layoutInCell="1" allowOverlap="1" wp14:anchorId="298D00C9" wp14:editId="671E59F0">
            <wp:simplePos x="0" y="0"/>
            <wp:positionH relativeFrom="margin">
              <wp:align>center</wp:align>
            </wp:positionH>
            <wp:positionV relativeFrom="paragraph">
              <wp:posOffset>1104900</wp:posOffset>
            </wp:positionV>
            <wp:extent cx="219075" cy="219075"/>
            <wp:effectExtent l="0" t="0" r="9525" b="9525"/>
            <wp:wrapNone/>
            <wp:docPr id="20" name="Grafik 20" descr="Marke 4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Marke 4 mit einfarbiger Füllung"/>
                    <pic:cNvPicPr/>
                  </pic:nvPicPr>
                  <pic:blipFill>
                    <a:blip r:embed="rId45"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46"/>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Pr>
          <w:noProof/>
          <w:lang w:eastAsia="de-DE"/>
        </w:rPr>
        <w:drawing>
          <wp:anchor distT="0" distB="0" distL="114300" distR="114300" simplePos="0" relativeHeight="251661312" behindDoc="0" locked="0" layoutInCell="1" allowOverlap="1" wp14:anchorId="7BB4E4CD" wp14:editId="10DE990A">
            <wp:simplePos x="0" y="0"/>
            <wp:positionH relativeFrom="margin">
              <wp:posOffset>4853305</wp:posOffset>
            </wp:positionH>
            <wp:positionV relativeFrom="paragraph">
              <wp:posOffset>352425</wp:posOffset>
            </wp:positionV>
            <wp:extent cx="219075" cy="219075"/>
            <wp:effectExtent l="0" t="0" r="9525" b="9525"/>
            <wp:wrapNone/>
            <wp:docPr id="23" name="Grafik 23" descr="Abzeichen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descr="Abzeichen mit einfarbiger Füllung"/>
                    <pic:cNvPicPr/>
                  </pic:nvPicPr>
                  <pic:blipFill>
                    <a:blip r:embed="rId47"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48"/>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sidR="001A4886">
        <w:rPr>
          <w:noProof/>
          <w:lang w:eastAsia="de-DE"/>
        </w:rPr>
        <w:drawing>
          <wp:anchor distT="0" distB="0" distL="114300" distR="114300" simplePos="0" relativeHeight="251660288" behindDoc="0" locked="0" layoutInCell="1" allowOverlap="1" wp14:anchorId="40B29EDE" wp14:editId="0A2ABABF">
            <wp:simplePos x="0" y="0"/>
            <wp:positionH relativeFrom="margin">
              <wp:align>center</wp:align>
            </wp:positionH>
            <wp:positionV relativeFrom="paragraph">
              <wp:posOffset>361315</wp:posOffset>
            </wp:positionV>
            <wp:extent cx="219075" cy="219075"/>
            <wp:effectExtent l="0" t="0" r="9525" b="9525"/>
            <wp:wrapNone/>
            <wp:docPr id="24" name="Grafik 24" descr="Marke 1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Marke 1 mit einfarbiger Füllung"/>
                    <pic:cNvPicPr/>
                  </pic:nvPicPr>
                  <pic:blipFill>
                    <a:blip r:embed="rId4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50"/>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sidR="001A4886">
        <w:rPr>
          <w:noProof/>
          <w:lang w:eastAsia="de-DE"/>
        </w:rPr>
        <w:drawing>
          <wp:anchor distT="0" distB="0" distL="114300" distR="114300" simplePos="0" relativeHeight="251662336" behindDoc="0" locked="0" layoutInCell="1" allowOverlap="1" wp14:anchorId="2FADE2E3" wp14:editId="43E3C4B4">
            <wp:simplePos x="0" y="0"/>
            <wp:positionH relativeFrom="column">
              <wp:posOffset>5234305</wp:posOffset>
            </wp:positionH>
            <wp:positionV relativeFrom="paragraph">
              <wp:posOffset>351790</wp:posOffset>
            </wp:positionV>
            <wp:extent cx="219075" cy="219075"/>
            <wp:effectExtent l="0" t="0" r="9525" b="9525"/>
            <wp:wrapNone/>
            <wp:docPr id="22" name="Grafik 22" descr="Marke 3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Marke 3 mit einfarbiger Füllung"/>
                    <pic:cNvPicPr/>
                  </pic:nvPicPr>
                  <pic:blipFill>
                    <a:blip r:embed="rId5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52"/>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sidR="00D32DA5">
        <w:rPr>
          <w:noProof/>
          <w:lang w:eastAsia="de-DE"/>
        </w:rPr>
        <w:drawing>
          <wp:inline distT="0" distB="0" distL="0" distR="0" wp14:anchorId="20B6540F" wp14:editId="4FD21405">
            <wp:extent cx="5724525" cy="396240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71C7F920" w14:textId="383798DB" w:rsidR="0073062C" w:rsidRPr="005D341E" w:rsidRDefault="0073062C" w:rsidP="0073062C">
      <w:pPr>
        <w:pStyle w:val="Beschriftung"/>
        <w:rPr>
          <w:b/>
          <w:bCs/>
        </w:rPr>
      </w:pPr>
      <w:bookmarkStart w:id="66" w:name="_Toc96525530"/>
      <w:r>
        <w:t xml:space="preserve">Abbildung </w:t>
      </w:r>
      <w:fldSimple w:instr=" SEQ Abbildung \* ARABIC ">
        <w:r w:rsidR="00A82F32">
          <w:rPr>
            <w:noProof/>
          </w:rPr>
          <w:t>28</w:t>
        </w:r>
      </w:fldSimple>
      <w:r>
        <w:t>: Implementierung des Hauptmenüs</w:t>
      </w:r>
      <w:bookmarkEnd w:id="66"/>
    </w:p>
    <w:p w14:paraId="03C25296" w14:textId="38B70546" w:rsidR="00716561" w:rsidRDefault="00D72EEF" w:rsidP="00B315C6">
      <w:r>
        <w:t>Die Abbildung 28</w:t>
      </w:r>
      <w:r w:rsidR="00D361F2">
        <w:t xml:space="preserve"> zeigt ein Screenshot des Hauptmenüs</w:t>
      </w:r>
      <w:r w:rsidR="00716561">
        <w:t>. Dabei ist zusehen, dass das Haupt</w:t>
      </w:r>
      <w:r>
        <w:t>menü nach Vorlage der Abbildung 20</w:t>
      </w:r>
      <w:r w:rsidR="00716561">
        <w:t xml:space="preserve"> des Kapitels 5.2.1 implementiert wurde, da der Aufbau des Fensters und die </w:t>
      </w:r>
      <w:r w:rsidR="009456A5">
        <w:t>Benennung</w:t>
      </w:r>
      <w:r w:rsidR="00716561">
        <w:t xml:space="preserve"> der Widgets </w:t>
      </w:r>
      <w:r w:rsidR="009456A5">
        <w:t xml:space="preserve">unverändert </w:t>
      </w:r>
      <w:r w:rsidR="000A10AA">
        <w:t xml:space="preserve">von </w:t>
      </w:r>
      <w:r>
        <w:t>der Abbildung 20</w:t>
      </w:r>
      <w:r w:rsidR="009456A5">
        <w:t xml:space="preserve"> </w:t>
      </w:r>
      <w:r w:rsidR="000A10AA">
        <w:t>übernommen</w:t>
      </w:r>
      <w:r w:rsidR="009456A5">
        <w:t xml:space="preserve"> wurde</w:t>
      </w:r>
      <w:r w:rsidR="000A10AA">
        <w:t>n</w:t>
      </w:r>
      <w:r w:rsidR="009456A5">
        <w:t xml:space="preserve">. </w:t>
      </w:r>
      <w:r w:rsidR="00716561">
        <w:t>Im Folgenden wird mithilfe eines Flussdiagramms der Suchmechanismus für existierende Projekte erklärt</w:t>
      </w:r>
      <w:r w:rsidR="00B032B1">
        <w:t>.</w:t>
      </w:r>
    </w:p>
    <w:p w14:paraId="7D72BAE3" w14:textId="1F4DA405" w:rsidR="003E78DC" w:rsidRDefault="003E78DC" w:rsidP="00B315C6">
      <w:r>
        <w:lastRenderedPageBreak/>
        <w:t xml:space="preserve">Um den Suchmechanismus zu starten, </w:t>
      </w:r>
      <w:r w:rsidR="00FA1BCC">
        <w:t>sollte</w:t>
      </w:r>
      <w:r>
        <w:t xml:space="preserve"> </w:t>
      </w:r>
      <w:r w:rsidR="00677B2C">
        <w:t>als erstes</w:t>
      </w:r>
      <w:r>
        <w:t xml:space="preserve"> </w:t>
      </w:r>
      <w:r w:rsidR="00677B2C">
        <w:t>der</w:t>
      </w:r>
      <w:r>
        <w:t xml:space="preserve"> Pfad </w:t>
      </w:r>
      <w:r w:rsidR="00677B2C">
        <w:t>eines Ordners, in dem sich</w:t>
      </w:r>
      <w:r w:rsidR="00E86A05">
        <w:t xml:space="preserve"> </w:t>
      </w:r>
      <w:r w:rsidR="00677B2C">
        <w:t xml:space="preserve">existierende Projekte befinden, </w:t>
      </w:r>
      <w:r>
        <w:t>in d</w:t>
      </w:r>
      <w:r w:rsidR="004C64E3">
        <w:t>as Texteingabefeld, gekennzeichnet durc</w:t>
      </w:r>
      <w:r w:rsidR="00D72EEF">
        <w:t>h die Nummer 1 in der Abbildung 28</w:t>
      </w:r>
      <w:r w:rsidR="004C64E3">
        <w:t xml:space="preserve">, eingetragen werden. Dies kann manuell </w:t>
      </w:r>
      <w:r w:rsidR="009933AA">
        <w:t>durchgeführt werden oder durch Benutzung eines Ordner-Dialogs. Dieser wird durch den Klick auf den Button mit dem Ordner-Icon, gekennzeichnet durc</w:t>
      </w:r>
      <w:r w:rsidR="00D72EEF">
        <w:t>h die Nummer 2 in der Abbildung 28</w:t>
      </w:r>
      <w:r w:rsidR="009933AA">
        <w:t xml:space="preserve">, geöffnet. Intern wird dadurch die Methode </w:t>
      </w:r>
      <w:r w:rsidR="009933AA" w:rsidRPr="009933AA">
        <w:rPr>
          <w:i/>
          <w:iCs/>
        </w:rPr>
        <w:t>getExistingDirectory()</w:t>
      </w:r>
      <w:r w:rsidR="009933AA">
        <w:rPr>
          <w:i/>
          <w:iCs/>
        </w:rPr>
        <w:t xml:space="preserve"> </w:t>
      </w:r>
      <w:r w:rsidR="009933AA">
        <w:t xml:space="preserve">der Qt spezifischen Klasse </w:t>
      </w:r>
      <w:r w:rsidR="009933AA" w:rsidRPr="009933AA">
        <w:rPr>
          <w:i/>
          <w:iCs/>
        </w:rPr>
        <w:t xml:space="preserve">QFileDialog </w:t>
      </w:r>
      <w:r w:rsidR="009933AA">
        <w:t xml:space="preserve">aufgerufen, durch die sich ein </w:t>
      </w:r>
      <w:r w:rsidR="00677B2C">
        <w:t xml:space="preserve">klassischer </w:t>
      </w:r>
      <w:r w:rsidR="009933AA">
        <w:t>Ordner- bzw. Datei-Dialog öffnet</w:t>
      </w:r>
      <w:r w:rsidR="00677B2C">
        <w:t>, mit dem der entsprechende Pfad ausgewählt und bestätigt werden kann.</w:t>
      </w:r>
    </w:p>
    <w:p w14:paraId="674F0E8F" w14:textId="13EC70F8" w:rsidR="001A4886" w:rsidRDefault="001A4886" w:rsidP="00B315C6">
      <w:r>
        <w:t>Nachdem der Pfad eingeben wurde, kann der Suchmechanismus durch den „Search“-Button, gekennzeichnet d</w:t>
      </w:r>
      <w:r w:rsidR="00D72EEF">
        <w:t>urch die Nummer 3 der Abbildung 28</w:t>
      </w:r>
      <w:r>
        <w:t>, gestartet werden.</w:t>
      </w:r>
    </w:p>
    <w:p w14:paraId="7498F0E1" w14:textId="3046620F" w:rsidR="00732BE0" w:rsidRDefault="00417D4D" w:rsidP="00732BE0">
      <w:pPr>
        <w:keepNext/>
      </w:pPr>
      <w:r>
        <w:rPr>
          <w:noProof/>
          <w:lang w:eastAsia="de-DE"/>
        </w:rPr>
        <w:drawing>
          <wp:inline distT="0" distB="0" distL="0" distR="0" wp14:anchorId="744EF8DC" wp14:editId="158BD3BB">
            <wp:extent cx="5704840" cy="2974975"/>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04840" cy="2974975"/>
                    </a:xfrm>
                    <a:prstGeom prst="rect">
                      <a:avLst/>
                    </a:prstGeom>
                    <a:noFill/>
                    <a:ln>
                      <a:noFill/>
                    </a:ln>
                  </pic:spPr>
                </pic:pic>
              </a:graphicData>
            </a:graphic>
          </wp:inline>
        </w:drawing>
      </w:r>
    </w:p>
    <w:p w14:paraId="343EED5E" w14:textId="564E0885" w:rsidR="00732BE0" w:rsidRPr="009933AA" w:rsidRDefault="00732BE0" w:rsidP="00732BE0">
      <w:pPr>
        <w:pStyle w:val="Beschriftung"/>
      </w:pPr>
      <w:bookmarkStart w:id="67" w:name="_Toc96525531"/>
      <w:r>
        <w:t xml:space="preserve">Abbildung </w:t>
      </w:r>
      <w:fldSimple w:instr=" SEQ Abbildung \* ARABIC ">
        <w:r w:rsidR="00A82F32">
          <w:rPr>
            <w:noProof/>
          </w:rPr>
          <w:t>29</w:t>
        </w:r>
      </w:fldSimple>
      <w:r>
        <w:t>: Flussdiagram für den Suchmechanismus</w:t>
      </w:r>
      <w:bookmarkEnd w:id="67"/>
    </w:p>
    <w:p w14:paraId="02100137" w14:textId="70647E7F" w:rsidR="00CA1E6C" w:rsidRDefault="00D72EEF" w:rsidP="00B315C6">
      <w:r>
        <w:t xml:space="preserve">In der Abbildung </w:t>
      </w:r>
      <w:r w:rsidR="00DF1206">
        <w:t>29</w:t>
      </w:r>
      <w:r w:rsidR="003E78DC">
        <w:t xml:space="preserve"> ist der Ablauf des Suchmechanismus dargestellt. </w:t>
      </w:r>
      <w:r w:rsidR="00B032B1">
        <w:t xml:space="preserve">Dieser kann in </w:t>
      </w:r>
      <w:r w:rsidR="0077776C">
        <w:t>drei</w:t>
      </w:r>
      <w:r w:rsidR="00B032B1">
        <w:t xml:space="preserve"> Teilschritten erklärt werden:</w:t>
      </w:r>
    </w:p>
    <w:p w14:paraId="2CDFA091" w14:textId="3A1AC0C7" w:rsidR="00B032B1" w:rsidRDefault="00CA1E6C" w:rsidP="00B315C6">
      <w:r>
        <w:t>Im ersten Teilschritt</w:t>
      </w:r>
      <w:r w:rsidR="00D1207B">
        <w:t xml:space="preserve">, der mit der Operation "Get entered input value from GUI" beginnt und mit "Check if path contains subdirectories" </w:t>
      </w:r>
      <w:r w:rsidR="00D72EEF">
        <w:t>in der Abbildung 29</w:t>
      </w:r>
      <w:r w:rsidR="00383A1A">
        <w:t xml:space="preserve"> </w:t>
      </w:r>
      <w:r w:rsidR="00D1207B">
        <w:t>endet,</w:t>
      </w:r>
      <w:r>
        <w:t xml:space="preserve"> wird geprüft, ob </w:t>
      </w:r>
      <w:r w:rsidR="007877AB">
        <w:t>der eingegebene Wert</w:t>
      </w:r>
      <w:r w:rsidR="002F3ECE">
        <w:t>, der in das</w:t>
      </w:r>
      <w:r w:rsidR="007877AB">
        <w:t xml:space="preserve"> Texteingabefeld, gekennzeichnet durc</w:t>
      </w:r>
      <w:r w:rsidR="00D72EEF">
        <w:t>h die Nummer 1 in der Abbildung 28</w:t>
      </w:r>
      <w:r w:rsidR="007877AB">
        <w:t xml:space="preserve">, </w:t>
      </w:r>
      <w:r w:rsidR="002F3ECE">
        <w:t xml:space="preserve">eingegeben wurde, </w:t>
      </w:r>
      <w:r>
        <w:t>ein Pfad zu einem Ordner</w:t>
      </w:r>
      <w:r w:rsidR="00A45CD5">
        <w:t>,</w:t>
      </w:r>
      <w:r>
        <w:t xml:space="preserve"> </w:t>
      </w:r>
      <w:r w:rsidR="00A45CD5">
        <w:t>mit</w:t>
      </w:r>
      <w:r>
        <w:t xml:space="preserve"> weitere</w:t>
      </w:r>
      <w:r w:rsidR="00A45CD5">
        <w:t>n</w:t>
      </w:r>
      <w:r>
        <w:t xml:space="preserve"> Unterordner</w:t>
      </w:r>
      <w:r w:rsidR="00A45CD5">
        <w:t>n</w:t>
      </w:r>
      <w:r>
        <w:t xml:space="preserve"> </w:t>
      </w:r>
      <w:r w:rsidR="00A45CD5">
        <w:t>ist</w:t>
      </w:r>
      <w:r>
        <w:t>.</w:t>
      </w:r>
      <w:r w:rsidR="00A45CD5">
        <w:t xml:space="preserve"> </w:t>
      </w:r>
      <w:r w:rsidR="002F3ECE">
        <w:t xml:space="preserve">Dazu wird der Wert intern als String gespeichert </w:t>
      </w:r>
      <w:r w:rsidR="003140D8">
        <w:t>und anschließend auf vier Kriterien überprüft. Bei der ersten Prüfung wird kontrolliert, ob der eingegeben</w:t>
      </w:r>
      <w:r w:rsidR="0034299F">
        <w:t>e</w:t>
      </w:r>
      <w:r w:rsidR="003140D8">
        <w:t xml:space="preserve"> Wer</w:t>
      </w:r>
      <w:r w:rsidR="0034299F">
        <w:t xml:space="preserve">t ein leerer String ist, also ob der Nutzer etwas in das </w:t>
      </w:r>
      <w:r w:rsidR="0034299F">
        <w:lastRenderedPageBreak/>
        <w:t xml:space="preserve">Texteingabefeld eingegeben hat. Ist der String nicht leer, wird bei der zweiten Prüfung kontrolliert, ob der String ein Pfad zu einem Ordner ist. </w:t>
      </w:r>
      <w:r>
        <w:t>Wenn dies der Fall ist, wird als drittes kontrolliert, ob der Ordner, zu dem der eingegebene Pfad führt, leer ist. Ist der Ordner nicht leer, wird als letztes geprüft, ob der Ordner weitere Unterorder enthält.</w:t>
      </w:r>
      <w:r w:rsidR="00A45CD5">
        <w:t xml:space="preserve"> Wenn eines dieser Überprüfungen fehlschlägt, d.h. der String entweder leer ist, kein Pfad zu einem Ordner ist, der Ordner leer ist oder der Ordner keine weiteren Unterordner enthält, </w:t>
      </w:r>
      <w:r w:rsidR="00CB7B3D">
        <w:t xml:space="preserve">erscheint </w:t>
      </w:r>
      <w:r w:rsidR="00A45CD5">
        <w:t xml:space="preserve">auf dem Hauptmenü der GUI </w:t>
      </w:r>
      <w:r w:rsidR="00CB7B3D">
        <w:t xml:space="preserve">eine Error-Nachricht mit dem Grund des Fehlschlags. Nachdem dies passiert ist, wird </w:t>
      </w:r>
      <w:r w:rsidR="00A45CD5">
        <w:t>der weitere Verlauf des Suchmechanismus</w:t>
      </w:r>
      <w:r w:rsidR="00CB7B3D">
        <w:t xml:space="preserve"> </w:t>
      </w:r>
      <w:r w:rsidR="00A45CD5">
        <w:t>gestoppt</w:t>
      </w:r>
      <w:r w:rsidR="0091512B">
        <w:t>.</w:t>
      </w:r>
    </w:p>
    <w:p w14:paraId="0C0926EB" w14:textId="240A7A65" w:rsidR="0091512B" w:rsidRDefault="0091512B" w:rsidP="00B315C6">
      <w:r>
        <w:t>Wenn die Überprüfungen erfolgreich waren, der eingegeben Wert also ein Pfad zu einem Ordner mit weiteren Unterordnern ist, wird der zweite Teilschritt des Suchungsmechanismus ausgelöst.</w:t>
      </w:r>
      <w:r w:rsidR="00BC6DC9">
        <w:t xml:space="preserve"> In dem zweiten Teilschritt</w:t>
      </w:r>
      <w:r w:rsidR="00D1207B">
        <w:t>, der mit der Operation "Get all subdirectories from entered path" beginnt und mit "</w:t>
      </w:r>
      <w:r w:rsidR="00C37C2B">
        <w:t>Add name of Project to List Widget</w:t>
      </w:r>
      <w:r w:rsidR="00D1207B">
        <w:t xml:space="preserve">" </w:t>
      </w:r>
      <w:r w:rsidR="00D72EEF">
        <w:t>in der Abbildung 29</w:t>
      </w:r>
      <w:r w:rsidR="00383A1A">
        <w:t xml:space="preserve"> </w:t>
      </w:r>
      <w:r w:rsidR="00D1207B">
        <w:t>endet,</w:t>
      </w:r>
      <w:r w:rsidR="00BC6DC9">
        <w:t xml:space="preserve"> wird überprüft, ob eines der Unterordner des Hauptordners, ein existierendes C++-Projekt ist, welches </w:t>
      </w:r>
      <w:r w:rsidR="000A567B">
        <w:t>dadurch in d</w:t>
      </w:r>
      <w:r w:rsidR="006D4296">
        <w:t>as</w:t>
      </w:r>
      <w:r w:rsidR="00BC6DC9">
        <w:t xml:space="preserve"> Liste</w:t>
      </w:r>
      <w:r w:rsidR="006D4296">
        <w:t>n-Widget</w:t>
      </w:r>
      <w:r w:rsidR="00BC6DC9">
        <w:t>, gekennzeichnet durc</w:t>
      </w:r>
      <w:r w:rsidR="00D72EEF">
        <w:t>h die Nummer 4 in der Abbildung 28</w:t>
      </w:r>
      <w:r w:rsidR="00BC6DC9">
        <w:t>, angezeigt w</w:t>
      </w:r>
      <w:r w:rsidR="000A567B">
        <w:t>ird</w:t>
      </w:r>
      <w:r w:rsidR="00BC6DC9">
        <w:t xml:space="preserve">. Dazu </w:t>
      </w:r>
      <w:r w:rsidR="000A567B">
        <w:t>wird intern zuerst eine Liste aller Unterordner des Hauptordners generiert. Diese Liste besteht dabei aus den Namen der Unterordner</w:t>
      </w:r>
      <w:r w:rsidR="00381909">
        <w:t xml:space="preserve">, welche der Liste als Strings hinzugefügt wurden. Anschließend wird </w:t>
      </w:r>
      <w:r w:rsidR="0072395D">
        <w:t xml:space="preserve">in einer doppelten </w:t>
      </w:r>
      <w:r w:rsidR="0072395D" w:rsidRPr="003F6CFE">
        <w:rPr>
          <w:i/>
          <w:iCs/>
        </w:rPr>
        <w:t>for-Schleife</w:t>
      </w:r>
      <w:r w:rsidR="0072395D">
        <w:t xml:space="preserve"> überprüft, ob die Unterordner der Liste C++-Projekte sind. Dazu wird in der ersten </w:t>
      </w:r>
      <w:r w:rsidR="0072395D" w:rsidRPr="003F6CFE">
        <w:rPr>
          <w:i/>
          <w:iCs/>
        </w:rPr>
        <w:t>for-Schleife</w:t>
      </w:r>
      <w:r w:rsidR="0072395D">
        <w:t xml:space="preserve"> </w:t>
      </w:r>
      <w:r w:rsidR="00381909">
        <w:t>die Liste</w:t>
      </w:r>
      <w:r w:rsidR="00CA0018">
        <w:t>,</w:t>
      </w:r>
      <w:r w:rsidR="00381909">
        <w:t xml:space="preserve"> mit den Namen der Unterordner</w:t>
      </w:r>
      <w:r w:rsidR="00CA0018">
        <w:t>,</w:t>
      </w:r>
      <w:r w:rsidR="00381909">
        <w:t xml:space="preserve"> durchiteriert. Bei jeder Iteration </w:t>
      </w:r>
      <w:r w:rsidR="00CA0018">
        <w:t>wird der Pfad zu dem jeweiligen Unterordner gebildet, um nachfolgend den Inhalt dieses Unterordnens in einer zweiten Liste zu speichern.</w:t>
      </w:r>
      <w:r w:rsidR="003E6D81">
        <w:t xml:space="preserve"> Die zweite Liste besteht dabei aus den Namen der Unterordner und Dateien, des jeweiligen Unterordners der ersten Liste. Nachdem die zweite </w:t>
      </w:r>
      <w:r w:rsidR="00383A1A">
        <w:t>Liste</w:t>
      </w:r>
      <w:r w:rsidR="003E6D81">
        <w:t xml:space="preserve"> erstellt wurde, wird diese </w:t>
      </w:r>
      <w:r w:rsidR="0072395D">
        <w:t xml:space="preserve">in der zweiten </w:t>
      </w:r>
      <w:r w:rsidR="0072395D" w:rsidRPr="003F6CFE">
        <w:rPr>
          <w:i/>
          <w:iCs/>
        </w:rPr>
        <w:t>for-Schleife</w:t>
      </w:r>
      <w:r w:rsidR="0072395D">
        <w:t xml:space="preserve"> </w:t>
      </w:r>
      <w:r w:rsidR="003E6D81">
        <w:t xml:space="preserve">ebenfalls durch iteriert, </w:t>
      </w:r>
      <w:r w:rsidR="0077776C">
        <w:t>wobei</w:t>
      </w:r>
      <w:r w:rsidR="003E6D81">
        <w:t xml:space="preserve"> überprüft</w:t>
      </w:r>
      <w:r w:rsidR="0077776C">
        <w:t xml:space="preserve"> wird</w:t>
      </w:r>
      <w:r w:rsidR="003E6D81">
        <w:t xml:space="preserve">, ob sich in dieser Liste eine </w:t>
      </w:r>
      <w:r w:rsidR="00A018EF">
        <w:t>JSON-</w:t>
      </w:r>
      <w:r w:rsidR="003E6D81">
        <w:t>Datei</w:t>
      </w:r>
      <w:r w:rsidR="00A018EF">
        <w:t>,</w:t>
      </w:r>
      <w:r w:rsidR="003E6D81">
        <w:t xml:space="preserve"> </w:t>
      </w:r>
      <w:r w:rsidR="00A018EF">
        <w:t xml:space="preserve">mit den Metadaten des Projektes, </w:t>
      </w:r>
      <w:r w:rsidR="003E6D81">
        <w:t xml:space="preserve">befindet. </w:t>
      </w:r>
      <w:r w:rsidR="00A018EF">
        <w:t>Falls dies der Falls ist, bedeutet das, dass der Unterordner aus der ersten Liste ein C++-Projekt ist. Dadurch wird der Name dieses Unterordnens de</w:t>
      </w:r>
      <w:r w:rsidR="006D4296">
        <w:t>m</w:t>
      </w:r>
      <w:r w:rsidR="00A018EF">
        <w:t xml:space="preserve"> Liste</w:t>
      </w:r>
      <w:r w:rsidR="006D4296">
        <w:t>n-Widget</w:t>
      </w:r>
      <w:r w:rsidR="00A018EF">
        <w:t xml:space="preserve"> im Hauptmenü, gekennzeichnet durc</w:t>
      </w:r>
      <w:r w:rsidR="00D72EEF">
        <w:t>h die Nummer 4 in der Abbildung 28</w:t>
      </w:r>
      <w:r w:rsidR="00A018EF">
        <w:rPr>
          <w:b/>
          <w:bCs/>
        </w:rPr>
        <w:t xml:space="preserve">, </w:t>
      </w:r>
      <w:r w:rsidR="00A018EF">
        <w:t>hinzugefüg</w:t>
      </w:r>
      <w:r w:rsidR="006D4296">
        <w:t>t</w:t>
      </w:r>
      <w:r w:rsidR="00A018EF">
        <w:t xml:space="preserve">.  </w:t>
      </w:r>
      <w:r w:rsidR="006D4296">
        <w:t xml:space="preserve">Dazu wird eine Instanz der Qt spezifischen Klasse </w:t>
      </w:r>
      <w:r w:rsidR="006D4296" w:rsidRPr="006D4296">
        <w:rPr>
          <w:i/>
          <w:iCs/>
        </w:rPr>
        <w:t>QListWidgetItem</w:t>
      </w:r>
      <w:r w:rsidR="006D4296">
        <w:t xml:space="preserve"> erstellt, welchem bei der Instanziierung der Name des Unterordners als String übergeben wird. </w:t>
      </w:r>
      <w:r w:rsidR="0072395D">
        <w:t>Dadurch wird ein Listenelement für das Listen-Widget erstellt, welches den Namen des Unterordners anzeigt.</w:t>
      </w:r>
      <w:r w:rsidR="0072395D" w:rsidRPr="0072395D">
        <w:rPr>
          <w:i/>
          <w:iCs/>
        </w:rPr>
        <w:t xml:space="preserve"> </w:t>
      </w:r>
      <w:r w:rsidR="0072395D">
        <w:t xml:space="preserve">Die </w:t>
      </w:r>
      <w:r w:rsidR="0072395D" w:rsidRPr="006D4296">
        <w:rPr>
          <w:i/>
          <w:iCs/>
        </w:rPr>
        <w:t>QListWidgetItem</w:t>
      </w:r>
      <w:r w:rsidR="0072395D">
        <w:t>-Instanz wird anschließend dem Listen-Widget hinzugefügt.</w:t>
      </w:r>
      <w:r w:rsidR="0077776C">
        <w:t xml:space="preserve"> Falls sich </w:t>
      </w:r>
      <w:r w:rsidR="0077776C">
        <w:lastRenderedPageBreak/>
        <w:t>in der zweiten Liste keine JSON-Datei, mit den Metadaten des Projektes, befindet, überprüft das Programm den nächsten Unterorder der ersten Liste.</w:t>
      </w:r>
    </w:p>
    <w:p w14:paraId="1E1282B2" w14:textId="27F057DE" w:rsidR="00FC5CA3" w:rsidRPr="00AF1A29" w:rsidRDefault="0077776C" w:rsidP="00FC5CA3">
      <w:r>
        <w:t>Während dem letzten Teilschritt</w:t>
      </w:r>
      <w:r w:rsidR="00C37C2B">
        <w:t xml:space="preserve">, der sich auf die Operation "Check if List Widget has no Items" </w:t>
      </w:r>
      <w:r w:rsidR="00383A1A">
        <w:t>in d</w:t>
      </w:r>
      <w:r w:rsidR="00D72EEF">
        <w:t>er Abbildung 29</w:t>
      </w:r>
      <w:r w:rsidR="00383A1A">
        <w:t xml:space="preserve"> </w:t>
      </w:r>
      <w:r w:rsidR="00C37C2B">
        <w:t xml:space="preserve">bezieht, </w:t>
      </w:r>
      <w:r>
        <w:t xml:space="preserve">wird geprüft, ob sich </w:t>
      </w:r>
      <w:r w:rsidRPr="006D4296">
        <w:rPr>
          <w:i/>
          <w:iCs/>
        </w:rPr>
        <w:t>QListWidgetItem</w:t>
      </w:r>
      <w:r>
        <w:t xml:space="preserve">-Instanzen in dem Listen-Widget befinden. Wenn dies zutrifft, ist der Prozess des Suchmechanismus zu </w:t>
      </w:r>
      <w:r w:rsidR="00D1207B">
        <w:t>Ende</w:t>
      </w:r>
      <w:r>
        <w:t xml:space="preserve"> und der Benutzer sieht dadurch mindestens ein existierendes C++-</w:t>
      </w:r>
      <w:r w:rsidR="00AF1A29">
        <w:t>P</w:t>
      </w:r>
      <w:r>
        <w:t xml:space="preserve">rojekt in dem Listen-Widget. Wenn das Listen-Widget leer ist, </w:t>
      </w:r>
      <w:r w:rsidR="00AF1A29">
        <w:t>erscheint</w:t>
      </w:r>
      <w:r>
        <w:t xml:space="preserve"> eine Error-Nachricht in der GUI</w:t>
      </w:r>
      <w:r w:rsidR="00AF1A29">
        <w:t xml:space="preserve"> mit der Nachricht, dass der eingegeben</w:t>
      </w:r>
      <w:r w:rsidR="00D72EEF">
        <w:t>e</w:t>
      </w:r>
      <w:r w:rsidR="00AF1A29">
        <w:t xml:space="preserve"> Pfad in dem Texteingabefeld, gekennzeichnet durc</w:t>
      </w:r>
      <w:r w:rsidR="00D72EEF">
        <w:t>h die Nummer 2 in der Abbildung 28</w:t>
      </w:r>
      <w:r w:rsidR="00AF1A29">
        <w:t>, kein C++-Projekt enthält.</w:t>
      </w:r>
    </w:p>
    <w:p w14:paraId="13FF72EB" w14:textId="65CCAD83" w:rsidR="005D341E" w:rsidRDefault="005D341E" w:rsidP="005D341E">
      <w:pPr>
        <w:pStyle w:val="berschrift3"/>
        <w:numPr>
          <w:ilvl w:val="2"/>
          <w:numId w:val="1"/>
        </w:numPr>
      </w:pPr>
      <w:bookmarkStart w:id="68" w:name="_Toc96525616"/>
      <w:r>
        <w:t>Fenster für die Projekterstellung</w:t>
      </w:r>
      <w:bookmarkEnd w:id="68"/>
    </w:p>
    <w:p w14:paraId="78297971" w14:textId="60C7F84A" w:rsidR="006D74AD" w:rsidRPr="00306F50" w:rsidRDefault="006D74AD" w:rsidP="00306F50">
      <w:r>
        <w:t xml:space="preserve">In diesem Kapitel wird erklärt wie das </w:t>
      </w:r>
      <w:r w:rsidR="00306F50">
        <w:t>Fenster für die Projekterstellung</w:t>
      </w:r>
      <w:r>
        <w:t>, welches in dem Kapitel 5.2.</w:t>
      </w:r>
      <w:r w:rsidR="00306F50">
        <w:t>2</w:t>
      </w:r>
      <w:r>
        <w:t xml:space="preserve"> erklärt wurde, in die Software implementiert wurde und </w:t>
      </w:r>
      <w:r w:rsidR="00306F50">
        <w:t xml:space="preserve">wie </w:t>
      </w:r>
      <w:r w:rsidR="00DF1206">
        <w:t xml:space="preserve">die </w:t>
      </w:r>
      <w:r w:rsidR="00D361F2">
        <w:t>Projekterstellung im Detail abläuft</w:t>
      </w:r>
      <w:r w:rsidR="00D72EEF">
        <w:t>.</w:t>
      </w:r>
    </w:p>
    <w:p w14:paraId="1AE95269" w14:textId="21410947" w:rsidR="0073062C" w:rsidRDefault="00D32DA5" w:rsidP="0073062C">
      <w:pPr>
        <w:keepNext/>
      </w:pPr>
      <w:r>
        <w:rPr>
          <w:noProof/>
          <w:lang w:eastAsia="de-DE"/>
        </w:rPr>
        <w:drawing>
          <wp:inline distT="0" distB="0" distL="0" distR="0" wp14:anchorId="275B99D0" wp14:editId="73370829">
            <wp:extent cx="5724525" cy="3962400"/>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4066AE85" w14:textId="05089D8B" w:rsidR="0073062C" w:rsidRPr="005D341E" w:rsidRDefault="0073062C" w:rsidP="0073062C">
      <w:pPr>
        <w:pStyle w:val="Beschriftung"/>
        <w:rPr>
          <w:b/>
          <w:bCs/>
        </w:rPr>
      </w:pPr>
      <w:bookmarkStart w:id="69" w:name="_Toc96525532"/>
      <w:r>
        <w:t xml:space="preserve">Abbildung </w:t>
      </w:r>
      <w:fldSimple w:instr=" SEQ Abbildung \* ARABIC ">
        <w:r w:rsidR="00A82F32">
          <w:rPr>
            <w:noProof/>
          </w:rPr>
          <w:t>30</w:t>
        </w:r>
      </w:fldSimple>
      <w:r>
        <w:t>: Implementierung des Fensters für die Projekt</w:t>
      </w:r>
      <w:r w:rsidR="0067370D">
        <w:t>erstellung</w:t>
      </w:r>
      <w:bookmarkEnd w:id="69"/>
    </w:p>
    <w:p w14:paraId="4EEE35B1" w14:textId="11E2B2E3" w:rsidR="00FC5CA3" w:rsidRDefault="00D72EEF" w:rsidP="00FF66EF">
      <w:bookmarkStart w:id="70" w:name="_Hlk94883777"/>
      <w:r>
        <w:t>Die Abbildung 30</w:t>
      </w:r>
      <w:r w:rsidR="000A10AA">
        <w:t xml:space="preserve"> zeigt ein Screenshot des Fensters für die Projekterstellung. Dabei ist zusehen, dass dieses Fenste</w:t>
      </w:r>
      <w:r>
        <w:t>r nach Vorlage der Abbildung 21</w:t>
      </w:r>
      <w:r w:rsidR="000A10AA">
        <w:t xml:space="preserve"> des Kapitels 5.2.</w:t>
      </w:r>
      <w:r w:rsidR="00FF66EF">
        <w:t>2</w:t>
      </w:r>
      <w:r w:rsidR="000A10AA">
        <w:t xml:space="preserve"> </w:t>
      </w:r>
      <w:r w:rsidR="000A10AA">
        <w:lastRenderedPageBreak/>
        <w:t>implementiert wurde, da der Aufbau des Fensters und die Benennung der Widget</w:t>
      </w:r>
      <w:r>
        <w:t xml:space="preserve">s unverändert von der Abbildung 21 </w:t>
      </w:r>
      <w:r w:rsidR="000A10AA">
        <w:t xml:space="preserve">übernommen wurden. Im Folgenden wird mithilfe </w:t>
      </w:r>
      <w:r w:rsidR="003C6C81">
        <w:t>von verschiedenen</w:t>
      </w:r>
      <w:r w:rsidR="000A10AA">
        <w:t xml:space="preserve"> Flussdiagramm</w:t>
      </w:r>
      <w:r w:rsidR="003C6C81">
        <w:t>en</w:t>
      </w:r>
      <w:r w:rsidR="000A10AA">
        <w:t xml:space="preserve"> erklärt, wie ein Projekt durch den Projekt-Konfigurator erstellt wird</w:t>
      </w:r>
      <w:bookmarkEnd w:id="70"/>
      <w:r w:rsidR="00B032B1">
        <w:t>.</w:t>
      </w:r>
    </w:p>
    <w:p w14:paraId="25111D8D" w14:textId="0B632A91" w:rsidR="00732BE0" w:rsidRDefault="00417D4D" w:rsidP="00732BE0">
      <w:pPr>
        <w:keepNext/>
      </w:pPr>
      <w:r>
        <w:rPr>
          <w:noProof/>
          <w:lang w:eastAsia="de-DE"/>
        </w:rPr>
        <w:drawing>
          <wp:inline distT="0" distB="0" distL="0" distR="0" wp14:anchorId="55224B08" wp14:editId="3896C728">
            <wp:extent cx="5745480" cy="3425825"/>
            <wp:effectExtent l="0" t="0" r="7620" b="317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45480" cy="3425825"/>
                    </a:xfrm>
                    <a:prstGeom prst="rect">
                      <a:avLst/>
                    </a:prstGeom>
                    <a:noFill/>
                    <a:ln>
                      <a:noFill/>
                    </a:ln>
                  </pic:spPr>
                </pic:pic>
              </a:graphicData>
            </a:graphic>
          </wp:inline>
        </w:drawing>
      </w:r>
    </w:p>
    <w:p w14:paraId="7D22E544" w14:textId="4F8FE62D" w:rsidR="00732BE0" w:rsidRDefault="00732BE0" w:rsidP="00732BE0">
      <w:pPr>
        <w:pStyle w:val="Beschriftung"/>
      </w:pPr>
      <w:bookmarkStart w:id="71" w:name="_Toc96525533"/>
      <w:r>
        <w:t xml:space="preserve">Abbildung </w:t>
      </w:r>
      <w:fldSimple w:instr=" SEQ Abbildung \* ARABIC ">
        <w:r w:rsidR="00A82F32">
          <w:rPr>
            <w:noProof/>
          </w:rPr>
          <w:t>31</w:t>
        </w:r>
      </w:fldSimple>
      <w:r>
        <w:t>: Flussdiagramm für die Projekterstellung</w:t>
      </w:r>
      <w:bookmarkEnd w:id="71"/>
    </w:p>
    <w:p w14:paraId="03619032" w14:textId="420A031B" w:rsidR="00FC5CA3" w:rsidRDefault="00D72EEF" w:rsidP="00FC5CA3">
      <w:r>
        <w:t>In der Abbildung 31</w:t>
      </w:r>
      <w:r w:rsidR="00FC5CA3">
        <w:t xml:space="preserve"> ist der Ablauf der Projekterstellung dargestellt. Dieser kann in vier Teilschritten erklärt werden:</w:t>
      </w:r>
    </w:p>
    <w:p w14:paraId="5722DD62" w14:textId="32C37873" w:rsidR="0044562C" w:rsidRDefault="004363CF" w:rsidP="00FC5CA3">
      <w:r>
        <w:t>Mit dem Klick auf den „Create Project“-B</w:t>
      </w:r>
      <w:r w:rsidR="00D72EEF">
        <w:t>utton, zusehen in der Abbildung 21</w:t>
      </w:r>
      <w:r>
        <w:t>, wird intern der Prozess für die Projekterstellung gestartet. Im ersten Teilschritt dieses Prozesses</w:t>
      </w:r>
      <w:r w:rsidR="00D72EEF">
        <w:t>, gekennzeichnet durch die Operation „Get all formular values from GUI“ in der Abbildung 31 bezieht,</w:t>
      </w:r>
      <w:r>
        <w:t xml:space="preserve"> </w:t>
      </w:r>
      <w:r w:rsidR="0044562C">
        <w:t xml:space="preserve">speichert das Programm folgende </w:t>
      </w:r>
      <w:r w:rsidR="00D72EEF">
        <w:t>Werte</w:t>
      </w:r>
      <w:r w:rsidR="003F4AFC">
        <w:t xml:space="preserve"> aus dem Formular</w:t>
      </w:r>
      <w:r w:rsidR="0044562C">
        <w:t xml:space="preserve"> </w:t>
      </w:r>
      <w:r w:rsidR="00D72EEF">
        <w:t>für die Projekterstellung</w:t>
      </w:r>
      <w:r w:rsidR="003F4AFC">
        <w:t xml:space="preserve"> zusehen in </w:t>
      </w:r>
      <w:r w:rsidR="00515AB9">
        <w:t xml:space="preserve">der </w:t>
      </w:r>
      <w:r w:rsidR="00D72EEF">
        <w:t>Abbildung 30</w:t>
      </w:r>
      <w:r w:rsidR="003F4AFC">
        <w:t xml:space="preserve">, </w:t>
      </w:r>
      <w:r w:rsidR="0044562C">
        <w:t>als Strings:</w:t>
      </w:r>
    </w:p>
    <w:p w14:paraId="2469E27C" w14:textId="2731835E" w:rsidR="003F4AFC" w:rsidRDefault="003F4AFC" w:rsidP="003F4AFC">
      <w:pPr>
        <w:pStyle w:val="Listenabsatz"/>
        <w:numPr>
          <w:ilvl w:val="0"/>
          <w:numId w:val="15"/>
        </w:numPr>
      </w:pPr>
      <w:r>
        <w:t xml:space="preserve">Der </w:t>
      </w:r>
      <w:r w:rsidR="0044562C">
        <w:t>lange Projektname</w:t>
      </w:r>
      <w:r w:rsidR="00E30EB6">
        <w:t xml:space="preserve"> – einzugeben in dem „Project Name (long)“-Texteingabefeld, </w:t>
      </w:r>
      <w:r>
        <w:t>gekennzeichnet als erstes Texteingabefeld in dem bla</w:t>
      </w:r>
      <w:r w:rsidR="00D72EEF">
        <w:t>u markierten Teil der Abbildung 30</w:t>
      </w:r>
    </w:p>
    <w:p w14:paraId="0979727C" w14:textId="49F271F7" w:rsidR="003F4AFC" w:rsidRDefault="003F4AFC" w:rsidP="003F4AFC">
      <w:pPr>
        <w:pStyle w:val="Listenabsatz"/>
        <w:numPr>
          <w:ilvl w:val="0"/>
          <w:numId w:val="15"/>
        </w:numPr>
      </w:pPr>
      <w:r>
        <w:t>D</w:t>
      </w:r>
      <w:r w:rsidR="0044562C">
        <w:t>er kurze Projektname</w:t>
      </w:r>
      <w:r w:rsidR="009317F6">
        <w:t xml:space="preserve"> – einzugeben in dem „Project Name (short)“-Texteingabefeld</w:t>
      </w:r>
      <w:r>
        <w:t>, gekennzeichnet als zweites Texteingabefeld in dem bla</w:t>
      </w:r>
      <w:r w:rsidR="00D72EEF">
        <w:t>u markierten Teil der Abbildung 30</w:t>
      </w:r>
    </w:p>
    <w:p w14:paraId="7EB71151" w14:textId="49F09F34" w:rsidR="003F4AFC" w:rsidRDefault="003F4AFC" w:rsidP="003F4AFC">
      <w:pPr>
        <w:pStyle w:val="Listenabsatz"/>
        <w:numPr>
          <w:ilvl w:val="0"/>
          <w:numId w:val="15"/>
        </w:numPr>
      </w:pPr>
      <w:r>
        <w:lastRenderedPageBreak/>
        <w:t>D</w:t>
      </w:r>
      <w:r w:rsidR="0044562C">
        <w:t>ie Projektbeschreibung</w:t>
      </w:r>
      <w:r w:rsidR="009317F6">
        <w:t xml:space="preserve"> – einzugeben in dem „</w:t>
      </w:r>
      <w:r w:rsidR="004F72F9">
        <w:t>Readme</w:t>
      </w:r>
      <w:r w:rsidR="009317F6">
        <w:t>“-Texteingabefeld</w:t>
      </w:r>
      <w:r>
        <w:t>, gekennzeichnet als drittes Texteingabefeld in dem bla</w:t>
      </w:r>
      <w:r w:rsidR="00D72EEF">
        <w:t>u markierten Teil der Abbildung 30</w:t>
      </w:r>
    </w:p>
    <w:p w14:paraId="18C5B37C" w14:textId="717D94BD" w:rsidR="003F4AFC" w:rsidRDefault="003F4AFC" w:rsidP="003F4AFC">
      <w:pPr>
        <w:pStyle w:val="Listenabsatz"/>
        <w:numPr>
          <w:ilvl w:val="0"/>
          <w:numId w:val="15"/>
        </w:numPr>
      </w:pPr>
      <w:r>
        <w:t>D</w:t>
      </w:r>
      <w:r w:rsidR="0044562C">
        <w:t>er Modulname</w:t>
      </w:r>
      <w:r w:rsidR="009317F6">
        <w:t xml:space="preserve"> – einzugeben in dem „Module Name“-Texteingabefeld</w:t>
      </w:r>
      <w:r>
        <w:t>, gekennzeichnet als Texteingabefeld in dem rot markierten Teil der</w:t>
      </w:r>
      <w:r w:rsidR="00D72EEF">
        <w:t xml:space="preserve"> Abbildung 30</w:t>
      </w:r>
    </w:p>
    <w:p w14:paraId="38115C67" w14:textId="67315106" w:rsidR="00FC5CA3" w:rsidRPr="00C0171B" w:rsidRDefault="003F4AFC" w:rsidP="003F4AFC">
      <w:pPr>
        <w:pStyle w:val="Listenabsatz"/>
        <w:numPr>
          <w:ilvl w:val="0"/>
          <w:numId w:val="15"/>
        </w:numPr>
      </w:pPr>
      <w:r>
        <w:t xml:space="preserve">Der </w:t>
      </w:r>
      <w:r w:rsidR="0044562C">
        <w:t>Speicherort des Projektes</w:t>
      </w:r>
      <w:r w:rsidR="009317F6">
        <w:t xml:space="preserve"> – einzugeben in dem „Target Directory“-Texteingabefeld</w:t>
      </w:r>
      <w:r>
        <w:t>, gekennzeichnet als Texteingabefeld in dem pin</w:t>
      </w:r>
      <w:r w:rsidR="00D72EEF">
        <w:t>k markierten Teil der Abbildung 30</w:t>
      </w:r>
    </w:p>
    <w:p w14:paraId="1F6FB5CD" w14:textId="7BADABC8" w:rsidR="003F4AFC" w:rsidRPr="00FC5CA3" w:rsidRDefault="00C0171B" w:rsidP="003F4AFC">
      <w:r>
        <w:t>In dem zweiten Teilschritt</w:t>
      </w:r>
      <w:r w:rsidR="00C37C2B">
        <w:t>, der sich auf die Operation „Check formular value</w:t>
      </w:r>
      <w:r w:rsidR="00D72EEF">
        <w:t>s“ in der Abbildung 31</w:t>
      </w:r>
      <w:r w:rsidR="00C37C2B">
        <w:t xml:space="preserve"> bezieht,</w:t>
      </w:r>
      <w:r>
        <w:t xml:space="preserve"> werden die gespeicherten Werte des ersten Teilschritts überprüft. Diese Überprüfung wird mithilfe eines zusätzlichen </w:t>
      </w:r>
      <w:r w:rsidR="00BA3CA1">
        <w:t>Hilfsdiagramm</w:t>
      </w:r>
      <w:r w:rsidR="00DF1206">
        <w:t>es</w:t>
      </w:r>
      <w:r>
        <w:t xml:space="preserve"> erklärt:</w:t>
      </w:r>
    </w:p>
    <w:p w14:paraId="563B5C14" w14:textId="6D44B32E" w:rsidR="00732BE0" w:rsidRDefault="0099667C" w:rsidP="00732BE0">
      <w:pPr>
        <w:keepNext/>
      </w:pPr>
      <w:r>
        <w:rPr>
          <w:noProof/>
          <w:lang w:eastAsia="de-DE"/>
        </w:rPr>
        <w:pict w14:anchorId="6A5866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164.25pt">
            <v:imagedata r:id="rId57" o:title="Check der Projekterstellungsformularwerte"/>
          </v:shape>
        </w:pict>
      </w:r>
    </w:p>
    <w:p w14:paraId="0DC696E4" w14:textId="16D963E8" w:rsidR="00C0171B" w:rsidRPr="00C0171B" w:rsidRDefault="00732BE0" w:rsidP="00C0171B">
      <w:pPr>
        <w:pStyle w:val="Beschriftung"/>
      </w:pPr>
      <w:bookmarkStart w:id="72" w:name="_Toc96525534"/>
      <w:r>
        <w:t xml:space="preserve">Abbildung </w:t>
      </w:r>
      <w:fldSimple w:instr=" SEQ Abbildung \* ARABIC ">
        <w:r w:rsidR="00A82F32">
          <w:rPr>
            <w:noProof/>
          </w:rPr>
          <w:t>32</w:t>
        </w:r>
      </w:fldSimple>
      <w:r>
        <w:t xml:space="preserve">: Flussdiagramm für den Check der </w:t>
      </w:r>
      <w:r w:rsidR="00DA5A33">
        <w:t>Projekterstellungsf</w:t>
      </w:r>
      <w:r>
        <w:t>ormularwerte</w:t>
      </w:r>
      <w:bookmarkEnd w:id="72"/>
    </w:p>
    <w:p w14:paraId="1DF7EF9E" w14:textId="4181ECB0" w:rsidR="00FE30DB" w:rsidRDefault="00D72EEF" w:rsidP="003F4AFC">
      <w:r>
        <w:t>In der Abbildung 32</w:t>
      </w:r>
      <w:r w:rsidR="00C0171B">
        <w:t xml:space="preserve"> ist der Überprüfungsprozess </w:t>
      </w:r>
      <w:r w:rsidR="002659C1">
        <w:t xml:space="preserve">der eingegeben Werte </w:t>
      </w:r>
      <w:r w:rsidR="00C0171B">
        <w:t xml:space="preserve">bzw. der </w:t>
      </w:r>
      <w:r w:rsidR="00B459DC">
        <w:t xml:space="preserve">Ablauf des </w:t>
      </w:r>
      <w:r w:rsidR="00C0171B">
        <w:t>zweite</w:t>
      </w:r>
      <w:r w:rsidR="00B459DC">
        <w:t>n</w:t>
      </w:r>
      <w:r w:rsidR="00C0171B">
        <w:t xml:space="preserve"> Teilschritt</w:t>
      </w:r>
      <w:r w:rsidR="002659C1">
        <w:t>s de</w:t>
      </w:r>
      <w:r w:rsidR="003A5BE5">
        <w:t>s gesamten</w:t>
      </w:r>
      <w:r w:rsidR="002659C1">
        <w:t xml:space="preserve"> Projekterstellung</w:t>
      </w:r>
      <w:r w:rsidR="003A5BE5">
        <w:t>sprozesses</w:t>
      </w:r>
      <w:r w:rsidR="002659C1">
        <w:t>, dargestellt in</w:t>
      </w:r>
      <w:r>
        <w:t xml:space="preserve"> der Abbildung 31</w:t>
      </w:r>
      <w:r w:rsidR="002659C1">
        <w:t xml:space="preserve">, </w:t>
      </w:r>
      <w:r w:rsidR="00C0171B">
        <w:t>zusehen.</w:t>
      </w:r>
      <w:r w:rsidR="00B459DC">
        <w:t xml:space="preserve"> Dabei wird als erstes</w:t>
      </w:r>
      <w:r w:rsidR="0098739F">
        <w:t>, zu</w:t>
      </w:r>
      <w:r w:rsidR="00DF1206">
        <w:t xml:space="preserve"> </w:t>
      </w:r>
      <w:r w:rsidR="0098739F">
        <w:t>sehen als Operation „Check if all text inputs a</w:t>
      </w:r>
      <w:r>
        <w:t>re filled out“ in der Abbildung 32</w:t>
      </w:r>
      <w:r w:rsidR="0098739F">
        <w:t>,</w:t>
      </w:r>
      <w:r w:rsidR="00B459DC">
        <w:t xml:space="preserve"> überprüft, ob die gespeicherten Strings aus dem ersten Teilschritt leere Strings sind</w:t>
      </w:r>
      <w:r w:rsidR="00314C0C">
        <w:t>, bzw. ob in einem Texteingabefeld kein Wert eingeben wurde</w:t>
      </w:r>
      <w:r w:rsidR="00B459DC">
        <w:t xml:space="preserve">. Diese Überprüfung erfolgt nacheinander für jeden String. </w:t>
      </w:r>
      <w:r w:rsidR="00314C0C">
        <w:t>Ist ein String leer, wird eine entsprechende Error-Nachricht in der GUI ausgegeben und der gesamte Prozess der Projekterstellung gestoppt.</w:t>
      </w:r>
    </w:p>
    <w:p w14:paraId="1EB57D00" w14:textId="6ED8503C" w:rsidR="003F4AFC" w:rsidRDefault="00314C0C" w:rsidP="003F4AFC">
      <w:r>
        <w:t xml:space="preserve">Wenn die Strings nicht leer sind, bzw. in jedes Texteingabefeld ein Wert eingeben wurde, wird </w:t>
      </w:r>
      <w:r w:rsidR="00FE30DB">
        <w:t>überprüft, ob der kurze Projektname ein unzulässiges Zeichen enthält</w:t>
      </w:r>
      <w:r w:rsidR="0098739F">
        <w:t>, zusehen als Operation „Check if entered short project name contains a URL-reser</w:t>
      </w:r>
      <w:r w:rsidR="00D72EEF">
        <w:t xml:space="preserve">ved </w:t>
      </w:r>
      <w:r w:rsidR="00D72EEF">
        <w:lastRenderedPageBreak/>
        <w:t>character“ in der Abbildung 32</w:t>
      </w:r>
      <w:r w:rsidR="0098739F">
        <w:t>.</w:t>
      </w:r>
      <w:r w:rsidR="00FE30DB">
        <w:t xml:space="preserve"> Diese Zeichen beziehen sich dabei auf die reservierten Zeichen einer URL. Dazu erstellt das Programm eine Liste mit allen reservierten Zeichen einer URL, wobei die Zeichen als Strings in der Liste gespeichert sind. Anschließend wird kontrolliert, ob sich eines dieser Zeichen in der Liste in dem String des kurzen Projektnamens befindet. Falls dies der Fall ist, wird eine entsprechende Error-Nachricht in der GUI ausgegeben und der gesamte Prozess der Projekterstellung gestoppt.</w:t>
      </w:r>
    </w:p>
    <w:p w14:paraId="3CD37C5B" w14:textId="34D7092D" w:rsidR="002659C1" w:rsidRPr="002659C1" w:rsidRDefault="002659C1" w:rsidP="003F4AFC">
      <w:r>
        <w:t>Nachdem alle Werte überprüft wurden, startet der dritte Teilschritt</w:t>
      </w:r>
      <w:r w:rsidR="00C37C2B">
        <w:t>, der sich auf die Operation „Create project with entered short</w:t>
      </w:r>
      <w:r w:rsidR="00D72EEF">
        <w:t xml:space="preserve"> project name“ in der Abbildung 31</w:t>
      </w:r>
      <w:r w:rsidR="00C37C2B">
        <w:t xml:space="preserve"> bezieht</w:t>
      </w:r>
      <w:r>
        <w:t xml:space="preserve">. </w:t>
      </w:r>
      <w:r w:rsidR="002118C6">
        <w:t xml:space="preserve">In diesem </w:t>
      </w:r>
      <w:r w:rsidR="00C37C2B">
        <w:t>T</w:t>
      </w:r>
      <w:r w:rsidR="002118C6">
        <w:t xml:space="preserve">eilschritt wird das neue Projekt erstellt und dabei alle Dateien, die in dem letzten Kapitel 6.1 erklärt wurden, konfiguriert. Dieser Prozess wird mithilfe eines </w:t>
      </w:r>
      <w:r w:rsidR="00BA3CA1">
        <w:t>weiteren Hilfsdiagramm</w:t>
      </w:r>
      <w:r w:rsidR="002118C6">
        <w:t xml:space="preserve"> erklärt:</w:t>
      </w:r>
    </w:p>
    <w:p w14:paraId="32A657E6" w14:textId="0895B7A2" w:rsidR="00732BE0" w:rsidRDefault="0099667C" w:rsidP="00732BE0">
      <w:pPr>
        <w:keepNext/>
      </w:pPr>
      <w:r>
        <w:rPr>
          <w:noProof/>
          <w:lang w:eastAsia="de-DE"/>
        </w:rPr>
        <w:pict w14:anchorId="397B69CD">
          <v:shape id="_x0000_i1026" type="#_x0000_t75" style="width:449.25pt;height:156pt">
            <v:imagedata r:id="rId58" o:title="Erstellung des Projektordners"/>
          </v:shape>
        </w:pict>
      </w:r>
    </w:p>
    <w:p w14:paraId="7858008E" w14:textId="208FEBA9" w:rsidR="002118C6" w:rsidRDefault="00732BE0" w:rsidP="00FC5CA3">
      <w:pPr>
        <w:pStyle w:val="Beschriftung"/>
      </w:pPr>
      <w:bookmarkStart w:id="73" w:name="_Toc96525535"/>
      <w:r>
        <w:t xml:space="preserve">Abbildung </w:t>
      </w:r>
      <w:fldSimple w:instr=" SEQ Abbildung \* ARABIC ">
        <w:r w:rsidR="00A82F32">
          <w:rPr>
            <w:noProof/>
          </w:rPr>
          <w:t>33</w:t>
        </w:r>
      </w:fldSimple>
      <w:r>
        <w:t>: Flussdiagramm für Erstellung des Projektordners</w:t>
      </w:r>
      <w:bookmarkEnd w:id="73"/>
    </w:p>
    <w:p w14:paraId="276F8584" w14:textId="3A6CB6AA" w:rsidR="0073062C" w:rsidRDefault="00D72EEF" w:rsidP="002118C6">
      <w:r>
        <w:t>In der Abbildung 33</w:t>
      </w:r>
      <w:r w:rsidR="002118C6">
        <w:t xml:space="preserve"> ist der Ablauf für die </w:t>
      </w:r>
      <w:r w:rsidR="003A5BE5">
        <w:t>Erstellung des neuen Projektes</w:t>
      </w:r>
      <w:r w:rsidR="002118C6">
        <w:t xml:space="preserve"> und die Konfiguration der entsprechenden Dateien </w:t>
      </w:r>
      <w:r w:rsidR="003A5BE5">
        <w:t>bzw. der dritte Teilschritt des gesamten Projekterstellungsprozesse</w:t>
      </w:r>
      <w:r>
        <w:t>s, dargestellt in der Abbildung 31</w:t>
      </w:r>
      <w:r w:rsidR="003A5BE5">
        <w:t xml:space="preserve">, </w:t>
      </w:r>
      <w:r w:rsidR="002118C6">
        <w:t xml:space="preserve">zusehen. </w:t>
      </w:r>
      <w:r w:rsidR="00E30EB6">
        <w:t>Dabei wird als erstes</w:t>
      </w:r>
      <w:r w:rsidR="00367C29">
        <w:t>, zusehen als Operation „Create new Project directory in the entered sav</w:t>
      </w:r>
      <w:r>
        <w:t>ing directory“ in der Abbildung 33</w:t>
      </w:r>
      <w:r w:rsidR="00367C29">
        <w:t>,</w:t>
      </w:r>
      <w:r w:rsidR="00E30EB6">
        <w:t xml:space="preserve"> ein neues Projekt bzw. ein neuer Ordner in dem eingegeben</w:t>
      </w:r>
      <w:r>
        <w:t>en</w:t>
      </w:r>
      <w:r w:rsidR="00E30EB6">
        <w:t xml:space="preserve"> Speicherort</w:t>
      </w:r>
      <w:r w:rsidR="00367C29">
        <w:t xml:space="preserve"> erstellt. Der Speicherort wurde dafür </w:t>
      </w:r>
      <w:r w:rsidR="00E30EB6">
        <w:t>als Pfad in das „</w:t>
      </w:r>
      <w:r w:rsidR="009317F6">
        <w:t xml:space="preserve">Target </w:t>
      </w:r>
      <w:r w:rsidR="00E30EB6">
        <w:t>Directory“-Texteingabefeld, gekennzeichnet als Texteingabefeld des pink ma</w:t>
      </w:r>
      <w:r>
        <w:t>rkierten Teils in der Abbildung 30</w:t>
      </w:r>
      <w:r w:rsidR="009317F6">
        <w:t>, eingeben</w:t>
      </w:r>
      <w:r w:rsidR="00E30EB6">
        <w:t>.</w:t>
      </w:r>
      <w:r w:rsidR="009317F6">
        <w:t xml:space="preserve"> Das neue Projekt bzw. der neue Ordner besitzt dabei den Namen, der als Wert in das „Project Name (short)“-Texteingabefeld, gekennzeichnet als zweites Texteingabefeld des blau ma</w:t>
      </w:r>
      <w:r>
        <w:t>rkierten Teils in der Abbildung 30</w:t>
      </w:r>
      <w:r w:rsidR="009317F6">
        <w:t>, eingeben wurde.</w:t>
      </w:r>
    </w:p>
    <w:p w14:paraId="6A5EE8FE" w14:textId="136F71EE" w:rsidR="00916DF4" w:rsidRDefault="004F72F9" w:rsidP="002118C6">
      <w:r>
        <w:lastRenderedPageBreak/>
        <w:t>Als nächstes</w:t>
      </w:r>
      <w:r w:rsidR="00367C29">
        <w:t>, zusehen als Operation „Copy Project-template content into</w:t>
      </w:r>
      <w:r w:rsidR="00D72EEF">
        <w:t xml:space="preserve"> the Project“ in der Abbildung 33</w:t>
      </w:r>
      <w:r w:rsidR="00367C29">
        <w:t>,</w:t>
      </w:r>
      <w:r>
        <w:t xml:space="preserve"> </w:t>
      </w:r>
      <w:r w:rsidR="007925E2">
        <w:t xml:space="preserve">kopiert das Programm den Inhalt der Projekt-Schablone, die in dem Kapitel 6.1 erklärt wurde, in das neue erstellte Projekt. </w:t>
      </w:r>
      <w:r w:rsidR="0090605A">
        <w:t xml:space="preserve">Nachfolgend wird </w:t>
      </w:r>
      <w:r w:rsidR="00B55F51">
        <w:t xml:space="preserve">sowohl </w:t>
      </w:r>
      <w:r w:rsidR="0090605A">
        <w:t xml:space="preserve">der </w:t>
      </w:r>
      <w:r w:rsidR="00B55F51">
        <w:t>Lizenzen-Unterordner, gekennzeichnet durch den „licenses“-Unterordner</w:t>
      </w:r>
      <w:r w:rsidR="00D72EEF">
        <w:t xml:space="preserve"> in der Abbildung 27</w:t>
      </w:r>
      <w:r w:rsidR="00B55F51">
        <w:t xml:space="preserve"> des Kapitels 6.1, als auch der Inhalt des Quellen-Unterordner, gekennzeichnet durch des „source</w:t>
      </w:r>
      <w:r w:rsidR="00D72EEF">
        <w:t>s“-Unterordner in der Abbildung 27</w:t>
      </w:r>
      <w:r w:rsidR="00B55F51">
        <w:t xml:space="preserve"> des Kapitels 6.1, aus dem neuen Projekt gelöscht. Der Quellen-Unterorder bleibt allerdings in dem neuen Projekt bestehen.</w:t>
      </w:r>
    </w:p>
    <w:p w14:paraId="7FB190E9" w14:textId="4E4543C9" w:rsidR="0090605A" w:rsidRDefault="00916DF4" w:rsidP="002118C6">
      <w:r>
        <w:t>Danach</w:t>
      </w:r>
      <w:r w:rsidR="00774E7E">
        <w:t>, gekennzeichnet durch die Operation „</w:t>
      </w:r>
      <w:r w:rsidR="00774E7E" w:rsidRPr="00774E7E">
        <w:t>Create project_config JSON file and add it to project</w:t>
      </w:r>
      <w:r w:rsidR="00774E7E">
        <w:t xml:space="preserve">“ in der Abbildung 33, </w:t>
      </w:r>
      <w:r>
        <w:t xml:space="preserve">erstellt das Programm eine JSON-Datei, in der alle Metadaten des Projektes </w:t>
      </w:r>
      <w:r w:rsidR="001E7970">
        <w:t xml:space="preserve">gespeichert sind, und fügt diese dem Projekt hinzu. </w:t>
      </w:r>
      <w:r w:rsidR="00190CF4">
        <w:t>Die JSON-Datei wird mithilfe eines Python Dictionar</w:t>
      </w:r>
      <w:r w:rsidR="00D760C1">
        <w:t>y erstellt, d</w:t>
      </w:r>
      <w:r w:rsidR="007C1192">
        <w:t>as</w:t>
      </w:r>
      <w:r w:rsidR="00D760C1">
        <w:t xml:space="preserve"> gleich wie die JSON-Datei aufgebaut ist.</w:t>
      </w:r>
      <w:r w:rsidR="00190CF4">
        <w:t xml:space="preserve"> </w:t>
      </w:r>
      <w:r w:rsidR="005A633F">
        <w:t>Die Abbildung 34</w:t>
      </w:r>
      <w:r w:rsidR="006831B5">
        <w:t xml:space="preserve"> zeigt eine beispielhafte JSON-Datei für ein </w:t>
      </w:r>
      <w:r w:rsidR="003B7F43">
        <w:t>Test-</w:t>
      </w:r>
      <w:r w:rsidR="006831B5">
        <w:t>Projekt</w:t>
      </w:r>
      <w:r w:rsidR="003B7F43">
        <w:t>.</w:t>
      </w:r>
      <w:r w:rsidR="00190CF4">
        <w:t xml:space="preserve"> Die booleschen Werte sind dabei die Status der Checkboxen, die in dem rot m</w:t>
      </w:r>
      <w:r w:rsidR="00D72EEF">
        <w:t>arkierten Teil in der Abbildung 30</w:t>
      </w:r>
      <w:r w:rsidR="00190CF4">
        <w:t xml:space="preserve"> dargestellt sind.</w:t>
      </w:r>
    </w:p>
    <w:p w14:paraId="72B1DBFD" w14:textId="611A7269" w:rsidR="006831B5" w:rsidRDefault="00190CF4" w:rsidP="006831B5">
      <w:pPr>
        <w:keepNext/>
        <w:jc w:val="center"/>
      </w:pPr>
      <w:r>
        <w:rPr>
          <w:noProof/>
          <w:lang w:eastAsia="de-DE"/>
        </w:rPr>
        <w:drawing>
          <wp:inline distT="0" distB="0" distL="0" distR="0" wp14:anchorId="4EA41018" wp14:editId="070A3C6B">
            <wp:extent cx="2790825" cy="1876425"/>
            <wp:effectExtent l="0" t="0" r="9525" b="9525"/>
            <wp:docPr id="39" name="Grafik 3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fik 39" descr="Ein Bild, das Text enthält.&#10;&#10;Automatisch generierte Beschreibung"/>
                    <pic:cNvPicPr/>
                  </pic:nvPicPr>
                  <pic:blipFill>
                    <a:blip r:embed="rId59"/>
                    <a:stretch>
                      <a:fillRect/>
                    </a:stretch>
                  </pic:blipFill>
                  <pic:spPr>
                    <a:xfrm>
                      <a:off x="0" y="0"/>
                      <a:ext cx="2790825" cy="1876425"/>
                    </a:xfrm>
                    <a:prstGeom prst="rect">
                      <a:avLst/>
                    </a:prstGeom>
                  </pic:spPr>
                </pic:pic>
              </a:graphicData>
            </a:graphic>
          </wp:inline>
        </w:drawing>
      </w:r>
    </w:p>
    <w:p w14:paraId="0EE3EB53" w14:textId="5018B503" w:rsidR="006831B5" w:rsidRDefault="006831B5" w:rsidP="006831B5">
      <w:pPr>
        <w:pStyle w:val="Beschriftung"/>
        <w:jc w:val="center"/>
      </w:pPr>
      <w:bookmarkStart w:id="74" w:name="_Toc96525536"/>
      <w:r>
        <w:t xml:space="preserve">Abbildung </w:t>
      </w:r>
      <w:fldSimple w:instr=" SEQ Abbildung \* ARABIC ">
        <w:r w:rsidR="00A82F32">
          <w:rPr>
            <w:noProof/>
          </w:rPr>
          <w:t>34</w:t>
        </w:r>
      </w:fldSimple>
      <w:r>
        <w:t>: Projekt-Konfiguration JSON-Datei</w:t>
      </w:r>
      <w:bookmarkEnd w:id="74"/>
    </w:p>
    <w:p w14:paraId="21233F03" w14:textId="4B7D9FF8" w:rsidR="004F72F9" w:rsidRDefault="00D760C1" w:rsidP="002118C6">
      <w:r>
        <w:t>Mithilfe des Python Dictionary</w:t>
      </w:r>
      <w:r w:rsidR="007925E2">
        <w:t xml:space="preserve"> wird </w:t>
      </w:r>
      <w:r>
        <w:t>als nächstes</w:t>
      </w:r>
      <w:r w:rsidR="00367C29">
        <w:t>, zusehen als Operation „Hand</w:t>
      </w:r>
      <w:r w:rsidR="00A059AB">
        <w:t>le Checkboxes“ in der Abbildung 33</w:t>
      </w:r>
      <w:r w:rsidR="00367C29">
        <w:t xml:space="preserve">, </w:t>
      </w:r>
      <w:r w:rsidR="007925E2">
        <w:t xml:space="preserve">der Status der Checkboxen, gekennzeichnet durch die Checkboxen in dem rot markierten </w:t>
      </w:r>
      <w:r w:rsidR="00B55F51">
        <w:t>Teil</w:t>
      </w:r>
      <w:r w:rsidR="00A059AB">
        <w:t xml:space="preserve"> in der Abbildung 30</w:t>
      </w:r>
      <w:r w:rsidR="007925E2">
        <w:t xml:space="preserve">, überprüft. </w:t>
      </w:r>
      <w:r w:rsidR="00A059AB">
        <w:t>Wie in Kapitel 6</w:t>
      </w:r>
      <w:r w:rsidR="00B55F51">
        <w:t xml:space="preserve">.1 erklärt, </w:t>
      </w:r>
      <w:r w:rsidR="00D628E9">
        <w:t xml:space="preserve">werden dem neuen Projekt, durch Markieren der Checkboxen, ein oder mehrere vordefinierte Konfigurationsdateien hinzugefügt. Durch die Kopie der Projekt-Schablone besitzt das neue Projekt allerdings </w:t>
      </w:r>
      <w:r w:rsidR="00BF43A2">
        <w:t xml:space="preserve">schon </w:t>
      </w:r>
      <w:r w:rsidR="00D628E9">
        <w:t>alle Konfigurationsdateien</w:t>
      </w:r>
      <w:r w:rsidR="00BF43A2">
        <w:t xml:space="preserve"> – auch diejenigen, die in dem neuen Projekt nicht benötigt werden.</w:t>
      </w:r>
      <w:r w:rsidR="00D628E9">
        <w:t xml:space="preserve"> Deshalb wird bei der Überprüfung nur nach unmarkierten Checkboxen gesucht. Die Überprüfung erfolgt dabei nacheinander für jede Checkbox. Falls eine </w:t>
      </w:r>
      <w:r w:rsidR="00D628E9">
        <w:lastRenderedPageBreak/>
        <w:t xml:space="preserve">Checkbox unmarkiert ist, der Status der Checkbox also </w:t>
      </w:r>
      <w:r w:rsidR="00D628E9" w:rsidRPr="00D628E9">
        <w:rPr>
          <w:i/>
          <w:iCs/>
        </w:rPr>
        <w:t>False</w:t>
      </w:r>
      <w:r w:rsidR="00D628E9">
        <w:t xml:space="preserve"> ist, werden die entsprechenden Konfigurationsdateien aus dem neuen Projekt gelöscht</w:t>
      </w:r>
      <w:r w:rsidR="00BF43A2">
        <w:t>.</w:t>
      </w:r>
    </w:p>
    <w:p w14:paraId="538FA10B" w14:textId="0D293182" w:rsidR="00D628E9" w:rsidRDefault="007F18D4" w:rsidP="002118C6">
      <w:r>
        <w:t>Im Anschluss daran</w:t>
      </w:r>
      <w:r w:rsidR="00367C29">
        <w:t>, zusehen als Operation „Copy selected license file from Project-Templa</w:t>
      </w:r>
      <w:r w:rsidR="00A059AB">
        <w:t>te to Project“ in der Abbildung 33</w:t>
      </w:r>
      <w:r w:rsidR="00367C29">
        <w:t>,</w:t>
      </w:r>
      <w:r>
        <w:t xml:space="preserve"> überprüft das Programm welcher Wert in der „License Type“-DopDown-Liste, gekennzeichnet durch die</w:t>
      </w:r>
      <w:r w:rsidR="00BC7408">
        <w:t xml:space="preserve"> zweite </w:t>
      </w:r>
      <w:r>
        <w:t>DropDown-Liste in de</w:t>
      </w:r>
      <w:r w:rsidR="00BC7408">
        <w:t>m rot markierten Teil in der Abbildu</w:t>
      </w:r>
      <w:r w:rsidR="00460D2A">
        <w:t>ng 30</w:t>
      </w:r>
      <w:r w:rsidR="00BC7408">
        <w:t>, ausgewählt wurde. Dieser Wert entspricht dem gleichnamigen Lizenztyp-Ordner</w:t>
      </w:r>
      <w:r w:rsidR="00E478A4">
        <w:t>, gekennzeichnet durch die „License_1“- / „License_2“- und „Lic</w:t>
      </w:r>
      <w:r w:rsidR="00A059AB">
        <w:t>ense_3“-Ordner in der Abbildung 27</w:t>
      </w:r>
      <w:r w:rsidR="00BC7408">
        <w:t xml:space="preserve"> </w:t>
      </w:r>
      <w:r w:rsidR="00E478A4">
        <w:t xml:space="preserve">des Kapitels 6.1, </w:t>
      </w:r>
      <w:r w:rsidR="00BC7408">
        <w:t>in dem Lizenzen-</w:t>
      </w:r>
      <w:r w:rsidR="00E478A4">
        <w:t>Ordner</w:t>
      </w:r>
      <w:r w:rsidR="00BC7408">
        <w:t>, gekennzeichnet durch den „licenses</w:t>
      </w:r>
      <w:r w:rsidR="00A059AB">
        <w:t>“-Unterordner in der Abbildung 27</w:t>
      </w:r>
      <w:r w:rsidR="00BC7408">
        <w:t xml:space="preserve"> des Kapitels 6.1, der Projekt-Schablone. Der Inhalt dieses</w:t>
      </w:r>
      <w:r w:rsidR="00E478A4">
        <w:t xml:space="preserve"> </w:t>
      </w:r>
      <w:r w:rsidR="00BC7408">
        <w:t>Lizenztyp-Ordners</w:t>
      </w:r>
      <w:r w:rsidR="00FA63A8">
        <w:t xml:space="preserve"> </w:t>
      </w:r>
      <w:r w:rsidR="00E478A4">
        <w:t>wird anschließend in das neue Projekt kopiert.</w:t>
      </w:r>
    </w:p>
    <w:p w14:paraId="3CB17909" w14:textId="6E8D8876" w:rsidR="0045180A" w:rsidRDefault="00E478A4" w:rsidP="002118C6">
      <w:r>
        <w:t xml:space="preserve">Als </w:t>
      </w:r>
      <w:r w:rsidR="002259B9">
        <w:t>nächstes, zusehen als Operation „Write current date to C</w:t>
      </w:r>
      <w:r w:rsidR="00A059AB">
        <w:t>hangelog file“ in der Abbildung 33</w:t>
      </w:r>
      <w:r w:rsidR="002259B9">
        <w:t xml:space="preserve">, </w:t>
      </w:r>
      <w:r w:rsidR="0045180A">
        <w:t>öffnet das Programm</w:t>
      </w:r>
      <w:r>
        <w:t xml:space="preserve"> die Änderungsprotokoll-Datei, gekennzeichnet durch die „</w:t>
      </w:r>
      <w:r w:rsidR="0045180A">
        <w:t>CHANGELOG</w:t>
      </w:r>
      <w:r w:rsidR="00A059AB">
        <w:t>“-Datei in der Abbildung 27</w:t>
      </w:r>
      <w:r>
        <w:t xml:space="preserve"> des Kapitels 6.1, </w:t>
      </w:r>
      <w:r w:rsidR="0045180A">
        <w:t>des neuen Projektes, fügt ihr das Datum der Projekterstellung hinzu und schließt die Datei anschließend wieder.</w:t>
      </w:r>
    </w:p>
    <w:p w14:paraId="3DE46840" w14:textId="0DE7D623" w:rsidR="0045180A" w:rsidRDefault="0045180A" w:rsidP="002118C6">
      <w:r>
        <w:t>Danach</w:t>
      </w:r>
      <w:r w:rsidR="002259B9">
        <w:t>, zusehen als Operation „Create selected Module with entere</w:t>
      </w:r>
      <w:r w:rsidR="00A059AB">
        <w:t>d module name“ in der Abbildung 33</w:t>
      </w:r>
      <w:r w:rsidR="002259B9">
        <w:t>,</w:t>
      </w:r>
      <w:r>
        <w:t xml:space="preserve"> erstellt das Programm ein neues Projektmodul in dem neuen Projekt. Dazu wird zuerst geprüft welcher Wert in der Projekttyp-DropDown-Liste, gekennzeichnet durch die „Project Type“-Drop</w:t>
      </w:r>
      <w:r w:rsidR="00FA63A8">
        <w:t>D</w:t>
      </w:r>
      <w:r w:rsidR="00A059AB">
        <w:t>own-Liste in Abbildung 30</w:t>
      </w:r>
      <w:r w:rsidR="00DF1206">
        <w:t>,</w:t>
      </w:r>
      <w:r>
        <w:t xml:space="preserve"> ausgewählt wurde</w:t>
      </w:r>
      <w:r w:rsidR="00FA63A8">
        <w:t xml:space="preserve">. Dieser Wert entspricht dem gleichnamigen Projekttyp-Ordner, gekennzeichnet durch die „Header Only Module“- / „Internal Library Module“- und „Main Runnable </w:t>
      </w:r>
      <w:r w:rsidR="00A059AB">
        <w:t>Module“-Ordner in der Abbildung 27</w:t>
      </w:r>
      <w:r w:rsidR="00FA63A8">
        <w:t xml:space="preserve"> des Kapitels 6.1, in dem Quellen-Ordner, gekennzeichnet durch den „source</w:t>
      </w:r>
      <w:r w:rsidR="00A059AB">
        <w:t>s“-Unterordner in der Abbildung 27</w:t>
      </w:r>
      <w:r w:rsidR="00FA63A8">
        <w:t xml:space="preserve"> des Kapitels 6.1, der Projekt-Schablone. Der entsprechende Projekttyp-Ordner wird anschließend, inklusive Inhalt, in den „sources“-Ordner des neuen Projektes kopiert.</w:t>
      </w:r>
    </w:p>
    <w:p w14:paraId="62FF3E7E" w14:textId="0112A76D" w:rsidR="00FA63A8" w:rsidRDefault="00FA63A8" w:rsidP="002118C6">
      <w:r>
        <w:t>Als letztes</w:t>
      </w:r>
      <w:r w:rsidR="002259B9">
        <w:t>, zusehen als Operation „Add all entered authors into the</w:t>
      </w:r>
      <w:r w:rsidR="00A059AB">
        <w:t xml:space="preserve"> Authors file“ in der Abbildung 33</w:t>
      </w:r>
      <w:r w:rsidR="002259B9">
        <w:t>,</w:t>
      </w:r>
      <w:r>
        <w:t xml:space="preserve"> öffnet das Programm die Autoren-Datei, gekennzeichnet durch die „</w:t>
      </w:r>
      <w:r w:rsidR="00A059AB">
        <w:t xml:space="preserve">AUTHORS“-Datei in der Abbildung 27 </w:t>
      </w:r>
      <w:r>
        <w:t xml:space="preserve">des Kapitels 6.1, fügt ihr alle </w:t>
      </w:r>
      <w:r w:rsidR="00A819DA">
        <w:t>Autorennamen, die in dem Listen-Widget des grün</w:t>
      </w:r>
      <w:r w:rsidR="00A059AB">
        <w:t xml:space="preserve"> markierten Teils der Abbildung 30</w:t>
      </w:r>
      <w:r w:rsidR="00A819DA">
        <w:t xml:space="preserve"> aufgelistet sind, hinzu und schließt die Datei anschließend wieder.</w:t>
      </w:r>
      <w:r w:rsidR="003E511B">
        <w:t xml:space="preserve"> Dadurch endet der dritte Teilschritt </w:t>
      </w:r>
      <w:r w:rsidR="003E511B">
        <w:lastRenderedPageBreak/>
        <w:t>des gesamten Projekterstellungsproz</w:t>
      </w:r>
      <w:r w:rsidR="00A059AB">
        <w:t>esses, welcher in der Abbildung 31</w:t>
      </w:r>
      <w:r w:rsidR="003E511B">
        <w:t xml:space="preserve"> dargestellt ist.</w:t>
      </w:r>
    </w:p>
    <w:p w14:paraId="5181D305" w14:textId="0F05EE7C" w:rsidR="003E511B" w:rsidRPr="000A10AA" w:rsidRDefault="003E511B" w:rsidP="00873F23">
      <w:r>
        <w:t>In dem vierten Teilschritt</w:t>
      </w:r>
      <w:r w:rsidR="00383A1A">
        <w:t xml:space="preserve">, der sich auf die Operation „Go back to the </w:t>
      </w:r>
      <w:r w:rsidR="00A059AB">
        <w:t>GUI main menu“ in der Abbildung 31</w:t>
      </w:r>
      <w:r w:rsidR="00383A1A">
        <w:rPr>
          <w:b/>
          <w:bCs/>
        </w:rPr>
        <w:t xml:space="preserve"> </w:t>
      </w:r>
      <w:r w:rsidR="00383A1A" w:rsidRPr="00383A1A">
        <w:t>bezieht,</w:t>
      </w:r>
      <w:r>
        <w:t xml:space="preserve"> </w:t>
      </w:r>
      <w:r w:rsidR="00C440ED">
        <w:t>wechselt die GUI das Fenster wieder zurück auf das Hauptmenü</w:t>
      </w:r>
      <w:r w:rsidR="007D2D19">
        <w:t>, wodurch der Prozess</w:t>
      </w:r>
      <w:r w:rsidR="00C440ED">
        <w:t xml:space="preserve"> </w:t>
      </w:r>
      <w:r w:rsidR="007D2D19">
        <w:t>der</w:t>
      </w:r>
      <w:r w:rsidR="00C440ED">
        <w:t xml:space="preserve"> Projekterstellung</w:t>
      </w:r>
      <w:r w:rsidR="007D2D19">
        <w:t xml:space="preserve"> beendet wird</w:t>
      </w:r>
      <w:r w:rsidR="00C440ED">
        <w:t>.</w:t>
      </w:r>
    </w:p>
    <w:p w14:paraId="140BFA2A" w14:textId="36879089" w:rsidR="005D341E" w:rsidRDefault="005D341E" w:rsidP="005D341E">
      <w:pPr>
        <w:pStyle w:val="berschrift3"/>
        <w:numPr>
          <w:ilvl w:val="2"/>
          <w:numId w:val="1"/>
        </w:numPr>
      </w:pPr>
      <w:bookmarkStart w:id="75" w:name="_Toc96525617"/>
      <w:r>
        <w:t>Fenster für die Projektaktualisierung</w:t>
      </w:r>
      <w:bookmarkEnd w:id="75"/>
    </w:p>
    <w:p w14:paraId="76EDAD17" w14:textId="7B362D33" w:rsidR="00C01C98" w:rsidRPr="00306F50" w:rsidRDefault="00306F50" w:rsidP="00306F50">
      <w:r>
        <w:t xml:space="preserve">In diesem Kapitel wird erklärt wie das Fenster für die Projektaktualisierung, welches in dem Kapitel 5.2.3 erklärt wurde, in die Software implementiert wurde und wie die </w:t>
      </w:r>
      <w:r w:rsidR="00D361F2">
        <w:t>Projektaktualisierung im Detail abläuft</w:t>
      </w:r>
      <w:r w:rsidR="00A059AB">
        <w:t>.</w:t>
      </w:r>
    </w:p>
    <w:p w14:paraId="24BCC93D" w14:textId="024FD161" w:rsidR="0067370D" w:rsidRDefault="00D32DA5" w:rsidP="0067370D">
      <w:pPr>
        <w:keepNext/>
      </w:pPr>
      <w:r>
        <w:rPr>
          <w:noProof/>
          <w:lang w:eastAsia="de-DE"/>
        </w:rPr>
        <w:drawing>
          <wp:inline distT="0" distB="0" distL="0" distR="0" wp14:anchorId="6C73AA57" wp14:editId="1B78BF4E">
            <wp:extent cx="5724525" cy="3971925"/>
            <wp:effectExtent l="0" t="0" r="9525"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24525" cy="3971925"/>
                    </a:xfrm>
                    <a:prstGeom prst="rect">
                      <a:avLst/>
                    </a:prstGeom>
                    <a:noFill/>
                    <a:ln>
                      <a:noFill/>
                    </a:ln>
                  </pic:spPr>
                </pic:pic>
              </a:graphicData>
            </a:graphic>
          </wp:inline>
        </w:drawing>
      </w:r>
    </w:p>
    <w:p w14:paraId="49E8598B" w14:textId="6FB1DC29" w:rsidR="0073062C" w:rsidRPr="0073062C" w:rsidRDefault="0067370D" w:rsidP="0067370D">
      <w:pPr>
        <w:pStyle w:val="Beschriftung"/>
      </w:pPr>
      <w:bookmarkStart w:id="76" w:name="_Toc96525537"/>
      <w:r>
        <w:t xml:space="preserve">Abbildung </w:t>
      </w:r>
      <w:fldSimple w:instr=" SEQ Abbildung \* ARABIC ">
        <w:r w:rsidR="00A82F32">
          <w:rPr>
            <w:noProof/>
          </w:rPr>
          <w:t>35</w:t>
        </w:r>
      </w:fldSimple>
      <w:r>
        <w:t>: Implementierung des Fensters für die Projektaktualisierung</w:t>
      </w:r>
      <w:bookmarkEnd w:id="76"/>
    </w:p>
    <w:p w14:paraId="0CF59B8A" w14:textId="36B6AA8E" w:rsidR="00732BE0" w:rsidRDefault="00A059AB" w:rsidP="005C409E">
      <w:r>
        <w:t>Die Abbildung 35</w:t>
      </w:r>
      <w:r w:rsidR="000A10AA">
        <w:t xml:space="preserve"> zeigt ein Screenshot des Fensters für die Projektaktualisierung. Dabei ist zusehen, dass dieses Fen</w:t>
      </w:r>
      <w:r>
        <w:t>ster nach Vorlage der Abbildung 22</w:t>
      </w:r>
      <w:r w:rsidR="000A10AA">
        <w:t xml:space="preserve"> des Kapitels 5.2.</w:t>
      </w:r>
      <w:r w:rsidR="00FF66EF">
        <w:t>3</w:t>
      </w:r>
      <w:r w:rsidR="000A10AA">
        <w:t xml:space="preserve"> implementiert wurde, da der Aufbau des Fensters und die Benennung der Widget</w:t>
      </w:r>
      <w:r>
        <w:t>s unverändert von der Abbildung 22</w:t>
      </w:r>
      <w:r w:rsidR="000A10AA">
        <w:t xml:space="preserve"> übernommen wurden. Im Folgenden wird </w:t>
      </w:r>
      <w:r w:rsidR="003C6C81">
        <w:t>mithilfe von verschiedenen Flussdiagrammen</w:t>
      </w:r>
      <w:r w:rsidR="000A10AA">
        <w:t xml:space="preserve"> erklärt, wie ein Projekt durch den Projekt-Konfigurator aktualisiert wird</w:t>
      </w:r>
      <w:r w:rsidR="00B032B1">
        <w:t>.</w:t>
      </w:r>
    </w:p>
    <w:p w14:paraId="7D303625" w14:textId="17403AD4" w:rsidR="00C90334" w:rsidRPr="008955D1" w:rsidRDefault="00E719AE" w:rsidP="005C409E">
      <w:r>
        <w:lastRenderedPageBreak/>
        <w:t xml:space="preserve">Um ein Projekt aktualisieren zu können, </w:t>
      </w:r>
      <w:r w:rsidR="00C90334">
        <w:t xml:space="preserve">muss </w:t>
      </w:r>
      <w:r>
        <w:t xml:space="preserve">das Programm, nach dem Klick auf den „Update Project“-Button, gekennzeichnet durch den „Update Project“-Button in </w:t>
      </w:r>
      <w:r w:rsidR="00A059AB">
        <w:t>der Abbildung 28</w:t>
      </w:r>
      <w:r>
        <w:t xml:space="preserve"> des Kapitels 6.2.1, im Hauptmenü, </w:t>
      </w:r>
      <w:r w:rsidR="00C90334">
        <w:t>die Projekteinstellungen, gekennzeichnet durch den blau m</w:t>
      </w:r>
      <w:r w:rsidR="00A059AB">
        <w:t>arkierten Teil in der Abbildung 35</w:t>
      </w:r>
      <w:r w:rsidR="00C90334">
        <w:t xml:space="preserve">, konfigurieren und die aktualisierbaren Dateien des Projektes </w:t>
      </w:r>
      <w:r w:rsidR="006D4A85">
        <w:t>der „Updatables Files“-Liste</w:t>
      </w:r>
      <w:r w:rsidR="00C90334">
        <w:t>, gekennzeichnet durch den rot m</w:t>
      </w:r>
      <w:r w:rsidR="00A059AB">
        <w:t>arkierten Teil in der Abbildung 35</w:t>
      </w:r>
      <w:r w:rsidR="00C90334">
        <w:rPr>
          <w:b/>
          <w:bCs/>
        </w:rPr>
        <w:t xml:space="preserve">, </w:t>
      </w:r>
      <w:r w:rsidR="00C90334" w:rsidRPr="00C90334">
        <w:t>hinzufügen</w:t>
      </w:r>
      <w:r w:rsidR="008955D1">
        <w:t xml:space="preserve">. Erst nachdem die beiden Teile des Fensters </w:t>
      </w:r>
      <w:r w:rsidR="002040F8">
        <w:t>entsprechend konfiguriert wurden, wird das Fenster für die Projektaktualisierung in der GUI gezeigt.</w:t>
      </w:r>
    </w:p>
    <w:p w14:paraId="20E90E66" w14:textId="40BC1C11" w:rsidR="00732BE0" w:rsidRDefault="0099667C" w:rsidP="00732BE0">
      <w:pPr>
        <w:keepNext/>
      </w:pPr>
      <w:r>
        <w:rPr>
          <w:noProof/>
          <w:lang w:eastAsia="de-DE"/>
        </w:rPr>
        <w:pict w14:anchorId="397C3239">
          <v:shape id="_x0000_i1027" type="#_x0000_t75" style="width:452.25pt;height:232.5pt">
            <v:imagedata r:id="rId61" o:title="Initialisierung der Projektaktualisierungsdaten"/>
          </v:shape>
        </w:pict>
      </w:r>
    </w:p>
    <w:p w14:paraId="11A7EE8F" w14:textId="4B778152" w:rsidR="00732BE0" w:rsidRDefault="00732BE0" w:rsidP="00732BE0">
      <w:pPr>
        <w:pStyle w:val="Beschriftung"/>
      </w:pPr>
      <w:bookmarkStart w:id="77" w:name="_Toc96525538"/>
      <w:r>
        <w:t xml:space="preserve">Abbildung </w:t>
      </w:r>
      <w:fldSimple w:instr=" SEQ Abbildung \* ARABIC ">
        <w:r w:rsidR="00A82F32">
          <w:rPr>
            <w:noProof/>
          </w:rPr>
          <w:t>36</w:t>
        </w:r>
      </w:fldSimple>
      <w:r>
        <w:t xml:space="preserve">: Flussdiagramm </w:t>
      </w:r>
      <w:r w:rsidR="00700935">
        <w:t>der Initialisierung der Projektaktualisierungsdaten</w:t>
      </w:r>
      <w:bookmarkEnd w:id="77"/>
    </w:p>
    <w:p w14:paraId="3E5C82AD" w14:textId="574B43BE" w:rsidR="002040F8" w:rsidRDefault="00A059AB" w:rsidP="002040F8">
      <w:r>
        <w:t>In der Abbildung 36</w:t>
      </w:r>
      <w:r w:rsidR="002040F8">
        <w:t xml:space="preserve"> ist der Ablauf dargestellt, durch den der blau und r</w:t>
      </w:r>
      <w:r>
        <w:t>ot markierte Teil der Abbildung 35</w:t>
      </w:r>
      <w:r w:rsidR="002040F8">
        <w:t>, bei dem Wechsel auf dieses Fenster, konfiguriert werden.</w:t>
      </w:r>
      <w:r w:rsidR="00A440AE">
        <w:t xml:space="preserve"> Dieser Prozess kann in </w:t>
      </w:r>
      <w:r w:rsidR="003C6C81">
        <w:t>sechs</w:t>
      </w:r>
      <w:r w:rsidR="00A440AE">
        <w:t xml:space="preserve"> Teilschritten erklärt werden</w:t>
      </w:r>
      <w:r w:rsidR="003C6C81">
        <w:t>:</w:t>
      </w:r>
    </w:p>
    <w:p w14:paraId="0F7F47D5" w14:textId="2433DABB" w:rsidR="00A440AE" w:rsidRDefault="003C6C81" w:rsidP="002040F8">
      <w:r>
        <w:t>Im ersten Teilschritt</w:t>
      </w:r>
      <w:r w:rsidR="0098739F">
        <w:t xml:space="preserve">, der sich auf die Operation „Open Loading Screen“ </w:t>
      </w:r>
      <w:r w:rsidR="00A059AB">
        <w:t>in der Abbildung 36</w:t>
      </w:r>
      <w:r w:rsidR="00280B87">
        <w:t xml:space="preserve"> </w:t>
      </w:r>
      <w:r w:rsidR="0098739F">
        <w:t>bezieht,</w:t>
      </w:r>
      <w:r>
        <w:t xml:space="preserve"> wechselt die GUI das Fenster auf den Ladebildschirm und startet </w:t>
      </w:r>
      <w:r w:rsidR="00B46E50">
        <w:t>anschließend</w:t>
      </w:r>
      <w:r>
        <w:t xml:space="preserve"> einen </w:t>
      </w:r>
      <w:r w:rsidR="00B46E50">
        <w:t xml:space="preserve">neuen </w:t>
      </w:r>
      <w:r>
        <w:t xml:space="preserve">Thread, in dem die vier </w:t>
      </w:r>
      <w:r w:rsidR="00B46E50">
        <w:t xml:space="preserve">nachfolgenden </w:t>
      </w:r>
      <w:r>
        <w:t xml:space="preserve">Teilschritte </w:t>
      </w:r>
      <w:r w:rsidR="00B46E50">
        <w:t>ausgeführt</w:t>
      </w:r>
      <w:r>
        <w:t xml:space="preserve"> werden.</w:t>
      </w:r>
    </w:p>
    <w:p w14:paraId="7CB00D79" w14:textId="58C6DEB6" w:rsidR="003C6C81" w:rsidRDefault="003C6C81" w:rsidP="002040F8">
      <w:r>
        <w:t xml:space="preserve">Im </w:t>
      </w:r>
      <w:r w:rsidR="00B46E50">
        <w:t>zweiten Teilschritt</w:t>
      </w:r>
      <w:r w:rsidR="0098739F">
        <w:t>, der sich auf die Operation „Read the „</w:t>
      </w:r>
      <w:r w:rsidR="00280B87">
        <w:t>project__</w:t>
      </w:r>
      <w:proofErr w:type="gramStart"/>
      <w:r w:rsidR="00280B87">
        <w:t>config.json</w:t>
      </w:r>
      <w:proofErr w:type="gramEnd"/>
      <w:r w:rsidR="0098739F">
        <w:t>“</w:t>
      </w:r>
      <w:r w:rsidR="00280B87">
        <w:t xml:space="preserve"> from selected Project“</w:t>
      </w:r>
      <w:r w:rsidR="0098739F">
        <w:t xml:space="preserve"> </w:t>
      </w:r>
      <w:r w:rsidR="00A059AB">
        <w:t>in der Abbildung 36</w:t>
      </w:r>
      <w:r w:rsidR="00280B87">
        <w:t xml:space="preserve"> </w:t>
      </w:r>
      <w:r w:rsidR="0098739F">
        <w:t>bezieht,</w:t>
      </w:r>
      <w:r w:rsidR="00B46E50">
        <w:t xml:space="preserve"> liest das Programm die JSON-Datei ein, in der die Metadaten des Projektes stehen. Dazu generiert das Programm den Pfad zu der entsprechenden Datei, öffnet diese, liest diese und speichert </w:t>
      </w:r>
      <w:r w:rsidR="00A21FFF">
        <w:t>Inhalt der Datei intern als Python Dictionary.</w:t>
      </w:r>
    </w:p>
    <w:p w14:paraId="5EE83ED6" w14:textId="5BB1D521" w:rsidR="003C6C81" w:rsidRDefault="00C65E9F" w:rsidP="002040F8">
      <w:r>
        <w:lastRenderedPageBreak/>
        <w:t>In dem dritten Teilschritt</w:t>
      </w:r>
      <w:r w:rsidR="00280B87">
        <w:t>, der sich auf die Operation „Set all Values in the Project Configuration Frame to</w:t>
      </w:r>
      <w:r w:rsidR="00DF1206">
        <w:t xml:space="preserve"> </w:t>
      </w:r>
      <w:r w:rsidR="00280B87">
        <w:t>the j</w:t>
      </w:r>
      <w:r w:rsidR="00A059AB">
        <w:t>son values“ in der Abbildung 36</w:t>
      </w:r>
      <w:r w:rsidR="00280B87">
        <w:t xml:space="preserve"> bezieht,</w:t>
      </w:r>
      <w:r>
        <w:t xml:space="preserve"> setzt das Programm </w:t>
      </w:r>
      <w:r w:rsidR="006B046B">
        <w:t>in dem Teil</w:t>
      </w:r>
      <w:r w:rsidR="0087234C">
        <w:t xml:space="preserve"> für die Projekteinstellungen</w:t>
      </w:r>
      <w:r w:rsidR="006B046B">
        <w:t xml:space="preserve"> des Fensters, gekennzeichnet durch den blau m</w:t>
      </w:r>
      <w:r w:rsidR="00A059AB">
        <w:t>arkierten Teil in der Abbildung 35</w:t>
      </w:r>
      <w:r w:rsidR="006B046B">
        <w:t>, alle Werte auf die entsprechenden Werte der JSON-Datei bzw. dem Python Dictionary.</w:t>
      </w:r>
    </w:p>
    <w:p w14:paraId="34703951" w14:textId="6ABA0891" w:rsidR="0087234C" w:rsidRPr="002040F8" w:rsidRDefault="0087234C" w:rsidP="002040F8">
      <w:r>
        <w:t>Nachdem die Werte der Projekteinstellungen gesetzt wurden, startet der vierte Teilschritt</w:t>
      </w:r>
      <w:r w:rsidR="00280B87">
        <w:t>, der sich auf die Operation „Create Updatable F</w:t>
      </w:r>
      <w:r w:rsidR="00A059AB">
        <w:t>iles TreeList“ in der Abbildung 36</w:t>
      </w:r>
      <w:r w:rsidR="00280B87">
        <w:t xml:space="preserve"> bezieht. In diesem Teilschritt</w:t>
      </w:r>
      <w:r>
        <w:t xml:space="preserve"> </w:t>
      </w:r>
      <w:r w:rsidR="00280B87">
        <w:t>wird</w:t>
      </w:r>
      <w:r>
        <w:t xml:space="preserve"> </w:t>
      </w:r>
      <w:r w:rsidR="00E81AE2">
        <w:t>der „Updatable Files“-Liste</w:t>
      </w:r>
      <w:r>
        <w:t>, gekennzeichnet durch de</w:t>
      </w:r>
      <w:r w:rsidR="00A059AB">
        <w:t>n roten Teil in der Abbildung 35</w:t>
      </w:r>
      <w:r>
        <w:t xml:space="preserve">, die Pfade </w:t>
      </w:r>
      <w:r w:rsidR="00F04453">
        <w:t>aller</w:t>
      </w:r>
      <w:r>
        <w:t xml:space="preserve"> aktualisierbaren Dateien </w:t>
      </w:r>
      <w:r w:rsidR="00CD37A0">
        <w:t xml:space="preserve">des Projektes </w:t>
      </w:r>
      <w:r>
        <w:t>als Listenelemente hinzugefüg</w:t>
      </w:r>
      <w:r w:rsidR="00280B87">
        <w:t>t</w:t>
      </w:r>
      <w:r>
        <w:t>. Dieser Prozess wird mithilfe eines Zusä</w:t>
      </w:r>
      <w:r w:rsidR="00DC2CE2">
        <w:t>tzlichen Hilfsdiagramm erklärt:</w:t>
      </w:r>
    </w:p>
    <w:p w14:paraId="417B6750" w14:textId="065DD547" w:rsidR="00732BE0" w:rsidRDefault="0099667C" w:rsidP="00732BE0">
      <w:pPr>
        <w:keepNext/>
      </w:pPr>
      <w:r>
        <w:rPr>
          <w:noProof/>
          <w:lang w:eastAsia="de-DE"/>
        </w:rPr>
        <w:pict w14:anchorId="3D8B0891">
          <v:shape id="_x0000_i1028" type="#_x0000_t75" style="width:452.25pt;height:208.5pt">
            <v:imagedata r:id="rId62" o:title="Erstellung der Baumliste"/>
          </v:shape>
        </w:pict>
      </w:r>
    </w:p>
    <w:p w14:paraId="1F3049BB" w14:textId="2D99A81D" w:rsidR="00732BE0" w:rsidRDefault="00732BE0" w:rsidP="00732BE0">
      <w:pPr>
        <w:pStyle w:val="Beschriftung"/>
      </w:pPr>
      <w:bookmarkStart w:id="78" w:name="_Toc96525539"/>
      <w:r>
        <w:t xml:space="preserve">Abbildung </w:t>
      </w:r>
      <w:fldSimple w:instr=" SEQ Abbildung \* ARABIC ">
        <w:r w:rsidR="00A82F32">
          <w:rPr>
            <w:noProof/>
          </w:rPr>
          <w:t>37</w:t>
        </w:r>
      </w:fldSimple>
      <w:r>
        <w:t>: Flussdiagramm für die Erstellung der Baumliste</w:t>
      </w:r>
      <w:bookmarkEnd w:id="78"/>
    </w:p>
    <w:p w14:paraId="3AB842BC" w14:textId="67FD206E" w:rsidR="005E0933" w:rsidRDefault="00E81AE2" w:rsidP="00CD37A0">
      <w:r>
        <w:t>In der Abbildung 37</w:t>
      </w:r>
      <w:r w:rsidR="005C409E">
        <w:t xml:space="preserve"> ist der Ablauf dargestellt,</w:t>
      </w:r>
      <w:r w:rsidR="00763C5C">
        <w:t xml:space="preserve"> </w:t>
      </w:r>
      <w:r>
        <w:t>durch den dem der „Updatable Files“-Liste die Pfade aller aktualisierbaren Dateien als Listenelemente hinzugefügt werden</w:t>
      </w:r>
      <w:r w:rsidR="005C409E">
        <w:t>.</w:t>
      </w:r>
      <w:r w:rsidR="00F26F5F">
        <w:t xml:space="preserve"> Als erstes</w:t>
      </w:r>
      <w:r w:rsidR="005E0933">
        <w:t xml:space="preserve">, zusehen als Operation „Create new „.tmp“ directory“ in der Abbildung </w:t>
      </w:r>
      <w:r>
        <w:t>37</w:t>
      </w:r>
      <w:r w:rsidR="005E0933">
        <w:t>,</w:t>
      </w:r>
      <w:r w:rsidR="00F26F5F">
        <w:t xml:space="preserve"> erstellt das Programm einen temporären „.tmp“-Ordner.</w:t>
      </w:r>
    </w:p>
    <w:p w14:paraId="5C70EFC9" w14:textId="57EA28D3" w:rsidR="00F26F5F" w:rsidRDefault="00F26F5F" w:rsidP="00CD37A0">
      <w:r>
        <w:t>Nach dessen Erstellung wird der Inhalt des ausgewählten Projektes in den „.tmp“-Ordner kopiert</w:t>
      </w:r>
      <w:r w:rsidR="005E0933">
        <w:t>, zusehen als „Copy project content into „.t</w:t>
      </w:r>
      <w:r w:rsidR="00E81AE2">
        <w:t>mp“ directory“ in der Abbildung 37</w:t>
      </w:r>
      <w:r w:rsidR="005E0933">
        <w:t>.</w:t>
      </w:r>
    </w:p>
    <w:p w14:paraId="3CC2D5C6" w14:textId="39B1E406" w:rsidR="005E0933" w:rsidRDefault="00F26F5F" w:rsidP="00CD37A0">
      <w:r>
        <w:t>Anschließend</w:t>
      </w:r>
      <w:r w:rsidR="005E0933">
        <w:t>, zusehen als Operation „Get all files and subdirectories from „.tmp“ that are also in Tem</w:t>
      </w:r>
      <w:r w:rsidR="00E81AE2">
        <w:t>plate-Projekt“ in der Abbildung 37</w:t>
      </w:r>
      <w:r w:rsidR="005E0933">
        <w:t>,</w:t>
      </w:r>
      <w:r>
        <w:t xml:space="preserve"> speichert das Programm jeden Pfad </w:t>
      </w:r>
      <w:r>
        <w:lastRenderedPageBreak/>
        <w:t>der Dateien und Unterordner des „.tmp“-Ordners, die sich auch in der Projekt-Schablone befinden, intern in einer Liste.</w:t>
      </w:r>
    </w:p>
    <w:p w14:paraId="1C6F09A3" w14:textId="1E013544" w:rsidR="00F26F5F" w:rsidRDefault="00F770D8" w:rsidP="00CD37A0">
      <w:r>
        <w:t>Im Anschluss</w:t>
      </w:r>
      <w:r w:rsidR="005E0933">
        <w:t>, zusehen als Operation „Override those with the content of the files and subdirectories of the Tem</w:t>
      </w:r>
      <w:r w:rsidR="00E81AE2">
        <w:t>plate-Projekt“ in der Abbildung 37</w:t>
      </w:r>
      <w:r w:rsidR="005E0933">
        <w:t>,</w:t>
      </w:r>
      <w:r>
        <w:t xml:space="preserve"> daran überschreibt das Programm den Inhalt der Dateien und Unterordner aus der Liste, mit dem Inhalt der</w:t>
      </w:r>
      <w:r w:rsidR="00F26F5F">
        <w:t xml:space="preserve"> </w:t>
      </w:r>
      <w:r>
        <w:t>gleichen Dateien und Unterordner aus der Projekt-Schablone.</w:t>
      </w:r>
    </w:p>
    <w:p w14:paraId="55F6BC49" w14:textId="46D5BBF3" w:rsidR="00F770D8" w:rsidRDefault="00F770D8" w:rsidP="00CD37A0">
      <w:r>
        <w:t>Als nächstes</w:t>
      </w:r>
      <w:r w:rsidR="005E0933">
        <w:t>, zusehen als Operation „Compare „</w:t>
      </w:r>
      <w:r w:rsidR="00F2240F">
        <w:t>.tmp</w:t>
      </w:r>
      <w:r w:rsidR="005E0933">
        <w:t>“</w:t>
      </w:r>
      <w:r w:rsidR="00F2240F">
        <w:t xml:space="preserve"> with Template-Projekt</w:t>
      </w:r>
      <w:r w:rsidR="00E81AE2">
        <w:t>“ in der Abbildung 37</w:t>
      </w:r>
      <w:r w:rsidR="005E0933">
        <w:t>,</w:t>
      </w:r>
      <w:r>
        <w:t xml:space="preserve"> </w:t>
      </w:r>
      <w:r w:rsidR="00FC664A">
        <w:t>vergleicht das Programm den „.tmp“-Ordner mit der Projekt-Schablone. Dabei wird als erstes überprüft</w:t>
      </w:r>
      <w:r w:rsidR="00F2240F">
        <w:t xml:space="preserve">, zusehen als Operation „Check if in Template-Projekt any Files / Subdirectories that are </w:t>
      </w:r>
      <w:r w:rsidR="00E81AE2">
        <w:t>not in „.tmp““ in der Abbildung 37</w:t>
      </w:r>
      <w:r w:rsidR="00F2240F">
        <w:t>,</w:t>
      </w:r>
      <w:r w:rsidR="00FC664A">
        <w:t xml:space="preserve"> ob sich in der Projekt-Schablone Dateien oder Unterordner befinden, die sich nicht in dem „.tmp“-Ordner vorhanden sind. Falls das der Fall ist, wurden diese Dateien oder Unterordner nach der Erstellung des Projektes in die Projekt-Schablone hinzugefügt. Deswegen werden die Pfade zu diesen Dateien oder Unterordnern </w:t>
      </w:r>
      <w:r w:rsidR="006D4A85">
        <w:t>der „Updatables Files“-Liste</w:t>
      </w:r>
      <w:r w:rsidR="00FC664A">
        <w:t>, gekennzeichnet durch den rot m</w:t>
      </w:r>
      <w:r w:rsidR="00E81AE2">
        <w:t>arkierten Teil in der Abbildung 35</w:t>
      </w:r>
      <w:r w:rsidR="00FC664A">
        <w:t xml:space="preserve">, als </w:t>
      </w:r>
      <w:r w:rsidR="00CD4147">
        <w:t xml:space="preserve">grüne </w:t>
      </w:r>
      <w:r w:rsidR="00FC664A">
        <w:t>Listenelemente hinzugefügt.</w:t>
      </w:r>
      <w:r w:rsidR="003256C0">
        <w:t xml:space="preserve"> </w:t>
      </w:r>
      <w:r w:rsidR="00CD4147">
        <w:t xml:space="preserve">Dazu wird eine </w:t>
      </w:r>
      <w:r w:rsidR="00CD4147" w:rsidRPr="00CD4147">
        <w:rPr>
          <w:i/>
          <w:iCs/>
        </w:rPr>
        <w:t>QListWidgetItem</w:t>
      </w:r>
      <w:r w:rsidR="00CD4147">
        <w:t>-Instanz, mit dem Pfad zu der entsprechenden Datei oder zu dem entsprechendem Unterordner</w:t>
      </w:r>
      <w:r w:rsidR="006B0A31">
        <w:t>,</w:t>
      </w:r>
      <w:r w:rsidR="00CD4147">
        <w:t xml:space="preserve"> als dessen Namen, erstellt, der angezeigte Text dieser Instanz auf die Farbe Grün gesetzt und dem Listen-Widget hinzugefügt.</w:t>
      </w:r>
      <w:r w:rsidR="0030614B">
        <w:t xml:space="preserve"> Falls es keine Datei oder kein Unterordner gibt, welches der Projekt-Schablone nachträglich hinzugefügt wurde, wird dem Listen-Widget kein Pfad hinzugefügt.</w:t>
      </w:r>
    </w:p>
    <w:p w14:paraId="654985D9" w14:textId="7B0392C2" w:rsidR="003256C0" w:rsidRDefault="003256C0" w:rsidP="00CD37A0">
      <w:r>
        <w:t xml:space="preserve">Als zweites </w:t>
      </w:r>
      <w:r w:rsidR="005B2957">
        <w:t>wird,</w:t>
      </w:r>
      <w:r>
        <w:t xml:space="preserve"> während dem Vergleich zwischen dem „.tmp“-Ordner und der Projekt-Schablone überprüft</w:t>
      </w:r>
      <w:r w:rsidR="00F2240F">
        <w:t>, zusehen als Operation „Check if in Template-Projekt any Files / Subdirectories which content is differen</w:t>
      </w:r>
      <w:r w:rsidR="00E81AE2">
        <w:t>t from „.tmp““ in der Abbildung 37</w:t>
      </w:r>
      <w:r w:rsidR="00F2240F">
        <w:t>,</w:t>
      </w:r>
      <w:r>
        <w:t xml:space="preserve"> ob es Dateien oder Unterorder gibt, die sich</w:t>
      </w:r>
      <w:r w:rsidR="006B0A31">
        <w:t xml:space="preserve"> sowohl</w:t>
      </w:r>
      <w:r>
        <w:t xml:space="preserve"> in dem „.tmp“-Ordner</w:t>
      </w:r>
      <w:r w:rsidR="006B0A31">
        <w:t>,</w:t>
      </w:r>
      <w:r>
        <w:t xml:space="preserve"> </w:t>
      </w:r>
      <w:r w:rsidR="006B0A31">
        <w:t>als auch</w:t>
      </w:r>
      <w:r>
        <w:t xml:space="preserve"> </w:t>
      </w:r>
      <w:r w:rsidR="006B0A31">
        <w:t xml:space="preserve">in </w:t>
      </w:r>
      <w:r>
        <w:t>der Projekt-Schablone befinden</w:t>
      </w:r>
      <w:r w:rsidR="006B0A31">
        <w:t xml:space="preserve"> und deren Inhalt sich unterscheidet. Falls das der Fall ist, wurden diese Dateien oder Unterordner nach der Erstellung des Projektes in der Projekt-Schablone verändert bzw. erweitert. Deswegen werden die Pfade zu diesen Dateien oder Unterordnern </w:t>
      </w:r>
      <w:r w:rsidR="006D4A85">
        <w:t>der „Updatables Files“-Liste</w:t>
      </w:r>
      <w:r w:rsidR="006B0A31">
        <w:t>, gekennzeichnet durch den rot m</w:t>
      </w:r>
      <w:r w:rsidR="00E81AE2">
        <w:t>arkierten Teil in der Abbildung 35</w:t>
      </w:r>
      <w:r w:rsidR="006B0A31">
        <w:t xml:space="preserve">, als orangene Listenelemente hinzugefügt. Dazu wird eine </w:t>
      </w:r>
      <w:r w:rsidR="006B0A31" w:rsidRPr="00CD4147">
        <w:rPr>
          <w:i/>
          <w:iCs/>
        </w:rPr>
        <w:t>QListWidgetItem</w:t>
      </w:r>
      <w:r w:rsidR="006B0A31">
        <w:t xml:space="preserve">-Instanz, mit dem Pfad zu der entsprechenden Datei oder zu </w:t>
      </w:r>
      <w:r w:rsidR="00460D2A">
        <w:t>dem entsprechenden Unterordner</w:t>
      </w:r>
      <w:r w:rsidR="006B0A31">
        <w:t xml:space="preserve">, als dessen Namen, erstellt, der angezeigte Text dieser Instanz auf die Farbe Orange gesetzt und </w:t>
      </w:r>
      <w:r w:rsidR="00460D2A">
        <w:t xml:space="preserve">der „Updatables Files“-Liste </w:t>
      </w:r>
      <w:r w:rsidR="006B0A31">
        <w:lastRenderedPageBreak/>
        <w:t>hinzugefügt. In de</w:t>
      </w:r>
      <w:r w:rsidR="0030614B">
        <w:t>m rot markierten Teil in der</w:t>
      </w:r>
      <w:r w:rsidR="00460D2A">
        <w:t xml:space="preserve"> Abbildung 35</w:t>
      </w:r>
      <w:r w:rsidR="006B0A31">
        <w:t xml:space="preserve"> ist</w:t>
      </w:r>
      <w:r w:rsidR="0030614B">
        <w:t xml:space="preserve"> beispielhaft ein solches Listenelement zusehen. Falls es keine Datei oder kein Unterordner gibt, welches nachträglich in der Projekt-Schablone verändert bzw. erweitert wurde, wird dem Listen-Widget kein Pfad hinzugefügt.</w:t>
      </w:r>
    </w:p>
    <w:p w14:paraId="02AE96CD" w14:textId="43B1D229" w:rsidR="005C409E" w:rsidRDefault="00CD37A0" w:rsidP="00CD37A0">
      <w:r>
        <w:t xml:space="preserve">Nachdem </w:t>
      </w:r>
      <w:r w:rsidR="00F04453">
        <w:t>die</w:t>
      </w:r>
      <w:r>
        <w:t xml:space="preserve"> Pfade </w:t>
      </w:r>
      <w:r w:rsidR="00F04453">
        <w:t>aller</w:t>
      </w:r>
      <w:r>
        <w:t xml:space="preserve"> aktualisierbaren Dateien </w:t>
      </w:r>
      <w:r w:rsidR="00F04453">
        <w:t xml:space="preserve">des Projektes, </w:t>
      </w:r>
      <w:r w:rsidR="00460D2A">
        <w:t xml:space="preserve">der „Updatables Files“-Liste </w:t>
      </w:r>
      <w:r>
        <w:t>als Listenelemente hinzugefügt w</w:t>
      </w:r>
      <w:r w:rsidR="00F04453">
        <w:t>u</w:t>
      </w:r>
      <w:r>
        <w:t>rden</w:t>
      </w:r>
      <w:r w:rsidR="00F04453">
        <w:t>, wird im fünften Teilschritt</w:t>
      </w:r>
      <w:r w:rsidR="00280B87">
        <w:t>, der sich auf die Operation „Close L</w:t>
      </w:r>
      <w:r w:rsidR="00460D2A">
        <w:t>oading Screen“ in der Abbildung 36</w:t>
      </w:r>
      <w:r w:rsidR="00280B87">
        <w:t xml:space="preserve"> bezieht,</w:t>
      </w:r>
      <w:r w:rsidR="00F04453">
        <w:t xml:space="preserve"> der Ladebildschirm geschlossen und der neue Thread, in dem die letzten Teilschritte ausgeführt wurden, geschlossen.</w:t>
      </w:r>
    </w:p>
    <w:p w14:paraId="358F5526" w14:textId="1BC6E798" w:rsidR="00F04453" w:rsidRDefault="00F04453" w:rsidP="00CD37A0">
      <w:r>
        <w:t>Im letzten Teilschritt</w:t>
      </w:r>
      <w:r w:rsidR="00280B87">
        <w:t>, der sich auf die Operation „Show Update P</w:t>
      </w:r>
      <w:r w:rsidR="00460D2A">
        <w:t>roject Screen“ in der Abbildung 36</w:t>
      </w:r>
      <w:r w:rsidR="00280B87">
        <w:t xml:space="preserve"> bezieht, </w:t>
      </w:r>
      <w:r>
        <w:t>wird das konfigurierte Fenster für die Projektaktualisierung in der GUI angezeigt, wodurch der Prozess für die Konfigurierung der ersten beiden Teile des Fensters beendet wird.</w:t>
      </w:r>
    </w:p>
    <w:p w14:paraId="60FBAA0C" w14:textId="1587E8A6" w:rsidR="0034252C" w:rsidRDefault="0034252C" w:rsidP="00CD37A0">
      <w:r>
        <w:t>Wenn das ausgewählte Projekt veraltet ist, wurden dem Listen-Widget dieses Fensters verschiedene Pfade als Listenelemente hinzugefügt. Diese Listenelemente können nun von den Benutzern ausgewählt werden, um die entsprechende Datei mithilfe der drei Listen, dargestellt durch den grün m</w:t>
      </w:r>
      <w:r w:rsidR="00460D2A">
        <w:t>arkierten Teil in der Abbildung 35</w:t>
      </w:r>
      <w:r>
        <w:t>, zu konfigurieren.</w:t>
      </w:r>
      <w:r w:rsidR="007B675B">
        <w:t xml:space="preserve"> Damit die Benutzer die drei Listen nutzen kann, müssen diese zuerst von dem Programm erstellt werden. Das bedeutet, dass die drei Listen nach dem Aufruf des Fensters nicht existieren. Erst nach der Auswahl eines Listenelementes werden die drei Listen mit den Informationen des ausgewählten Elementes erstellt und angezeigt. Nachfolgend wird mithilfe eines Flussdiagramms erklärt, wie diese Listen erstellt werden.</w:t>
      </w:r>
    </w:p>
    <w:p w14:paraId="1B6A4F47" w14:textId="1BB7706C" w:rsidR="00732BE0" w:rsidRDefault="0099667C" w:rsidP="00732BE0">
      <w:pPr>
        <w:keepNext/>
      </w:pPr>
      <w:r>
        <w:rPr>
          <w:b/>
          <w:bCs/>
          <w:noProof/>
          <w:lang w:eastAsia="de-DE"/>
        </w:rPr>
        <w:pict w14:anchorId="25F46414">
          <v:shape id="_x0000_i1029" type="#_x0000_t75" style="width:453pt;height:116.25pt">
            <v:imagedata r:id="rId63" o:title="Hinzufügen der Splitterwidgets"/>
          </v:shape>
        </w:pict>
      </w:r>
    </w:p>
    <w:p w14:paraId="3C348681" w14:textId="446FE4B3" w:rsidR="00DC2CE2" w:rsidRPr="00DC2CE2" w:rsidRDefault="00732BE0" w:rsidP="00DC2CE2">
      <w:pPr>
        <w:pStyle w:val="Beschriftung"/>
      </w:pPr>
      <w:bookmarkStart w:id="79" w:name="_Toc96525540"/>
      <w:r>
        <w:t xml:space="preserve">Abbildung </w:t>
      </w:r>
      <w:fldSimple w:instr=" SEQ Abbildung \* ARABIC ">
        <w:r w:rsidR="00A82F32">
          <w:rPr>
            <w:noProof/>
          </w:rPr>
          <w:t>38</w:t>
        </w:r>
      </w:fldSimple>
      <w:r>
        <w:t xml:space="preserve">: Flussdiagramm für </w:t>
      </w:r>
      <w:r w:rsidR="00DC2CE2">
        <w:t>das Hinzufügen der Splitterwidgets</w:t>
      </w:r>
      <w:bookmarkEnd w:id="79"/>
    </w:p>
    <w:p w14:paraId="371DBF6C" w14:textId="0F10FFDB" w:rsidR="005C409E" w:rsidRDefault="00460D2A" w:rsidP="00FF66EF">
      <w:r>
        <w:t>In der Abbildung 38</w:t>
      </w:r>
      <w:r w:rsidR="005C409E">
        <w:t xml:space="preserve"> ist der Ablauf dargestellt, durch </w:t>
      </w:r>
      <w:r w:rsidR="007B675B">
        <w:t xml:space="preserve">den </w:t>
      </w:r>
      <w:r w:rsidR="00763C5C">
        <w:t>d</w:t>
      </w:r>
      <w:r w:rsidR="007B675B">
        <w:t>ie Listen, gekennzeichnet durch den</w:t>
      </w:r>
      <w:r w:rsidR="00763C5C">
        <w:t xml:space="preserve"> grün markierte</w:t>
      </w:r>
      <w:r w:rsidR="007B675B">
        <w:t>n</w:t>
      </w:r>
      <w:r w:rsidR="00763C5C">
        <w:t xml:space="preserve"> Teil </w:t>
      </w:r>
      <w:r w:rsidR="007B675B">
        <w:t xml:space="preserve">in </w:t>
      </w:r>
      <w:r>
        <w:t>der Abbildung 35</w:t>
      </w:r>
      <w:r w:rsidR="001A3647">
        <w:t>, erstellt w</w:t>
      </w:r>
      <w:r w:rsidR="007B675B">
        <w:t>erden</w:t>
      </w:r>
      <w:r w:rsidR="001A3647">
        <w:t xml:space="preserve">, nachdem ein </w:t>
      </w:r>
      <w:r w:rsidR="001A3647">
        <w:lastRenderedPageBreak/>
        <w:t>Listenelement in der „Updatables Files“-Liste</w:t>
      </w:r>
      <w:r w:rsidR="00763C5C">
        <w:t>, gekennzeichnet durch den rot markierten Teil</w:t>
      </w:r>
      <w:r w:rsidR="001A3647">
        <w:t xml:space="preserve"> </w:t>
      </w:r>
      <w:r w:rsidR="006D4A85">
        <w:t xml:space="preserve">in </w:t>
      </w:r>
      <w:r>
        <w:t>der Abbildung 35</w:t>
      </w:r>
      <w:r w:rsidR="00763C5C">
        <w:rPr>
          <w:b/>
          <w:bCs/>
        </w:rPr>
        <w:t>,</w:t>
      </w:r>
      <w:r w:rsidR="001A3647">
        <w:t xml:space="preserve"> ausgewählt wurde.</w:t>
      </w:r>
      <w:r w:rsidR="007B675B">
        <w:t xml:space="preserve"> Dieser Prozess kann in </w:t>
      </w:r>
      <w:r w:rsidR="001D778C">
        <w:t>vier</w:t>
      </w:r>
      <w:r w:rsidR="005B2957">
        <w:t xml:space="preserve"> Teilschritten erklärt werden:</w:t>
      </w:r>
    </w:p>
    <w:p w14:paraId="6357D750" w14:textId="4D43FD89" w:rsidR="005B2957" w:rsidRDefault="005B2957" w:rsidP="00FF66EF">
      <w:r>
        <w:t>Im ersten Teilschritt</w:t>
      </w:r>
      <w:bookmarkStart w:id="80" w:name="_Hlk95407687"/>
      <w:r w:rsidR="00F2240F">
        <w:t>,</w:t>
      </w:r>
      <w:r w:rsidR="00F2240F" w:rsidRPr="00F2240F">
        <w:t xml:space="preserve"> </w:t>
      </w:r>
      <w:r w:rsidR="00F2240F">
        <w:t>der mit der Operation "Get path to</w:t>
      </w:r>
      <w:r w:rsidR="00DF1206">
        <w:t xml:space="preserve"> </w:t>
      </w:r>
      <w:r w:rsidR="00F2240F">
        <w:t>the clicked Tree List Item" beginnt und mit "</w:t>
      </w:r>
      <w:r w:rsidR="00CD23AC">
        <w:t>Add „.tmp“ file content to „theirs“ List Widget</w:t>
      </w:r>
      <w:r w:rsidR="00460D2A">
        <w:t>" in der Abbildung 38</w:t>
      </w:r>
      <w:r w:rsidR="00F2240F">
        <w:t xml:space="preserve"> endet, </w:t>
      </w:r>
      <w:bookmarkEnd w:id="80"/>
      <w:r>
        <w:t xml:space="preserve">speichert das Programm den Pfad, der auf dem ausgewählten Listenelement angezeigt wird. Anschließend wird überprüft, ob es sich bei diesem Pfad um eine Datei handelt. Wenn dies zutrifft, </w:t>
      </w:r>
      <w:r w:rsidR="00086D11">
        <w:t>öffnet das Programm diese Datei in dem „.tmp“-Ordner und speichert den Inhalt dieser Datei in eine interne Liste.</w:t>
      </w:r>
      <w:r>
        <w:t xml:space="preserve"> </w:t>
      </w:r>
      <w:r w:rsidR="00086D11">
        <w:t xml:space="preserve">Danach erstellt das Programm eine </w:t>
      </w:r>
      <w:r w:rsidR="001237F8">
        <w:t>„theirs“-</w:t>
      </w:r>
      <w:r w:rsidR="00086D11">
        <w:t xml:space="preserve">Instanz der Klasse </w:t>
      </w:r>
      <w:r w:rsidR="00086D11" w:rsidRPr="00086D11">
        <w:rPr>
          <w:i/>
          <w:iCs/>
        </w:rPr>
        <w:t>SourceFrame</w:t>
      </w:r>
      <w:r w:rsidR="001237F8" w:rsidRPr="00DE6940">
        <w:t xml:space="preserve">. </w:t>
      </w:r>
      <w:r w:rsidR="00086D11">
        <w:t xml:space="preserve">Diese </w:t>
      </w:r>
      <w:r w:rsidR="001237F8">
        <w:t>Instanz</w:t>
      </w:r>
      <w:r w:rsidR="00086D11">
        <w:t xml:space="preserve"> </w:t>
      </w:r>
      <w:r w:rsidR="001237F8">
        <w:t>ist für den rechten Teil, gekennzeichnet durch den „</w:t>
      </w:r>
      <w:r w:rsidR="00DE6940">
        <w:t>Take Theirs</w:t>
      </w:r>
      <w:r w:rsidR="001237F8">
        <w:t>“-Button un</w:t>
      </w:r>
      <w:r w:rsidR="00DE6940">
        <w:t>d</w:t>
      </w:r>
      <w:r w:rsidR="001237F8">
        <w:t xml:space="preserve"> dem </w:t>
      </w:r>
      <w:r w:rsidR="00460D2A">
        <w:t>darunterliegendem</w:t>
      </w:r>
      <w:r w:rsidR="001237F8">
        <w:t xml:space="preserve"> Listen-Widget</w:t>
      </w:r>
      <w:r w:rsidR="00DE6940">
        <w:t xml:space="preserve"> in dem grün m</w:t>
      </w:r>
      <w:r w:rsidR="00460D2A">
        <w:t>arkierten Teil in der Abbildung 35</w:t>
      </w:r>
      <w:r w:rsidR="00DE6940">
        <w:t>, zuständig. Nachdem die „theirs“-Instanz erstellt wurde, wird die Liste, in der der Inhalt der Datei gespeichert wurde, dem Listen-Widget dieser Instanz hinzugefügt. Dadurch wird in dem Listen-Widget der Inhalt der Datei, die sich in dem „.tmp“-Ordners befindet, dargestellt.</w:t>
      </w:r>
    </w:p>
    <w:p w14:paraId="24339A55" w14:textId="116BF5DB" w:rsidR="00D36770" w:rsidRDefault="00DE6940" w:rsidP="00D36770">
      <w:r>
        <w:t>Im zweiten Teilschritt</w:t>
      </w:r>
      <w:r w:rsidR="00CD23AC">
        <w:t>,</w:t>
      </w:r>
      <w:r w:rsidR="00CD23AC" w:rsidRPr="00F2240F">
        <w:t xml:space="preserve"> </w:t>
      </w:r>
      <w:r w:rsidR="00CD23AC">
        <w:t>der mit der Operation "Create „yours“ instance of class „SourceFrame“" beginnt und mit "Add origin project file content to „yours</w:t>
      </w:r>
      <w:r w:rsidR="00460D2A">
        <w:t>“ List Widget" in der Abbildung 38</w:t>
      </w:r>
      <w:r w:rsidR="00CD23AC">
        <w:t xml:space="preserve"> endet,</w:t>
      </w:r>
      <w:r>
        <w:t xml:space="preserve"> erstellt </w:t>
      </w:r>
      <w:r w:rsidR="00D36770">
        <w:t xml:space="preserve">das Programm eine „yours“-Instanz der Klasse </w:t>
      </w:r>
      <w:r w:rsidR="00D36770" w:rsidRPr="00086D11">
        <w:rPr>
          <w:i/>
          <w:iCs/>
        </w:rPr>
        <w:t>SourceFrame</w:t>
      </w:r>
      <w:r w:rsidR="00D36770" w:rsidRPr="00DE6940">
        <w:t xml:space="preserve">. </w:t>
      </w:r>
      <w:r w:rsidR="00D36770">
        <w:t>Diese Instanz ist für den linken Teil, gekennzeichnet durch den „Take</w:t>
      </w:r>
      <w:r w:rsidR="00460D2A">
        <w:t xml:space="preserve"> Yours“-Button und dem darunter</w:t>
      </w:r>
      <w:r w:rsidR="00D36770">
        <w:t>liegendem Listen-Widget in dem grün m</w:t>
      </w:r>
      <w:r w:rsidR="00460D2A">
        <w:t>arkierten Teil in der Abbildung 35</w:t>
      </w:r>
      <w:r w:rsidR="00D36770">
        <w:t>, zuständig. Anschließend wird überprüft, ob die Datei des ausgewählten Listenelementes auch in dem ausgewählten Projekt existiert. Falls das zutrifft, öffnet das Programm die Datei in dem Projekt und speichert den Inhalt dieser Datei ebenfalls in eine interne Liste. Danach wird die Liste, in der der Inhalt der Datei gespeichert wurde, dem Listen-Widget dieser Instanz hinzugefügt. Dadurch wird in dem Listen-Widget der Inhalt der Datei, die sich in dem ausgewählten Projekt befindet, dargestellt.</w:t>
      </w:r>
      <w:r w:rsidR="001D778C">
        <w:t xml:space="preserve"> Falls die Datei des ausgewählten Listenelementes nicht in dem Projekt existiert, bleibt das Listen-Widget der „yours“-Instanz leer. Dadurch wird dem Benutzer signalisiert, dass die Datei nur in der Projekt-Schablone existiert.</w:t>
      </w:r>
    </w:p>
    <w:p w14:paraId="7E178403" w14:textId="0E7F0594" w:rsidR="00E43797" w:rsidRDefault="001D778C" w:rsidP="00E43797">
      <w:r>
        <w:t>I</w:t>
      </w:r>
      <w:r w:rsidR="00DF1206">
        <w:t xml:space="preserve">m </w:t>
      </w:r>
      <w:r>
        <w:t>dritten Teilschritt</w:t>
      </w:r>
      <w:r w:rsidR="00CD23AC">
        <w:t>,</w:t>
      </w:r>
      <w:r w:rsidR="00CD23AC" w:rsidRPr="00F2240F">
        <w:t xml:space="preserve"> </w:t>
      </w:r>
      <w:r w:rsidR="00CD23AC">
        <w:t>der mit der Operation "Compare file content of „.tmp“ and file content of origin project" beginnt und mit "Add comparison result to „merged“ List Widget</w:t>
      </w:r>
      <w:r w:rsidR="00460D2A">
        <w:t>“ List Widget" in der Abbildung 38</w:t>
      </w:r>
      <w:r w:rsidR="00CD23AC">
        <w:t xml:space="preserve"> endet,</w:t>
      </w:r>
      <w:r>
        <w:t xml:space="preserve"> vergleicht das Programm den Inhalt der beiden Listen, in denen der Inhalt der Dateien des „.tmp“-Ordners und des </w:t>
      </w:r>
      <w:r>
        <w:lastRenderedPageBreak/>
        <w:t xml:space="preserve">ausgewählten Projektes gespeichert ist. Die Liste mit dem Inhalt der Datei aus dem </w:t>
      </w:r>
      <w:r w:rsidR="001B7D18">
        <w:t xml:space="preserve">Projekt ist dabei leer, falls die Datei nicht in dem Projekt existiert. Das Ergebnis des Vergleichs wird in einer Liste gespeichert. </w:t>
      </w:r>
      <w:r w:rsidR="003E0ED4">
        <w:t>Nach dem Vergleich erstellt das Programm eine „merged“-Instanz der Klasse „RecipientFrame“. Diese Instanz ist für den mittleren Teil, gekennzeichnet durch den „Accept Changes“-Button, den „Reset C</w:t>
      </w:r>
      <w:r w:rsidR="00460D2A">
        <w:t>hanges“-Button und dem darunter</w:t>
      </w:r>
      <w:r w:rsidR="003E0ED4">
        <w:t xml:space="preserve">liegendem Listen-Widget in dem grün markierten Teil in der </w:t>
      </w:r>
      <w:r w:rsidR="00460D2A">
        <w:t>Abbildung 35</w:t>
      </w:r>
      <w:r w:rsidR="003E0ED4">
        <w:t>, zuständig.</w:t>
      </w:r>
      <w:r w:rsidR="00E43797">
        <w:t xml:space="preserve"> Nachdem die „merged“-Instanz erstellt wurde, wird die Liste, in der das Ergebnis des Vergleichs gespeichert wurde, dem Listen-Widget dieser Instanz hinzugefügt. Dadurch wird in dem Listen-Widget die Differenz der beiden Dateien dargestellt.</w:t>
      </w:r>
    </w:p>
    <w:p w14:paraId="7A429A7F" w14:textId="43A02E66" w:rsidR="00BF4F8C" w:rsidRDefault="00BF4F8C" w:rsidP="00E43797">
      <w:r>
        <w:t xml:space="preserve">Falls der Pfad des ausgewählten Listenelements aus </w:t>
      </w:r>
      <w:r w:rsidR="006D4A85">
        <w:t>der „Updatables Files“-Liste</w:t>
      </w:r>
      <w:r>
        <w:t>, gekennzeichnet durch den rot mar</w:t>
      </w:r>
      <w:r w:rsidR="00460D2A">
        <w:t>kierten Teil in der Abbildung 35</w:t>
      </w:r>
      <w:r>
        <w:t>, keine Datei, sondern ein Ordner ist, werden die drei Instanzen mit leeren Listen-Widgets erstellt, da kein Datei-Inhalt dargestellt werden kann.</w:t>
      </w:r>
    </w:p>
    <w:p w14:paraId="6EE13D5F" w14:textId="08E67F15" w:rsidR="00A76352" w:rsidRDefault="00277064" w:rsidP="00FF66EF">
      <w:r>
        <w:t>Im letzten Teilschritt</w:t>
      </w:r>
      <w:r w:rsidR="00CD23AC">
        <w:t>,</w:t>
      </w:r>
      <w:r w:rsidR="00CD23AC" w:rsidRPr="00F2240F">
        <w:t xml:space="preserve"> </w:t>
      </w:r>
      <w:r w:rsidR="00CD23AC">
        <w:t>der sich auf die Operation „Add instances to</w:t>
      </w:r>
      <w:r w:rsidR="00DF1206">
        <w:t xml:space="preserve"> </w:t>
      </w:r>
      <w:r w:rsidR="00CD23AC">
        <w:t>the Sp</w:t>
      </w:r>
      <w:r w:rsidR="00460D2A">
        <w:t>litter Widget“ in der Abbildung 38</w:t>
      </w:r>
      <w:r w:rsidR="00CD23AC">
        <w:t xml:space="preserve"> bezieht,</w:t>
      </w:r>
      <w:r>
        <w:t xml:space="preserve"> werden die drei erstellten Instanzen </w:t>
      </w:r>
      <w:r w:rsidR="00380243">
        <w:t>dem unteren Teil des Fensters, gekennzeichnet durch den grün m</w:t>
      </w:r>
      <w:r w:rsidR="00460D2A">
        <w:t>arkierten Teil in der Abbildung 35</w:t>
      </w:r>
      <w:r w:rsidR="00380243">
        <w:t>, hinzugefügt. Dieser untere Teil ist dabei ein spezielles Splitter-Objekt</w:t>
      </w:r>
      <w:r w:rsidR="008F0A29">
        <w:t>, welchem Widgets hinzugefügt werden können, die anschließend in der gleichen Reihenfolge, in der diese hinzugefügt worden, in einer horizontalen Ansicht angezeigt werden. Nachdem die Instanzen dem Splitter-Objekt hinzugefügt wurden, ist der gesamt</w:t>
      </w:r>
      <w:r w:rsidR="00460D2A">
        <w:t>e Prozess, der in der Abbildung 38</w:t>
      </w:r>
      <w:r w:rsidR="008F0A29">
        <w:t xml:space="preserve"> dargestellt ist, beendet</w:t>
      </w:r>
      <w:r w:rsidR="00A76352">
        <w:t>, wodurch</w:t>
      </w:r>
      <w:r w:rsidR="00695F83">
        <w:t xml:space="preserve"> die Benutzer die ausgewählte Datei konfigurieren</w:t>
      </w:r>
      <w:r w:rsidR="00A76352">
        <w:t xml:space="preserve"> können</w:t>
      </w:r>
      <w:r w:rsidR="00695F83">
        <w:t>.</w:t>
      </w:r>
      <w:r w:rsidR="00F277F7">
        <w:t xml:space="preserve"> </w:t>
      </w:r>
    </w:p>
    <w:p w14:paraId="5306F5ED" w14:textId="49EB5216" w:rsidR="00695F83" w:rsidRDefault="00A76352" w:rsidP="00FF66EF">
      <w:r>
        <w:t xml:space="preserve">Wichtig dabei ist, dass die Konfigurationen nur auf das des Listen-Widgets der „merged“-Instanz angewendet werden können, da der Inhalt dieses Listen-Widgets den Inhalt der aktualisierten Datei des Projektes darstellt. </w:t>
      </w:r>
      <w:r w:rsidR="00F277F7">
        <w:t>Eine Datei kann auf drei Arten konfiguriert werden:</w:t>
      </w:r>
    </w:p>
    <w:p w14:paraId="08EF2725" w14:textId="3D3766CA" w:rsidR="00F277F7" w:rsidRDefault="00F277F7" w:rsidP="00FF66EF">
      <w:r>
        <w:t xml:space="preserve">Die erste Art ist durch den „Take Yours“-Button. </w:t>
      </w:r>
      <w:r w:rsidR="00A76352">
        <w:t>Durch Drücken</w:t>
      </w:r>
      <w:r>
        <w:t xml:space="preserve"> dieses Buttons wird der Inhalt des Listen-Widgets der „</w:t>
      </w:r>
      <w:r w:rsidR="00A76352">
        <w:t>merged</w:t>
      </w:r>
      <w:r>
        <w:t xml:space="preserve">“-Instanz, </w:t>
      </w:r>
      <w:r w:rsidR="00A76352">
        <w:t>mit dem Inhalt des Listen-Widgets der „yours“-Instanz überschrieben. Das bedeutet, dass der Inhalt der Datei aus dem Projekt nicht verändert bzw. aktualisiert werden soll.</w:t>
      </w:r>
    </w:p>
    <w:p w14:paraId="7FCC6429" w14:textId="1F410CC7" w:rsidR="00695F83" w:rsidRDefault="00A76352" w:rsidP="00FF66EF">
      <w:r>
        <w:lastRenderedPageBreak/>
        <w:t xml:space="preserve">Die zweite Art ist durch den „Take Theirs“-Button. Durch Drücken dieses Buttons wird der Inhalt des Listen-Widgets der „merged“-Instanz, mit dem Inhalt des Listen-Widgets der „theirs“-Instanz überschrieben. Das bedeutet, dass der Inhalt der Datei aus dem Projekt </w:t>
      </w:r>
      <w:r w:rsidR="00E93BF1">
        <w:t>mit dem Inhalt der gleichen Datei aus der Projekt-Schablone aktualisiert bzw. überschrieben werden soll</w:t>
      </w:r>
      <w:r>
        <w:t>.</w:t>
      </w:r>
    </w:p>
    <w:p w14:paraId="1D93EEE2" w14:textId="0A426BA1" w:rsidR="00E93BF1" w:rsidRDefault="00E93BF1" w:rsidP="00FF66EF">
      <w:r>
        <w:t>Die letzte Art ist eine benutzerdefinierte Konfigurierung des Inhaltes des Listen-Widgets der „merged“-Instanz, durch Drag and Drop. Dabei können nur die farbigen Listenelemente aus allen Instanzen gezogen werden</w:t>
      </w:r>
      <w:r w:rsidR="00BA42D8">
        <w:t>. Diese können anschließend</w:t>
      </w:r>
      <w:r>
        <w:t xml:space="preserve"> nur in das Listen-Widget der „merged“-Instanz fallengelassen werden.</w:t>
      </w:r>
      <w:r w:rsidR="0079065C">
        <w:t xml:space="preserve"> Diese Funktionalität bietet </w:t>
      </w:r>
      <w:r w:rsidR="0079065C" w:rsidRPr="0079065C">
        <w:t>dem Benutzer die Möglichkei</w:t>
      </w:r>
      <w:r w:rsidR="0079065C">
        <w:t>t</w:t>
      </w:r>
      <w:r w:rsidR="0079065C" w:rsidRPr="0079065C">
        <w:t xml:space="preserve">, einige benutzerdefinierte Änderungen </w:t>
      </w:r>
      <w:r w:rsidR="0079065C">
        <w:t xml:space="preserve">in </w:t>
      </w:r>
      <w:r w:rsidR="0079065C" w:rsidRPr="0079065C">
        <w:t>der Originaldatei beizubehalten, sie aber dennoch mit neuen Funktionen aus der Vorlage zu aktualisieren.</w:t>
      </w:r>
    </w:p>
    <w:p w14:paraId="6BDBFAF8" w14:textId="6C5A712F" w:rsidR="00BA42D8" w:rsidRDefault="00614818" w:rsidP="00FF66EF">
      <w:r>
        <w:t>Nachdem die Konfiguration einer Datei beendet wurde, muss der Inhalt des Listen-Widgets der „merged“-Instanz gespeichert werden. Dazu muss der „Accept Changes“-Button, gekennzeichnet durch den gleichnamigen Button in dem grün m</w:t>
      </w:r>
      <w:r w:rsidR="00460D2A">
        <w:t>arkierten Teil in der Abbildung 35</w:t>
      </w:r>
      <w:r>
        <w:t xml:space="preserve">, gedrückt werden. Wenn dieser Button gedrückt wird, speichert das Programm den Inhalt des Listen-Widgets intern in ein Python Dictionary. </w:t>
      </w:r>
      <w:r w:rsidR="00CA541C">
        <w:t>Der Schlüssel des Dictionarys ist dabei der Pfad zu der Datei in dem „.tmp“-Ordner. Der Wert des Schlüssels ist eine Liste, in der der konfigurierte Inhalt des Listen-Widgets gespeichert ist. Immer wenn der „Accept Changes“-Button gedrückt wird, wird das Python Dictionary mit dem entsprechenden Pfad und Inhalt der ausgewählten Datei aus der „Updatables Files“-Liste, gekennzeichnet durch den rot m</w:t>
      </w:r>
      <w:r w:rsidR="00460D2A">
        <w:t>arkierten Teil in der Abbildung 35</w:t>
      </w:r>
      <w:r w:rsidR="00CA541C">
        <w:t>, erweitert.</w:t>
      </w:r>
      <w:r w:rsidR="004877CD">
        <w:t xml:space="preserve"> Außerdem wird </w:t>
      </w:r>
      <w:r w:rsidR="00625D62">
        <w:t>durch Drücken</w:t>
      </w:r>
      <w:r w:rsidR="004877CD">
        <w:t xml:space="preserve"> des „Accept Changes“-Button, die Checkbox, des ausgewählten Listenelements der „Updatables Files“-Liste markiert. Nur wenn die Checkboxen aller Listenelemente markiert wurden, kann das Projekt im späteren Verlauf mit den vorgenommenen Änderungen aktualisiert werden.</w:t>
      </w:r>
    </w:p>
    <w:p w14:paraId="14DAA65D" w14:textId="5B0FF241" w:rsidR="006D4A85" w:rsidRDefault="006D4A85" w:rsidP="00FF66EF">
      <w:r>
        <w:t xml:space="preserve">Falls gespeicherte Änderungen einer Datei, </w:t>
      </w:r>
      <w:r w:rsidR="00CA3BF3">
        <w:t>zurückgesetzt werden müssen, kann dazu der „Reset Changes“-Button, gekennzeichnet durch den gleich</w:t>
      </w:r>
      <w:r w:rsidR="00460D2A">
        <w:t>namigen Button in der Abbildung 35</w:t>
      </w:r>
      <w:r w:rsidR="00CA3BF3">
        <w:t>, benutzt werden. Durch den Klick auf den „Reset Changes“-Button löscht das Programm den Pfad und den Inhalt aus dem Python Dictionary, in dem die Änderungen einer Datei intern gespeichert werden</w:t>
      </w:r>
      <w:r w:rsidR="004877CD">
        <w:t xml:space="preserve"> und setzt den </w:t>
      </w:r>
      <w:r w:rsidR="00CA3BF3">
        <w:t xml:space="preserve">Inhalt des Listen-Widgets der „merged“-Instanz </w:t>
      </w:r>
      <w:r w:rsidR="00A53FA5">
        <w:t xml:space="preserve">auf den Erstzustand </w:t>
      </w:r>
      <w:r w:rsidR="00CA3BF3">
        <w:t>zurück</w:t>
      </w:r>
      <w:r w:rsidR="00A53FA5">
        <w:t>.</w:t>
      </w:r>
      <w:r w:rsidR="004877CD">
        <w:t xml:space="preserve"> Außerdem </w:t>
      </w:r>
      <w:r w:rsidR="00625D62">
        <w:t xml:space="preserve">wird durch </w:t>
      </w:r>
      <w:r w:rsidR="00625D62">
        <w:lastRenderedPageBreak/>
        <w:t>Drücken des „Reset Changes“-Buttons, die Checkbox des ausgewählten Listenelements der „Updatables Files“-Liste wieder entmarkiert.</w:t>
      </w:r>
    </w:p>
    <w:p w14:paraId="323E8921" w14:textId="75D8DDF0" w:rsidR="006F0EA1" w:rsidRPr="00086D11" w:rsidRDefault="006F0EA1" w:rsidP="00FF66EF">
      <w:r>
        <w:t xml:space="preserve">Nachdem für </w:t>
      </w:r>
      <w:r w:rsidR="00460D2A">
        <w:t>jedes Listenelement</w:t>
      </w:r>
      <w:r>
        <w:t xml:space="preserve"> bzw. für jede Datei der „Updatables Files“-Liste eine Version gespeichert wurde, kann durch klicken des „Update Project“-Buttons, gekennzeichnet durch den gleich</w:t>
      </w:r>
      <w:r w:rsidR="00460D2A">
        <w:t>namigen Button in der Abbildung 35</w:t>
      </w:r>
      <w:r>
        <w:t>, das ausgewählte Projekt aktualisiert werden.</w:t>
      </w:r>
    </w:p>
    <w:p w14:paraId="1D610AF6" w14:textId="620320AE" w:rsidR="003C22AA" w:rsidRDefault="0099667C" w:rsidP="003C22AA">
      <w:pPr>
        <w:keepNext/>
      </w:pPr>
      <w:r>
        <w:rPr>
          <w:noProof/>
          <w:lang w:eastAsia="de-DE"/>
        </w:rPr>
        <w:pict w14:anchorId="2366FA8F">
          <v:shape id="_x0000_i1030" type="#_x0000_t75" style="width:453pt;height:359.25pt">
            <v:imagedata r:id="rId64" o:title="Projektaktualisierung"/>
          </v:shape>
        </w:pict>
      </w:r>
    </w:p>
    <w:p w14:paraId="65AE3781" w14:textId="530610A3" w:rsidR="00FF66EF" w:rsidRPr="00172FBB" w:rsidRDefault="003C22AA" w:rsidP="003C22AA">
      <w:pPr>
        <w:pStyle w:val="Beschriftung"/>
      </w:pPr>
      <w:bookmarkStart w:id="81" w:name="_Toc96525541"/>
      <w:r>
        <w:t xml:space="preserve">Abbildung </w:t>
      </w:r>
      <w:fldSimple w:instr=" SEQ Abbildung \* ARABIC ">
        <w:r w:rsidR="00A82F32">
          <w:rPr>
            <w:noProof/>
          </w:rPr>
          <w:t>39</w:t>
        </w:r>
      </w:fldSimple>
      <w:r>
        <w:t>: Flussdiagramm für die Projektaktualisierung</w:t>
      </w:r>
      <w:bookmarkEnd w:id="81"/>
    </w:p>
    <w:p w14:paraId="67944C2B" w14:textId="1C9F8326" w:rsidR="00FF66EF" w:rsidRDefault="00460D2A" w:rsidP="00FF66EF">
      <w:r>
        <w:t>In der Abbildung 39</w:t>
      </w:r>
      <w:r w:rsidR="00FF66EF">
        <w:t xml:space="preserve"> ist der Ablauf </w:t>
      </w:r>
      <w:r w:rsidR="005C409E">
        <w:t>der Projektaktualisierung</w:t>
      </w:r>
      <w:r w:rsidR="00FF66EF">
        <w:t xml:space="preserve"> dargestellt.</w:t>
      </w:r>
      <w:r w:rsidR="00662254">
        <w:t xml:space="preserve"> Dieser Prozess kann in </w:t>
      </w:r>
      <w:r w:rsidR="00916BD8">
        <w:t>neun</w:t>
      </w:r>
      <w:r w:rsidR="00662254">
        <w:t xml:space="preserve"> </w:t>
      </w:r>
      <w:r w:rsidR="00002817">
        <w:t>T</w:t>
      </w:r>
      <w:r w:rsidR="00662254">
        <w:t>eilschritten erklärt werden:</w:t>
      </w:r>
    </w:p>
    <w:p w14:paraId="6072CC12" w14:textId="3B1202DB" w:rsidR="00662254" w:rsidRDefault="00662254" w:rsidP="00FF66EF">
      <w:r>
        <w:t>Im ersten Teilschrit</w:t>
      </w:r>
      <w:r w:rsidR="003C22AA">
        <w:t>t</w:t>
      </w:r>
      <w:r w:rsidR="0010791B">
        <w:t>,</w:t>
      </w:r>
      <w:r w:rsidR="0010791B" w:rsidRPr="00F2240F">
        <w:t xml:space="preserve"> </w:t>
      </w:r>
      <w:r w:rsidR="0010791B">
        <w:t>der sich auf die Operation „</w:t>
      </w:r>
      <w:r w:rsidR="00916BD8">
        <w:t>Check if all TreeWidgetItems are checked</w:t>
      </w:r>
      <w:r w:rsidR="00460D2A">
        <w:t>“ in der Abbildung 39</w:t>
      </w:r>
      <w:r w:rsidR="0010791B">
        <w:t xml:space="preserve"> bezieht,</w:t>
      </w:r>
      <w:r w:rsidR="003C22AA">
        <w:t xml:space="preserve"> </w:t>
      </w:r>
      <w:r w:rsidR="00F153E2">
        <w:t xml:space="preserve">speichert das Programm alle Listenelemente der „Updatables Files“-Liste in eine interne Liste. Anschließend iteriert das Programm durch diese Liste und überprüft dabei, ob die Checkbox jedes Listenelements markiert ist. </w:t>
      </w:r>
      <w:r w:rsidR="00965014">
        <w:t xml:space="preserve">Die Markierung der Checkbox signalisiert dabei, dass eine Änderung für die </w:t>
      </w:r>
      <w:r w:rsidR="000F429E">
        <w:t xml:space="preserve">entsprechende </w:t>
      </w:r>
      <w:r w:rsidR="00965014">
        <w:t xml:space="preserve">Datei des Listenelements, durch den „Accept Changes“-Button, </w:t>
      </w:r>
      <w:r w:rsidR="00965014">
        <w:lastRenderedPageBreak/>
        <w:t xml:space="preserve">gespeichert wurde. </w:t>
      </w:r>
      <w:r w:rsidR="00F153E2">
        <w:t>Falls mindestens eine Checkbox nicht markiert wurde, wird eine entsprechende Error-Nachricht in der GUI ausgegeben und der gesamte Prozess der Projektaktualisierung wird gestoppt. Andernfalls startet der zweite Teilschritt dieses Prozesses.</w:t>
      </w:r>
    </w:p>
    <w:p w14:paraId="703F250B" w14:textId="6EDCE225" w:rsidR="00662254" w:rsidRDefault="00662254" w:rsidP="00FF66EF">
      <w:r>
        <w:t>Im zweiten Teilschri</w:t>
      </w:r>
      <w:r w:rsidR="006560A5">
        <w:t>tt</w:t>
      </w:r>
      <w:r w:rsidR="00916BD8">
        <w:t>,</w:t>
      </w:r>
      <w:r w:rsidR="00916BD8" w:rsidRPr="00F2240F">
        <w:t xml:space="preserve"> </w:t>
      </w:r>
      <w:r w:rsidR="00916BD8">
        <w:t>der sich auf die Operation „Get entered values fro</w:t>
      </w:r>
      <w:r w:rsidR="00460D2A">
        <w:t>m first frame“ in der Abbildung 39</w:t>
      </w:r>
      <w:r w:rsidR="00916BD8">
        <w:t xml:space="preserve"> bezieht,</w:t>
      </w:r>
      <w:r w:rsidR="006560A5">
        <w:t xml:space="preserve"> speichert das Programm intern </w:t>
      </w:r>
      <w:r w:rsidR="00CF0A85">
        <w:t>folgende Werte aus dem ersten Teil</w:t>
      </w:r>
      <w:r w:rsidR="006560A5">
        <w:t>, gekennzeichnet durch den blau markierten Te</w:t>
      </w:r>
      <w:r w:rsidR="00460D2A">
        <w:t>il in der Abbildung 35</w:t>
      </w:r>
      <w:r w:rsidR="006560A5">
        <w:t>, des Fensters</w:t>
      </w:r>
      <w:r w:rsidR="00CF0A85">
        <w:t>:</w:t>
      </w:r>
    </w:p>
    <w:p w14:paraId="24DEFECA" w14:textId="747CD38B" w:rsidR="00CA684F" w:rsidRDefault="00CF0A85" w:rsidP="00CA684F">
      <w:pPr>
        <w:pStyle w:val="Listenabsatz"/>
        <w:numPr>
          <w:ilvl w:val="0"/>
          <w:numId w:val="17"/>
        </w:numPr>
      </w:pPr>
      <w:r>
        <w:t>Langer Projektname</w:t>
      </w:r>
      <w:r w:rsidR="00CA684F">
        <w:t xml:space="preserve"> – einzugeben in dem „Projectname (long)“-Texteingabefeld, gekennzeichnet durch das erste Texteingabefeld in dem blau m</w:t>
      </w:r>
      <w:r w:rsidR="00460D2A">
        <w:t>arkierten Teil in der Abbildung 35</w:t>
      </w:r>
    </w:p>
    <w:p w14:paraId="6CAB9212" w14:textId="2CFD3D76" w:rsidR="00CF0A85" w:rsidRDefault="00CF0A85" w:rsidP="00CF0A85">
      <w:pPr>
        <w:pStyle w:val="Listenabsatz"/>
        <w:numPr>
          <w:ilvl w:val="0"/>
          <w:numId w:val="17"/>
        </w:numPr>
      </w:pPr>
      <w:r>
        <w:t>Kurzer Projektname</w:t>
      </w:r>
      <w:r w:rsidR="00CA684F">
        <w:t xml:space="preserve"> – einzugeben in dem „Projectname (short)“-Texteingabefeld, gekennzeichnet durch das zweite Texteingabefeld in dem blau m</w:t>
      </w:r>
      <w:r w:rsidR="00460D2A">
        <w:t>arkierten Teil in der Abbildung 35</w:t>
      </w:r>
    </w:p>
    <w:p w14:paraId="43786BAD" w14:textId="2ED98B10" w:rsidR="00CF0A85" w:rsidRDefault="00CF0A85" w:rsidP="00CF0A85">
      <w:pPr>
        <w:pStyle w:val="Listenabsatz"/>
        <w:numPr>
          <w:ilvl w:val="0"/>
          <w:numId w:val="17"/>
        </w:numPr>
      </w:pPr>
      <w:r>
        <w:t>Der Lizenztyp</w:t>
      </w:r>
      <w:r w:rsidR="00CA684F">
        <w:t xml:space="preserve"> – auszuwählen aus der „License Typ“-DropDown-Liste, gekennzeichnet durch die DropDown-Liste in dem blau markierten</w:t>
      </w:r>
      <w:r w:rsidR="00460D2A">
        <w:t xml:space="preserve"> Teil in der Abbildung 35</w:t>
      </w:r>
    </w:p>
    <w:p w14:paraId="06621CD1" w14:textId="54C1052F" w:rsidR="00CA684F" w:rsidRDefault="00CA684F" w:rsidP="00CA684F">
      <w:pPr>
        <w:pStyle w:val="Listenabsatz"/>
        <w:numPr>
          <w:ilvl w:val="0"/>
          <w:numId w:val="17"/>
        </w:numPr>
      </w:pPr>
      <w:r>
        <w:t>Die Werte aller Checkboxen, gekennzeichnet durch die Checkboxen in dem blau m</w:t>
      </w:r>
      <w:r w:rsidR="00460D2A">
        <w:t>arkierten Teil in der Abbildung 35</w:t>
      </w:r>
    </w:p>
    <w:p w14:paraId="61DC81F8" w14:textId="2F8B2BBA" w:rsidR="00662254" w:rsidRDefault="00662254" w:rsidP="00FF66EF">
      <w:r>
        <w:t>Im dritten Teilschri</w:t>
      </w:r>
      <w:r w:rsidR="006560A5">
        <w:t>tt</w:t>
      </w:r>
      <w:r w:rsidR="00916BD8">
        <w:t>,</w:t>
      </w:r>
      <w:r w:rsidR="00916BD8" w:rsidRPr="00F2240F">
        <w:t xml:space="preserve"> </w:t>
      </w:r>
      <w:r w:rsidR="00916BD8">
        <w:t>der sich auf die Operation „Update project_config JSON file in „.tmp“ directory“ in der Abbild</w:t>
      </w:r>
      <w:r w:rsidR="00460D2A">
        <w:t>ung 39</w:t>
      </w:r>
      <w:r w:rsidR="00916BD8">
        <w:t xml:space="preserve"> bezieht,</w:t>
      </w:r>
      <w:r w:rsidR="006560A5">
        <w:t xml:space="preserve"> aktualisiert das Programm die JSON-Datei</w:t>
      </w:r>
      <w:r w:rsidR="007C1192">
        <w:t xml:space="preserve"> des „.tmp“-Ordners,</w:t>
      </w:r>
      <w:r w:rsidR="006560A5">
        <w:t xml:space="preserve"> in der die Metadaten des Projektes </w:t>
      </w:r>
      <w:r w:rsidR="007C1192">
        <w:t xml:space="preserve">gespeichert sind. Dazu </w:t>
      </w:r>
      <w:r w:rsidR="00F1209F">
        <w:t>liest das Programm die JSON-Datei ein und erstellt daraus ein Python Dictionary mit demselben Aufbau. Die alten Werte in dem Dictionary werden im Anschluss mit den neuen Werten, die im zweiten Teilschritt gespeichert wurden, ersetzt. Anschließend wird die alte JSON-Datei des „.tmp“-Ordners mit einer neuen JSON-Datei, die mithilfe des aktualisierten Dictionarys erstellt wurde, ersetzt.</w:t>
      </w:r>
    </w:p>
    <w:p w14:paraId="6AD74881" w14:textId="1407AC27" w:rsidR="00662254" w:rsidRDefault="00662254" w:rsidP="00662254">
      <w:r>
        <w:t>Im vierten Teilschrit</w:t>
      </w:r>
      <w:r w:rsidR="0024362E">
        <w:t>t</w:t>
      </w:r>
      <w:r w:rsidR="00916BD8">
        <w:t>,</w:t>
      </w:r>
      <w:r w:rsidR="00916BD8" w:rsidRPr="00F2240F">
        <w:t xml:space="preserve"> </w:t>
      </w:r>
      <w:r w:rsidR="00916BD8">
        <w:t>der sich auf die Operation „Update Readme file in „.t</w:t>
      </w:r>
      <w:r w:rsidR="00460D2A">
        <w:t>mp“ directory“ in der Abbildung 39</w:t>
      </w:r>
      <w:r w:rsidR="00916BD8">
        <w:t xml:space="preserve"> bezieht,</w:t>
      </w:r>
      <w:r w:rsidR="0024362E">
        <w:t xml:space="preserve"> aktualisiert das Programm die „README.md“-Datei</w:t>
      </w:r>
      <w:r w:rsidR="006B2916">
        <w:t xml:space="preserve"> des „.tmp“-Ordners. Dazu öffnet das Programm diese Datei und ersetzt den Titel der Datei mit dem eingegeben langen Projektnamen, gekennzeichnet durch das „Projectname (long)“-Texteingabefeld </w:t>
      </w:r>
      <w:r w:rsidR="00D32CE6">
        <w:t xml:space="preserve">des blau markierten Teils </w:t>
      </w:r>
      <w:r w:rsidR="00460D2A">
        <w:t>in der Abbildung 35</w:t>
      </w:r>
      <w:r w:rsidR="006B2916">
        <w:t>.</w:t>
      </w:r>
    </w:p>
    <w:p w14:paraId="7462798D" w14:textId="3FCCCF57" w:rsidR="00002817" w:rsidRDefault="00002817" w:rsidP="00662254">
      <w:r>
        <w:lastRenderedPageBreak/>
        <w:t>Im fünften Teilschrit</w:t>
      </w:r>
      <w:r w:rsidR="006B2916">
        <w:t>t</w:t>
      </w:r>
      <w:r w:rsidR="00916BD8">
        <w:t>,</w:t>
      </w:r>
      <w:r w:rsidR="00916BD8" w:rsidRPr="00F2240F">
        <w:t xml:space="preserve"> </w:t>
      </w:r>
      <w:r w:rsidR="00916BD8">
        <w:t>der sich auf die Operation „Update Licenses in „.tmp“ directory“ in de</w:t>
      </w:r>
      <w:r w:rsidR="00460D2A">
        <w:t>r Abbildung 39</w:t>
      </w:r>
      <w:r w:rsidR="00916BD8">
        <w:t xml:space="preserve"> bezieht,</w:t>
      </w:r>
      <w:r w:rsidR="006B2916">
        <w:t xml:space="preserve"> aktualisiert das Programm die Lizenz-Datei des „.tmp“-Ordners. Dazu löscht das Programm die </w:t>
      </w:r>
      <w:r w:rsidR="00C65E2E">
        <w:t xml:space="preserve">aktuelle Lizenz-Datei des „.tmp“-Ordners und fügt diesem Ordner anschließend die neue Lizenz-Datei hinzu. Die neue Lizenz-Datei ist dabei die Lizenz, die in der entsprechenden DropDown-Liste, gekennzeichnet durch die „License“-DropDown-Liste </w:t>
      </w:r>
      <w:r w:rsidR="00D32CE6">
        <w:t xml:space="preserve">des blau markierten Teils </w:t>
      </w:r>
      <w:r w:rsidR="00460D2A">
        <w:t>in der Abbildung 35</w:t>
      </w:r>
      <w:r w:rsidR="00C65E2E">
        <w:t xml:space="preserve">, ausgewählt wurde. Wie in dem letzten Kapitel 6.2.1 erklärt, steht der ausgewählte Wert dieser DropDown-Liste für einen Unterordner des „license“-Ordners in der Projekt-Schablone. </w:t>
      </w:r>
      <w:r w:rsidR="00D32CE6">
        <w:t>Dieser Unterorder enthält eine Textdatei. Diese Textdatei ist die neue Lizenz-Datei, die dem „.tmp“-Ordner hinzugefügt wird.</w:t>
      </w:r>
    </w:p>
    <w:p w14:paraId="417205FC" w14:textId="10DAF84E" w:rsidR="00002817" w:rsidRPr="00D32CE6" w:rsidRDefault="00002817" w:rsidP="00662254">
      <w:r>
        <w:t>Im sechsten Teilschritt</w:t>
      </w:r>
      <w:r w:rsidR="00916BD8">
        <w:t>,</w:t>
      </w:r>
      <w:r w:rsidR="00916BD8" w:rsidRPr="00F2240F">
        <w:t xml:space="preserve"> </w:t>
      </w:r>
      <w:r w:rsidR="00916BD8">
        <w:t>der sich auf die Operation „Handle Checkboxes in „.t</w:t>
      </w:r>
      <w:r w:rsidR="00460D2A">
        <w:t>mp“ directory“ in der Abbildung 39</w:t>
      </w:r>
      <w:r w:rsidR="00916BD8">
        <w:t xml:space="preserve"> bezieht,</w:t>
      </w:r>
      <w:r w:rsidR="00D32CE6">
        <w:t xml:space="preserve"> überprüft das Programm den Wert der Checkboxen, gekennzeichnet durch die Checkboxen des blau ma</w:t>
      </w:r>
      <w:r w:rsidR="00460D2A">
        <w:t>rkierten Teils in der Abbildung 35</w:t>
      </w:r>
      <w:r w:rsidR="002D2454">
        <w:t>. Wenn dabei neue Checkboxen markiert oder Markierungen von Checkboxen entfernt wurden, werden die entsprechenden vordefinierten Konfigurationsdateien dem „.tmp“-Ordner entweder hinzugefügt oder aus dem „.tmp“-Ordner gelöscht.</w:t>
      </w:r>
    </w:p>
    <w:p w14:paraId="71BA33EE" w14:textId="1C8C9D50" w:rsidR="006B2916" w:rsidRPr="00460D2A" w:rsidRDefault="006B2916" w:rsidP="00662254">
      <w:pPr>
        <w:rPr>
          <w:b/>
          <w:bCs/>
        </w:rPr>
      </w:pPr>
      <w:r>
        <w:t>Im siebten Teilschritt</w:t>
      </w:r>
      <w:r w:rsidR="00916BD8">
        <w:t>,</w:t>
      </w:r>
      <w:r w:rsidR="00916BD8" w:rsidRPr="00F2240F">
        <w:t xml:space="preserve"> </w:t>
      </w:r>
      <w:r w:rsidR="00916BD8">
        <w:t>der sich auf die Operation „Override all files in „.tmp“ directory with sel</w:t>
      </w:r>
      <w:r w:rsidR="00460D2A">
        <w:t>ected changes“ in der Abbildung 39</w:t>
      </w:r>
      <w:r w:rsidR="00916BD8">
        <w:t xml:space="preserve"> bezieht,</w:t>
      </w:r>
      <w:r w:rsidR="002D2454">
        <w:t xml:space="preserve"> aktualisiert das Programm alle Dateien, die als Listenelemente in der „Updatables Files“-Liste aufgelistet wurden. Dazu iteriert das Programm durch das Python Dictionary, indem die </w:t>
      </w:r>
      <w:r w:rsidR="00FA75AD">
        <w:t>Änderungen der Dateien, durch den „Accept Changes“-Button, gespeichert wurden. Bei jeder Iteration öffnet das Programm die Datei, dessen Pfad als Schlüssel gespeichert ist, und überschreibt den Inhalt dieser Datei mit der Liste, die als Wert zu dem Schlüssel gespeichert ist</w:t>
      </w:r>
      <w:r w:rsidR="00047E92">
        <w:t>. Wie zuvor erklärt enthält die Liste dabei den konfigurierten Inhalt des Listen-Widgets der „merged“-Instanz.</w:t>
      </w:r>
    </w:p>
    <w:p w14:paraId="091EAAB2" w14:textId="0560101C" w:rsidR="00662254" w:rsidRPr="007426B6" w:rsidRDefault="00662254" w:rsidP="00FF66EF">
      <w:r>
        <w:t xml:space="preserve">Im </w:t>
      </w:r>
      <w:r w:rsidR="008316C5">
        <w:t>achten</w:t>
      </w:r>
      <w:r>
        <w:t xml:space="preserve"> Teilschritt</w:t>
      </w:r>
      <w:bookmarkStart w:id="82" w:name="_Hlk95406426"/>
      <w:r w:rsidR="00916BD8">
        <w:t>, der mit der Operation "Delete old project" beginnt und mit "</w:t>
      </w:r>
      <w:r w:rsidR="000E77CA">
        <w:t>Delete „.tmp“ directory</w:t>
      </w:r>
      <w:r w:rsidR="00916BD8">
        <w:t xml:space="preserve">" </w:t>
      </w:r>
      <w:r w:rsidR="00460D2A">
        <w:t>in der Abbildung 39</w:t>
      </w:r>
      <w:r w:rsidR="000E77CA">
        <w:t xml:space="preserve"> </w:t>
      </w:r>
      <w:r w:rsidR="00916BD8">
        <w:t>endet</w:t>
      </w:r>
      <w:bookmarkEnd w:id="82"/>
      <w:r w:rsidR="00916BD8">
        <w:t>,</w:t>
      </w:r>
      <w:r w:rsidR="00047E92">
        <w:t xml:space="preserve"> aktualisiert das Programm das ausgewählte Projekt mithilfe des „.tmp“-Ordners. Dazu löscht das Programm zuerst das alte Projekt und erstellt in demselben Verzeichnis ein neues leeres Projekt bzw. einen neuen leeren Ordner mit </w:t>
      </w:r>
      <w:r w:rsidR="00460D2A">
        <w:t>dem eingegeben kurzen Projektnamen</w:t>
      </w:r>
      <w:r w:rsidR="00047E92">
        <w:t>, gekennzeichnet als „</w:t>
      </w:r>
      <w:r w:rsidR="008316C5">
        <w:t>Projectname (short)</w:t>
      </w:r>
      <w:r w:rsidR="00047E92">
        <w:t>“-Texteingabefeld in dem blau markierten Teil</w:t>
      </w:r>
      <w:r w:rsidR="00460D2A">
        <w:t xml:space="preserve"> in der Abbildung 35</w:t>
      </w:r>
      <w:r w:rsidR="008316C5">
        <w:t xml:space="preserve">, </w:t>
      </w:r>
      <w:r w:rsidR="00047E92">
        <w:t>als dessen Name.</w:t>
      </w:r>
      <w:r w:rsidR="008316C5">
        <w:t xml:space="preserve"> Anschließend kopiert das Programm den Inhalt </w:t>
      </w:r>
      <w:r w:rsidR="008316C5">
        <w:lastRenderedPageBreak/>
        <w:t>des „.tmp“-Ordners in das neue leere Projekt. Als letztes löscht das Programm den „.tmp“-Ordner.</w:t>
      </w:r>
    </w:p>
    <w:p w14:paraId="58A834D4" w14:textId="785CAC5A" w:rsidR="00ED310A" w:rsidRPr="008316C5" w:rsidRDefault="008316C5" w:rsidP="00CF0A85">
      <w:r w:rsidRPr="008316C5">
        <w:t>Im letzten Teilschritt</w:t>
      </w:r>
      <w:r w:rsidR="00916BD8">
        <w:t>,</w:t>
      </w:r>
      <w:r w:rsidR="00916BD8" w:rsidRPr="00F2240F">
        <w:t xml:space="preserve"> </w:t>
      </w:r>
      <w:r w:rsidR="00916BD8">
        <w:t>der sich auf die Operation „Go back</w:t>
      </w:r>
      <w:r w:rsidR="00460D2A">
        <w:t xml:space="preserve"> to main menu“ in der Abbildung 39</w:t>
      </w:r>
      <w:r w:rsidR="00916BD8">
        <w:t xml:space="preserve"> bezieht, </w:t>
      </w:r>
      <w:r>
        <w:t>wechselt die GUI das Fenster wieder zurück auf das Hauptmenü, wodurch der Prozess für die Projektaktualisierung beendet wird.</w:t>
      </w:r>
    </w:p>
    <w:p w14:paraId="12F4BEB2" w14:textId="1FE57DB5" w:rsidR="005D341E" w:rsidRDefault="005D341E" w:rsidP="005D341E">
      <w:pPr>
        <w:pStyle w:val="berschrift3"/>
        <w:numPr>
          <w:ilvl w:val="2"/>
          <w:numId w:val="1"/>
        </w:numPr>
      </w:pPr>
      <w:bookmarkStart w:id="83" w:name="_Toc96525618"/>
      <w:r>
        <w:t>Fenster für die Erweiterung der Projektmodule</w:t>
      </w:r>
      <w:bookmarkEnd w:id="83"/>
    </w:p>
    <w:p w14:paraId="176EC1AB" w14:textId="4CC5C703" w:rsidR="005D341E" w:rsidRPr="00306F50" w:rsidRDefault="00306F50" w:rsidP="00306F50">
      <w:r>
        <w:t xml:space="preserve">In diesem Kapitel wird erklärt wie das Fenster für die Erweiterung der Projektmodule, welches in dem Kapitel 5.2.4 erklärt wurde, in die Software implementiert wurde und wie </w:t>
      </w:r>
      <w:r w:rsidR="00D361F2">
        <w:t>Erweiterung der Projektmodule im Detail abläuft</w:t>
      </w:r>
      <w:r>
        <w:t>. Die Abbilddung</w:t>
      </w:r>
      <w:r w:rsidR="00DF1206">
        <w:t xml:space="preserve"> 23</w:t>
      </w:r>
      <w:r>
        <w:t xml:space="preserve"> des Kapitels 5.2.4 diente dabei als Vorlage für die Implementierung.</w:t>
      </w:r>
    </w:p>
    <w:p w14:paraId="7648E100" w14:textId="79009C9F" w:rsidR="008277DD" w:rsidRDefault="00323945" w:rsidP="008277DD">
      <w:pPr>
        <w:keepNext/>
      </w:pPr>
      <w:r>
        <w:rPr>
          <w:noProof/>
          <w:lang w:eastAsia="de-DE"/>
        </w:rPr>
        <w:drawing>
          <wp:inline distT="0" distB="0" distL="0" distR="0" wp14:anchorId="4ABD4A79" wp14:editId="1818584F">
            <wp:extent cx="5724525" cy="3962400"/>
            <wp:effectExtent l="0" t="0" r="952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6EDC8572" w14:textId="3E180221" w:rsidR="0073062C" w:rsidRPr="0073062C" w:rsidRDefault="008277DD" w:rsidP="008277DD">
      <w:pPr>
        <w:pStyle w:val="Beschriftung"/>
      </w:pPr>
      <w:bookmarkStart w:id="84" w:name="_Toc96525542"/>
      <w:r>
        <w:t xml:space="preserve">Abbildung </w:t>
      </w:r>
      <w:fldSimple w:instr=" SEQ Abbildung \* ARABIC ">
        <w:r w:rsidR="00A82F32">
          <w:rPr>
            <w:noProof/>
          </w:rPr>
          <w:t>40</w:t>
        </w:r>
      </w:fldSimple>
      <w:r>
        <w:t xml:space="preserve">: Implementierung des Fensters für die </w:t>
      </w:r>
      <w:r w:rsidR="009F06E5">
        <w:t>Projektmodulerweiterung</w:t>
      </w:r>
      <w:bookmarkEnd w:id="84"/>
    </w:p>
    <w:p w14:paraId="650B5B67" w14:textId="453B4809" w:rsidR="00FF66EF" w:rsidRDefault="00E71F57" w:rsidP="000A10AA">
      <w:r>
        <w:t>Die Abbildung 40</w:t>
      </w:r>
      <w:r w:rsidR="000A10AA">
        <w:t xml:space="preserve"> zeigt ein Screenshot des Fensters für die Erweiterung der Projektmodule. Dabei ist zusehen, dass dieses Fen</w:t>
      </w:r>
      <w:r w:rsidR="00050A96">
        <w:t>ster nach Vorlage der Abbildung 23</w:t>
      </w:r>
      <w:r w:rsidR="000A10AA">
        <w:t xml:space="preserve"> des Kapitels 5.2.</w:t>
      </w:r>
      <w:r w:rsidR="00FF66EF">
        <w:t>4</w:t>
      </w:r>
      <w:r w:rsidR="000A10AA">
        <w:t xml:space="preserve"> implementiert wurde, da der Aufbau des Fensters und die Benennung der Widget</w:t>
      </w:r>
      <w:r w:rsidR="00050A96">
        <w:t>s unverändert von der Abbildung 23</w:t>
      </w:r>
      <w:r w:rsidR="000A10AA">
        <w:t xml:space="preserve"> übernommen wurden. Im Folgenden wird mithilfe </w:t>
      </w:r>
      <w:r w:rsidR="003C6C81">
        <w:t>von verschiedenen</w:t>
      </w:r>
      <w:r w:rsidR="000A10AA">
        <w:t xml:space="preserve"> Flussdiagramm</w:t>
      </w:r>
      <w:r w:rsidR="003C6C81">
        <w:t>en</w:t>
      </w:r>
      <w:r w:rsidR="000A10AA">
        <w:t xml:space="preserve"> erklärt, wie </w:t>
      </w:r>
      <w:r w:rsidR="00FF66EF">
        <w:t xml:space="preserve">ein </w:t>
      </w:r>
      <w:r w:rsidR="00FF66EF">
        <w:lastRenderedPageBreak/>
        <w:t>Projektmodul durch den Projekt-Konfigurator erstellt und dem ausgewählten Projekt hinzugefügt wird</w:t>
      </w:r>
      <w:r w:rsidR="00B032B1">
        <w:t>.</w:t>
      </w:r>
    </w:p>
    <w:p w14:paraId="38618690" w14:textId="3B21C4B2" w:rsidR="003B28C9" w:rsidRDefault="003B28C9" w:rsidP="000A10AA">
      <w:r>
        <w:t>Um</w:t>
      </w:r>
      <w:r w:rsidR="00E719AE">
        <w:t xml:space="preserve"> </w:t>
      </w:r>
      <w:r>
        <w:t>ein neues Projektmodul mit diesem Fenster erstellen zu können, fügt das Programm, nach dem Klick auf den „Add Cmake Modul“-Button</w:t>
      </w:r>
      <w:r w:rsidR="00050A96">
        <w:t xml:space="preserve"> im Hauptmenü</w:t>
      </w:r>
      <w:r>
        <w:t>, gekennzeichnet durch den „Add Cmake</w:t>
      </w:r>
      <w:r w:rsidR="00050A96">
        <w:t xml:space="preserve"> Modul“-Button in der Abbildung 20 des Kapitels 5.2.1, </w:t>
      </w:r>
      <w:r>
        <w:t>dem Listen-Widget, gekennzeichnet durch den ro</w:t>
      </w:r>
      <w:r w:rsidR="00050A96">
        <w:t>t markierten Teil der Abbildung 40</w:t>
      </w:r>
      <w:r>
        <w:t>, alle lokalen Abhängigkeiten, die für das neue Projektmodul genutzt werden können, als Listenelemente hinzu. Erst nach auflisten der Listenelemente wird das Fenster für die Erweiterung der Projektmodule in der GUI gezeigt.</w:t>
      </w:r>
    </w:p>
    <w:p w14:paraId="55CDCFBB" w14:textId="22DF5BCA" w:rsidR="00DA5A33" w:rsidRDefault="0099667C" w:rsidP="00DA5A33">
      <w:pPr>
        <w:keepNext/>
      </w:pPr>
      <w:r>
        <w:rPr>
          <w:b/>
          <w:bCs/>
          <w:noProof/>
          <w:lang w:eastAsia="de-DE"/>
        </w:rPr>
        <w:pict w14:anchorId="3F2D7604">
          <v:shape id="_x0000_i1031" type="#_x0000_t75" style="width:453.75pt;height:376.5pt">
            <v:imagedata r:id="rId66" o:title="Hinzufügen der lokalen Abhängigkeiten"/>
          </v:shape>
        </w:pict>
      </w:r>
    </w:p>
    <w:p w14:paraId="43363D01" w14:textId="746AEE0F" w:rsidR="00323945" w:rsidRDefault="00DA5A33" w:rsidP="00DA5A33">
      <w:pPr>
        <w:pStyle w:val="Beschriftung"/>
        <w:rPr>
          <w:b/>
          <w:bCs/>
        </w:rPr>
      </w:pPr>
      <w:bookmarkStart w:id="85" w:name="_Toc96525543"/>
      <w:r>
        <w:t xml:space="preserve">Abbildung </w:t>
      </w:r>
      <w:fldSimple w:instr=" SEQ Abbildung \* ARABIC ">
        <w:r w:rsidR="00A82F32">
          <w:rPr>
            <w:noProof/>
          </w:rPr>
          <w:t>41</w:t>
        </w:r>
      </w:fldSimple>
      <w:r>
        <w:t>: Flussdiagramm für d</w:t>
      </w:r>
      <w:r w:rsidR="00727906">
        <w:t>as Hinzufügen der lokalen Abhängigkeiten</w:t>
      </w:r>
      <w:bookmarkEnd w:id="85"/>
    </w:p>
    <w:p w14:paraId="74322805" w14:textId="31CE1D8E" w:rsidR="00323945" w:rsidRDefault="00050A96" w:rsidP="000A10AA">
      <w:r>
        <w:t>In der Abbildung 41</w:t>
      </w:r>
      <w:r w:rsidR="00323945">
        <w:t xml:space="preserve"> ist der Ablauf dargestellt, durch den die </w:t>
      </w:r>
      <w:r w:rsidR="005E45BB">
        <w:t>lokalen Abhängigkeiten dem Listen-Widget</w:t>
      </w:r>
      <w:r w:rsidR="00323945">
        <w:t xml:space="preserve">, gekennzeichnet </w:t>
      </w:r>
      <w:r w:rsidR="005E45BB">
        <w:t>durch den rot markierten Teil</w:t>
      </w:r>
      <w:r>
        <w:t xml:space="preserve"> in der Abbildung 40</w:t>
      </w:r>
      <w:r w:rsidR="00323945">
        <w:t>,</w:t>
      </w:r>
      <w:r w:rsidR="005E45BB">
        <w:t xml:space="preserve"> hinzugefügt werden</w:t>
      </w:r>
      <w:r w:rsidR="00323945">
        <w:t>.</w:t>
      </w:r>
      <w:r w:rsidR="005E45BB">
        <w:t xml:space="preserve"> Dieser Prozess kann in drei Teilschritten erklärt werden:</w:t>
      </w:r>
    </w:p>
    <w:p w14:paraId="28730BE8" w14:textId="6338D6AA" w:rsidR="005E45BB" w:rsidRDefault="005E45BB" w:rsidP="000A10AA">
      <w:r>
        <w:lastRenderedPageBreak/>
        <w:t>Im ersten Teilschritt</w:t>
      </w:r>
      <w:r w:rsidR="00FB7362">
        <w:t xml:space="preserve">, der </w:t>
      </w:r>
      <w:r w:rsidR="0075202E">
        <w:t>mit der</w:t>
      </w:r>
      <w:r w:rsidR="00FB7362">
        <w:t xml:space="preserve"> Operation „Get path to the selected project from the List Widget Item on Main Menu“ </w:t>
      </w:r>
      <w:r w:rsidR="0075202E">
        <w:t>beginnt und mit „</w:t>
      </w:r>
      <w:r w:rsidR="00AD4BCF">
        <w:t>Get path to the „sources“ directory in the selected project</w:t>
      </w:r>
      <w:r w:rsidR="0075202E">
        <w:t xml:space="preserve">“ </w:t>
      </w:r>
      <w:r w:rsidR="00050A96">
        <w:t>in der Abbildung 41</w:t>
      </w:r>
      <w:r w:rsidR="00FB7362">
        <w:t xml:space="preserve"> </w:t>
      </w:r>
      <w:r w:rsidR="0075202E">
        <w:t>endet</w:t>
      </w:r>
      <w:r w:rsidR="00FB7362">
        <w:t>,</w:t>
      </w:r>
      <w:r>
        <w:t xml:space="preserve"> </w:t>
      </w:r>
      <w:r w:rsidR="00A65361">
        <w:t>generiert das Programm</w:t>
      </w:r>
      <w:r w:rsidR="00B13231">
        <w:t xml:space="preserve"> </w:t>
      </w:r>
      <w:r w:rsidR="00A65361">
        <w:t>den</w:t>
      </w:r>
      <w:r w:rsidR="00B13231">
        <w:t xml:space="preserve"> Pfad zu dem Quellen-Unterordner, gekennzeichnet durch den „s</w:t>
      </w:r>
      <w:r w:rsidR="00050A96">
        <w:t>ources“-Ordner in der Abbildung 27</w:t>
      </w:r>
      <w:r w:rsidR="00B13231">
        <w:t xml:space="preserve"> des Kapitels 6.1, des </w:t>
      </w:r>
      <w:r w:rsidR="00A65361">
        <w:t xml:space="preserve">ausgewählten </w:t>
      </w:r>
      <w:r w:rsidR="00B13231">
        <w:t>Projektes generiert.</w:t>
      </w:r>
    </w:p>
    <w:p w14:paraId="3B2A3236" w14:textId="5562C75B" w:rsidR="00B13231" w:rsidRDefault="00B13231" w:rsidP="000A10AA">
      <w:r>
        <w:t>Im zweiten Teilschritt</w:t>
      </w:r>
      <w:r w:rsidR="00FB7362">
        <w:t>, der sich auf die Operation „</w:t>
      </w:r>
      <w:r w:rsidR="0075202E">
        <w:t>Get all subdirectories in „sources“ directory</w:t>
      </w:r>
      <w:r w:rsidR="00050A96">
        <w:t xml:space="preserve">“ in der Abbildung 41 </w:t>
      </w:r>
      <w:r w:rsidR="00FB7362">
        <w:t>bezieht,</w:t>
      </w:r>
      <w:r w:rsidR="00AD4BCF">
        <w:t xml:space="preserve"> </w:t>
      </w:r>
      <w:r>
        <w:t>speichert das Programm alle Namen der Order, die sich in dem Quellen-Unterordner befinden</w:t>
      </w:r>
      <w:r w:rsidR="00AD4BCF">
        <w:t xml:space="preserve">, </w:t>
      </w:r>
      <w:r>
        <w:t>in einer internen Liste. Die Namen werden dabei als Strings in der Liste gespeichert.</w:t>
      </w:r>
      <w:r w:rsidR="00AD4BCF">
        <w:t xml:space="preserve"> Die Unterordner des Quellen-Ordners sind dabei alle internen Module des Projektes, die mit dem neu erstellten Projektmodul verknüpft werden können.</w:t>
      </w:r>
    </w:p>
    <w:p w14:paraId="585BF2B3" w14:textId="3F2014FE" w:rsidR="00B13231" w:rsidRDefault="00B13231" w:rsidP="000A10AA">
      <w:r>
        <w:t>Im letzten Teilschritt</w:t>
      </w:r>
      <w:r w:rsidR="00FB7362">
        <w:t>, der mit der Operation "</w:t>
      </w:r>
      <w:r w:rsidR="0075202E">
        <w:t>Check if there is next subdirectory</w:t>
      </w:r>
      <w:r w:rsidR="00FB7362">
        <w:t>" beginnt und mit "Add name of subdirectory to</w:t>
      </w:r>
      <w:r w:rsidR="00402691">
        <w:t xml:space="preserve"> </w:t>
      </w:r>
      <w:r w:rsidR="00FB7362">
        <w:t>the List Widget" in de</w:t>
      </w:r>
      <w:r w:rsidR="00050A96">
        <w:t>r Abbildung 41</w:t>
      </w:r>
      <w:r w:rsidR="00FB7362">
        <w:t xml:space="preserve"> endet,</w:t>
      </w:r>
      <w:r w:rsidR="008B22FD">
        <w:t xml:space="preserve"> </w:t>
      </w:r>
      <w:r w:rsidR="00402691">
        <w:t xml:space="preserve">fügt das Programm die lokalen Abhängigkeiten, die mit dem neuen Projektmodul verknüpft werden können, dem Listen-Widget des Fensters hinzu. </w:t>
      </w:r>
      <w:r w:rsidR="00AD4BCF">
        <w:t xml:space="preserve">Dazu </w:t>
      </w:r>
      <w:r w:rsidR="008B22FD">
        <w:t xml:space="preserve">iteriert das Programm durch die Liste mit den Namen der Ordner. Bei jeder Iteration wird die „CMakeLists.txt“-Datei des aktuellen Ordners geprüft. Befindet sich </w:t>
      </w:r>
      <w:r w:rsidR="00D77255">
        <w:t>der Teilstring „add_Library“ in der „CMakeLists.txt“-Datei, wird der Name des aktuellen Ordners dem Listen-Widget, gekennzeichnet durch den rot m</w:t>
      </w:r>
      <w:r w:rsidR="00050A96">
        <w:t>arkierten Teil in der Abbildung 40</w:t>
      </w:r>
      <w:r w:rsidR="00D77255">
        <w:t xml:space="preserve">, hinzugefügt, um als lokale Abhängigkeit genutzt werden zu können. Dazu wird eine </w:t>
      </w:r>
      <w:r w:rsidR="00D77255" w:rsidRPr="00D77255">
        <w:rPr>
          <w:i/>
          <w:iCs/>
        </w:rPr>
        <w:t>QListWidgetItem</w:t>
      </w:r>
      <w:r w:rsidR="00D77255">
        <w:t>-Instanz mit dem Namen des Ordners erstellt und dem Listen-Widget hinzugefügt. Befindet sich dieser Teilstring nicht in der „CMakeLists.txt“-Datei, wird der Name des Ordners dem Listen-Widget nicht hinzugefügt und das Programm überprüft die nächste „CMakeLists.txt“-Datei des nächsten Ordners.</w:t>
      </w:r>
    </w:p>
    <w:p w14:paraId="1CC78572" w14:textId="7FB963DA" w:rsidR="00FA7EB5" w:rsidRDefault="00FA7EB5" w:rsidP="000A10AA">
      <w:r>
        <w:t>Nachdem alle Ordner in der intern gespeicherten Liste überprüft wurden, ist de</w:t>
      </w:r>
      <w:r w:rsidR="00050A96">
        <w:t>r Prozess, der in der Abbildung 41</w:t>
      </w:r>
      <w:r>
        <w:t xml:space="preserve"> dargestellt ist, beendet und das Fenster für die Erweiterung der Projektmodule wird in der GUI gezeigt. Dadurch kann der Benutzer nun das ausgewählte Projekt mit einem neuen Projektmodul erweitern. Der Prozess, der dafür intern </w:t>
      </w:r>
      <w:r w:rsidR="00515AB9">
        <w:t>abläuft,</w:t>
      </w:r>
      <w:r>
        <w:t xml:space="preserve"> wird nachfolgend erklärt</w:t>
      </w:r>
      <w:r w:rsidR="00515AB9">
        <w:t>.</w:t>
      </w:r>
    </w:p>
    <w:p w14:paraId="69D18A13" w14:textId="7D1AE9C1" w:rsidR="00DA5A33" w:rsidRDefault="0099667C" w:rsidP="00DA5A33">
      <w:pPr>
        <w:keepNext/>
      </w:pPr>
      <w:r>
        <w:rPr>
          <w:noProof/>
          <w:lang w:eastAsia="de-DE"/>
        </w:rPr>
        <w:lastRenderedPageBreak/>
        <w:pict w14:anchorId="0747129E">
          <v:shape id="_x0000_i1032" type="#_x0000_t75" style="width:452.25pt;height:271.5pt">
            <v:imagedata r:id="rId67" o:title="Erstellung eines Projektmoduls"/>
          </v:shape>
        </w:pict>
      </w:r>
    </w:p>
    <w:p w14:paraId="41002636" w14:textId="5C7FAB3D" w:rsidR="00DA5A33" w:rsidRDefault="00DA5A33" w:rsidP="00DA5A33">
      <w:pPr>
        <w:pStyle w:val="Beschriftung"/>
      </w:pPr>
      <w:bookmarkStart w:id="86" w:name="_Toc96525544"/>
      <w:r>
        <w:t xml:space="preserve">Abbildung </w:t>
      </w:r>
      <w:fldSimple w:instr=" SEQ Abbildung \* ARABIC ">
        <w:r w:rsidR="00A82F32">
          <w:rPr>
            <w:noProof/>
          </w:rPr>
          <w:t>42</w:t>
        </w:r>
      </w:fldSimple>
      <w:r>
        <w:t>: Flussdiagramm für die Erstellung eines Projektmoduls</w:t>
      </w:r>
      <w:bookmarkEnd w:id="86"/>
    </w:p>
    <w:p w14:paraId="083B118C" w14:textId="2E15E3A9" w:rsidR="00FA7EB5" w:rsidRDefault="00050A96" w:rsidP="00FA7EB5">
      <w:r>
        <w:t>In der Abbildung 42</w:t>
      </w:r>
      <w:r w:rsidR="00515AB9">
        <w:t xml:space="preserve"> ist der Ablauf dargestellt, durch den ein Projekt mit einem neu erstellten Projektmodul erweitert werden kann. Gestartet wird dieser Prozess mit dem Klick auf den „Add Module“-Button, gekennzeichnet durch den „Add </w:t>
      </w:r>
      <w:r>
        <w:t>Module“-Button in der Abbildung 40</w:t>
      </w:r>
      <w:r w:rsidR="00515AB9">
        <w:t>. Der Prozess kann ich fünf Teilschritten erklärt werden:</w:t>
      </w:r>
    </w:p>
    <w:p w14:paraId="3DD81CB7" w14:textId="60DFC943" w:rsidR="00515AB9" w:rsidRDefault="00515AB9" w:rsidP="00FA7EB5">
      <w:r>
        <w:t>Im ersten Teilschritt</w:t>
      </w:r>
      <w:r w:rsidR="005D73C3">
        <w:t>, der sich auf die Operation „Get all Formular values from GUI“ in der Ab</w:t>
      </w:r>
      <w:r w:rsidR="00050A96">
        <w:t>bildung 42</w:t>
      </w:r>
      <w:r w:rsidR="005D73C3">
        <w:t xml:space="preserve"> bezieht,</w:t>
      </w:r>
      <w:r>
        <w:t xml:space="preserve"> speichert das Programm </w:t>
      </w:r>
      <w:r w:rsidR="008315E8">
        <w:t>folgende Werte, aus dem Formular für die Projekterste</w:t>
      </w:r>
      <w:r w:rsidR="00050A96">
        <w:t>llung, zusehen in der Abbildung 40</w:t>
      </w:r>
      <w:r w:rsidR="008315E8">
        <w:rPr>
          <w:b/>
          <w:bCs/>
        </w:rPr>
        <w:t>,</w:t>
      </w:r>
      <w:r w:rsidR="008315E8">
        <w:t xml:space="preserve"> als Strings:</w:t>
      </w:r>
    </w:p>
    <w:p w14:paraId="7B4D0E28" w14:textId="227CBBE3" w:rsidR="008315E8" w:rsidRPr="00C0171B" w:rsidRDefault="008315E8" w:rsidP="008315E8">
      <w:pPr>
        <w:pStyle w:val="Listenabsatz"/>
        <w:numPr>
          <w:ilvl w:val="0"/>
          <w:numId w:val="16"/>
        </w:numPr>
      </w:pPr>
      <w:r>
        <w:t>Der Modultyp – auszuwählen in der Modultyp-DropDown-Liste, gekennzeichnet als „Select Module Type“-DropDown-Liste in dem bla</w:t>
      </w:r>
      <w:r w:rsidR="00050A96">
        <w:t>u markierten Teil der Abbildung 40</w:t>
      </w:r>
    </w:p>
    <w:p w14:paraId="0A549165" w14:textId="751DE02E" w:rsidR="008315E8" w:rsidRPr="008315E8" w:rsidRDefault="008315E8" w:rsidP="008315E8">
      <w:pPr>
        <w:pStyle w:val="Listenabsatz"/>
        <w:numPr>
          <w:ilvl w:val="0"/>
          <w:numId w:val="16"/>
        </w:numPr>
      </w:pPr>
      <w:r>
        <w:t>Der Modulname – einzugeben in dem „Module Name“-Texteingabefeld, gekennzeichnet durch das Texteingabefeld in dem blau m</w:t>
      </w:r>
      <w:r w:rsidR="00050A96">
        <w:t>arkierten Teil in der Abbildung 40</w:t>
      </w:r>
    </w:p>
    <w:p w14:paraId="23E0CFF3" w14:textId="6C35BD1D" w:rsidR="008315E8" w:rsidRPr="00FA7EB5" w:rsidRDefault="007702A8" w:rsidP="00FA7EB5">
      <w:r>
        <w:t>Nachdem die W</w:t>
      </w:r>
      <w:r w:rsidR="0087234C">
        <w:t>e</w:t>
      </w:r>
      <w:r>
        <w:t>rte gespeichert wurden, startet der zweite Teilschritt</w:t>
      </w:r>
      <w:r w:rsidR="005D73C3">
        <w:t>, der sich auf die Operation „Che</w:t>
      </w:r>
      <w:r w:rsidR="00050A96">
        <w:t xml:space="preserve">ck User Input“ in der Abbildung 42 </w:t>
      </w:r>
      <w:r w:rsidR="005D73C3">
        <w:t>bezieht,</w:t>
      </w:r>
      <w:r>
        <w:t xml:space="preserve"> bei dem der Modulname auf verschiedene Kriterien überprüft wird. Dieser Prozess wird mithilfe eines Zusätzlichen Hilfsdiagramm erklärt:</w:t>
      </w:r>
    </w:p>
    <w:p w14:paraId="741CC9E9" w14:textId="1A7DE2A5" w:rsidR="00DA5A33" w:rsidRDefault="0099667C" w:rsidP="00DA5A33">
      <w:pPr>
        <w:keepNext/>
      </w:pPr>
      <w:r>
        <w:rPr>
          <w:noProof/>
          <w:lang w:eastAsia="de-DE"/>
        </w:rPr>
        <w:lastRenderedPageBreak/>
        <w:pict w14:anchorId="2EF358B6">
          <v:shape id="_x0000_i1033" type="#_x0000_t75" style="width:453.75pt;height:159.75pt">
            <v:imagedata r:id="rId68" o:title="Check der Projektmodulformularwerte"/>
          </v:shape>
        </w:pict>
      </w:r>
    </w:p>
    <w:p w14:paraId="50223326" w14:textId="34B94EAF" w:rsidR="00DA5A33" w:rsidRDefault="00DA5A33" w:rsidP="00DA5A33">
      <w:pPr>
        <w:pStyle w:val="Beschriftung"/>
      </w:pPr>
      <w:bookmarkStart w:id="87" w:name="_Toc96525545"/>
      <w:r>
        <w:t xml:space="preserve">Abbildung </w:t>
      </w:r>
      <w:fldSimple w:instr=" SEQ Abbildung \* ARABIC ">
        <w:r w:rsidR="00A82F32">
          <w:rPr>
            <w:noProof/>
          </w:rPr>
          <w:t>43</w:t>
        </w:r>
      </w:fldSimple>
      <w:r>
        <w:t>: Flussdiagramm für den Check der Projektmodulformularwerte</w:t>
      </w:r>
      <w:bookmarkEnd w:id="87"/>
    </w:p>
    <w:p w14:paraId="5A66068F" w14:textId="5DD6C53E" w:rsidR="008846B3" w:rsidRDefault="003D4D01" w:rsidP="000A10AA">
      <w:r>
        <w:t>In der Abbildung 43</w:t>
      </w:r>
      <w:r w:rsidR="00FF66EF">
        <w:t xml:space="preserve"> ist der Ablauf dargestellt</w:t>
      </w:r>
      <w:r w:rsidR="005C409E">
        <w:t>, durch den</w:t>
      </w:r>
      <w:r w:rsidR="007702A8">
        <w:t xml:space="preserve"> der eingegebene Modulname überprüft wird. Als erstes</w:t>
      </w:r>
      <w:r w:rsidR="005D73C3">
        <w:t xml:space="preserve">, zusehen als </w:t>
      </w:r>
      <w:r w:rsidR="008846B3">
        <w:t>Operation „Check if input field from „Module Name“ is empty</w:t>
      </w:r>
      <w:r>
        <w:t>“ in der Abbildung 43</w:t>
      </w:r>
      <w:r w:rsidR="008846B3">
        <w:t>,</w:t>
      </w:r>
      <w:r w:rsidR="007702A8">
        <w:t xml:space="preserve"> kontrolliert das Programm, ob der gespeicherte String des Modulnamens leer ist, also ob ein Wert in das entsprechende Texteingabefeld eingeben wurde.</w:t>
      </w:r>
    </w:p>
    <w:p w14:paraId="2020DDCD" w14:textId="2E217D57" w:rsidR="00FF66EF" w:rsidRDefault="009570FE" w:rsidP="000A10AA">
      <w:r>
        <w:t>Anschließend</w:t>
      </w:r>
      <w:r w:rsidR="008846B3">
        <w:t xml:space="preserve">, zusehen als Operation „Check if Module Name contains whitespaces“ in </w:t>
      </w:r>
      <w:r w:rsidR="003D4D01">
        <w:t>der Abbildung 43</w:t>
      </w:r>
      <w:r w:rsidR="008846B3">
        <w:t xml:space="preserve">, </w:t>
      </w:r>
      <w:r>
        <w:t>wird überprüft, ob der String des Modulnamens Leerzeichen enthält. Wenn eines dieser Überprüfungen fehlschlägt, also der String entweder leer ist oder Leerzeichen enthält, wird eine entsprechende Error-Nachricht in der GUI ausgegeben und der gesamte Prozess der Projektmodulerweiterung gestoppt.</w:t>
      </w:r>
    </w:p>
    <w:p w14:paraId="09EE4B38" w14:textId="4AE3D473" w:rsidR="008846B3" w:rsidRDefault="009570FE" w:rsidP="006C4C9F">
      <w:r>
        <w:t xml:space="preserve">Andernfalls </w:t>
      </w:r>
      <w:r w:rsidR="00015813">
        <w:t>wird der Prozess fortgeführt, indem das Programm als nächstes</w:t>
      </w:r>
      <w:r w:rsidR="008846B3">
        <w:t>, zusehen als Operation „Get all checked List</w:t>
      </w:r>
      <w:r w:rsidR="003D4D01">
        <w:t xml:space="preserve"> Widget Items“ in der Abbildung 43</w:t>
      </w:r>
      <w:r w:rsidR="008846B3">
        <w:t>,</w:t>
      </w:r>
      <w:r w:rsidR="00015813">
        <w:t xml:space="preserve"> alle Namen der markierten Listenelemente</w:t>
      </w:r>
      <w:r w:rsidR="006C4C9F">
        <w:t>, also die Namen der lokalen Abhängigkeiten,</w:t>
      </w:r>
      <w:r w:rsidR="00015813">
        <w:t xml:space="preserve"> des Listen-Widgets, gekennzeichnet durch den rot m</w:t>
      </w:r>
      <w:r w:rsidR="003D4D01">
        <w:t>arkierten Teil in der Abbildung 40</w:t>
      </w:r>
      <w:r w:rsidR="00015813">
        <w:t>, intern in eine Liste speichert. Die Listenelemente zählen als markiert, wenn die Checkbox der Listenelemente markiert wurde.</w:t>
      </w:r>
    </w:p>
    <w:p w14:paraId="7AB0B2FE" w14:textId="4D124D22" w:rsidR="006C4C9F" w:rsidRDefault="006C4C9F" w:rsidP="006C4C9F">
      <w:r>
        <w:t>Anschließend</w:t>
      </w:r>
      <w:r w:rsidR="008846B3">
        <w:t>, zusehen als Operation „Check all items ifa radio Butt</w:t>
      </w:r>
      <w:r w:rsidR="003D4D01">
        <w:t>on is clicked“ in der Abbildung 43</w:t>
      </w:r>
      <w:r w:rsidR="008846B3">
        <w:t>,</w:t>
      </w:r>
      <w:r>
        <w:t xml:space="preserve"> iteriert das Programm durch die Liste und prüft dabei für jedes Listenelement, also für jede lokale Abhängigkeit, ob ein Radio-Button des Listenelements ausgewählt wurde. Falls das nicht der Fall ist, wird ebenfalls eine entsprechende Error-Nachricht in der GUI ausgegeben und der gesamte Prozess der Projektmodulerweiterung gestoppt.</w:t>
      </w:r>
    </w:p>
    <w:p w14:paraId="13A9220D" w14:textId="4D708070" w:rsidR="009570FE" w:rsidRDefault="006C4C9F" w:rsidP="000A10AA">
      <w:r>
        <w:lastRenderedPageBreak/>
        <w:t>Wenn jedoch für jedes Listenelement ein radio-button ausgewählt wurde, startet der dritte Teilschritt des gesamten Projektmodulerweiterungsprozesses. In dem dritten Teilschritt</w:t>
      </w:r>
      <w:r w:rsidR="005D73C3">
        <w:t>, der sich auf die Operation „Check if Module with entered Module name a</w:t>
      </w:r>
      <w:r w:rsidR="003D4D01">
        <w:t>lready exists“ in der Abbildung 43</w:t>
      </w:r>
      <w:r w:rsidR="005D73C3">
        <w:t xml:space="preserve"> bezieht,</w:t>
      </w:r>
      <w:r>
        <w:t xml:space="preserve"> überprüft das Programm, ob für das ausgewählte Projekt schon ein Projektmodul mit </w:t>
      </w:r>
      <w:r w:rsidR="003D4D01">
        <w:t>dem gleichen eingegebenen Modulnamen</w:t>
      </w:r>
      <w:r>
        <w:t xml:space="preserve"> </w:t>
      </w:r>
      <w:r w:rsidR="00DB439C">
        <w:t>existiert. Wenn das der Fall ist, wird eine entsprechende Error-Nachricht in der GUI ausgegeben und der gesamte Prozess der Projektmodulerweiterung gestoppt.</w:t>
      </w:r>
    </w:p>
    <w:p w14:paraId="76CCFB07" w14:textId="08F3BCEB" w:rsidR="009570FE" w:rsidRDefault="00DB439C" w:rsidP="00604B7D">
      <w:r>
        <w:t>Falls noch kein gleichnamiges Projektmodul existiert, startet der vierte Teilschritt. In dem vierten Teilschritt</w:t>
      </w:r>
      <w:r w:rsidR="005D73C3">
        <w:t>, der sich auf die Operation „Create new Module with C</w:t>
      </w:r>
      <w:r w:rsidR="003D4D01">
        <w:t>MakeLists.txt“ in der Abbildung 42</w:t>
      </w:r>
      <w:r w:rsidR="005D73C3">
        <w:t xml:space="preserve"> bezieht,</w:t>
      </w:r>
      <w:r>
        <w:t xml:space="preserve"> erstellt das Programm das neue Projektmodul bzw. einen neuen Ordner, in dem Quellen-Unterordner, gekennzeichnet durch den „s</w:t>
      </w:r>
      <w:r w:rsidR="003D4D01">
        <w:t>ources“-Ordner in der Abbildung 27</w:t>
      </w:r>
      <w:r>
        <w:t xml:space="preserve"> des Kapitels 6.1, des ausgewählten Projektes. Das Projektmodul wird dabei nach dem eingegeben Modulnamen benannt. In das neue Projektmodul wird anschließend </w:t>
      </w:r>
      <w:r w:rsidR="00173812">
        <w:t>eine Kopie der vordefinierten „CMakeLists.txt“-Datei aus dem ausgewählten Modultyp-Ordner der Projekt-Schablone hinzugefügt.</w:t>
      </w:r>
      <w:r w:rsidR="003E055D">
        <w:t xml:space="preserve"> Der Modultyp-Order wird </w:t>
      </w:r>
      <w:r w:rsidR="00604B7D">
        <w:t xml:space="preserve">dabei </w:t>
      </w:r>
      <w:r w:rsidR="003E055D">
        <w:t xml:space="preserve">aus der „Select Module Type“-DropDown-Liste ausgewählt. </w:t>
      </w:r>
      <w:r w:rsidR="00604B7D">
        <w:t>Den Wert, der aus dieser DropDown-Liste ausgewählt wird, bezieht sich auf den gleichnamigen Unterordner de</w:t>
      </w:r>
      <w:r w:rsidR="007C79F1">
        <w:t>s</w:t>
      </w:r>
      <w:r w:rsidR="00604B7D">
        <w:t xml:space="preserve"> Quellen</w:t>
      </w:r>
      <w:r w:rsidR="007C79F1">
        <w:t>-ordners</w:t>
      </w:r>
      <w:r w:rsidR="00604B7D">
        <w:t>, gekennzeichnet durch die Unterordner des „</w:t>
      </w:r>
      <w:r w:rsidR="007C79F1">
        <w:t>sources</w:t>
      </w:r>
      <w:r w:rsidR="003D4D01">
        <w:t>“-Ordners in der Abbildung 27</w:t>
      </w:r>
      <w:r w:rsidR="00604B7D">
        <w:t xml:space="preserve"> des Kapitels 6.1, der Projekt-Schablone</w:t>
      </w:r>
      <w:r w:rsidR="007C79F1">
        <w:t>.</w:t>
      </w:r>
    </w:p>
    <w:p w14:paraId="7E7A938D" w14:textId="5F1C2659" w:rsidR="005A43CD" w:rsidRDefault="005A43CD" w:rsidP="000A10AA">
      <w:r>
        <w:t>In dem letzten Teilschritt</w:t>
      </w:r>
      <w:r w:rsidR="005D73C3">
        <w:t>, der sich auf die Operation „Check all checked dependencies if they are priv</w:t>
      </w:r>
      <w:r w:rsidR="003D4D01">
        <w:t>ate or public“ in der Abbildung 42</w:t>
      </w:r>
      <w:r w:rsidR="005D73C3">
        <w:t xml:space="preserve"> bezieht,</w:t>
      </w:r>
      <w:r>
        <w:t xml:space="preserve"> wird die intern gespeicherte Liste mit den Namen der markierten Listenelemente bzw. den Namen der lokalen Abhängigkeiten nochmals durchiteriert. Dabei wird für jedes Listenelement überprüft, ob der „Private“-Radiobutton, gekennzeichnet durch den „Private“-Radiobutton in dem rot m</w:t>
      </w:r>
      <w:r w:rsidR="003D4D01">
        <w:t>arkierten Teil in der Abbildung 40</w:t>
      </w:r>
      <w:r>
        <w:t>, oder der „Public“-Radiobutton, gekennzeichnet durch den „Public“-Radiobutton in dem rot markierten Teil in der Abb</w:t>
      </w:r>
      <w:r w:rsidR="003D4D01">
        <w:t>ildung 40</w:t>
      </w:r>
      <w:r w:rsidR="00503256">
        <w:t>, ausgewählt</w:t>
      </w:r>
      <w:r>
        <w:t xml:space="preserve"> wurde. </w:t>
      </w:r>
      <w:r w:rsidR="00C55457">
        <w:t xml:space="preserve">Die Überprüfung der Radiobuttons ist wichtig, da Cmake wissen muss, ob das die lokale Abhängigkeit offengelegt werden muss oder nicht. </w:t>
      </w:r>
      <w:r w:rsidR="00503256">
        <w:t xml:space="preserve">Wenn der „Private“-Radiobutton ausgewählt wurde, wird dieses Listenelement bzw. diese lokale Abhängigkeit dem Projektmodul als private lokale Abhängigkeit hinzugefügt. Dazu wird der Name der lokalen Abhängigkeit der „CMakeLists.txt“-Datei als private lokale </w:t>
      </w:r>
      <w:r w:rsidR="00503256">
        <w:lastRenderedPageBreak/>
        <w:t xml:space="preserve">Abhängigkeit hinzugefügt. Andernfalls wird das Listenelement bzw. di lokale Abhängigkeit dem Projektmodul als </w:t>
      </w:r>
      <w:r w:rsidR="009E4F01">
        <w:t>öffentliche</w:t>
      </w:r>
      <w:r w:rsidR="00503256">
        <w:t xml:space="preserve"> lokale Abhängigkeit hinzugefügt. Dazu wird der Name der lokalen Abhängigkeit der „CMakeLists.txt“-Datei als </w:t>
      </w:r>
      <w:r w:rsidR="009E4F01">
        <w:t>öffentliche</w:t>
      </w:r>
      <w:r w:rsidR="00503256">
        <w:t xml:space="preserve"> lokale Abhängigkeit hinzugefügt.</w:t>
      </w:r>
    </w:p>
    <w:p w14:paraId="5C4DE813" w14:textId="45D32056" w:rsidR="0073062C" w:rsidRPr="00CF0A85" w:rsidRDefault="009E4F01" w:rsidP="000A10AA">
      <w:r>
        <w:t>Nachdem dem Projektmodul alle lokalen Abhängigkeiten hinzugefügt wurden, wechselt die GUI das Fenster wieder zurück auf das Hauptmenü, wodurch der Prozess für die Erweiterung der Projektmodule beendet wird.</w:t>
      </w:r>
    </w:p>
    <w:p w14:paraId="16FA8900" w14:textId="77777777" w:rsidR="005D341E" w:rsidRDefault="005D341E" w:rsidP="005D341E">
      <w:pPr>
        <w:pStyle w:val="berschrift3"/>
        <w:numPr>
          <w:ilvl w:val="2"/>
          <w:numId w:val="1"/>
        </w:numPr>
      </w:pPr>
      <w:bookmarkStart w:id="88" w:name="_Toc96525619"/>
      <w:r>
        <w:t>Fenster für die Ausführung der Dienstprogramme</w:t>
      </w:r>
      <w:bookmarkEnd w:id="88"/>
    </w:p>
    <w:p w14:paraId="627BDC16" w14:textId="5B54BE0F" w:rsidR="005D341E" w:rsidRPr="00306F50" w:rsidRDefault="00306F50" w:rsidP="00306F50">
      <w:r>
        <w:t xml:space="preserve">In diesem Kapitel wird erklärt wie das Fenster für die Ausführung der Dienstprogramme, welches in dem Kapitel 5.2.5 erklärt wurde, in die Software implementiert wurde und wie die </w:t>
      </w:r>
      <w:r w:rsidR="00D361F2">
        <w:t>Ausführung der Dienstprogramme im Detail abläuft</w:t>
      </w:r>
      <w:r>
        <w:t>. Die Abbilddung</w:t>
      </w:r>
      <w:r w:rsidR="00DF1206">
        <w:t xml:space="preserve"> 24</w:t>
      </w:r>
      <w:r>
        <w:t xml:space="preserve"> des Kapitels 5.2.5 diente dabei als Vorlage für die Implementierung.</w:t>
      </w:r>
    </w:p>
    <w:p w14:paraId="2F2C33CC" w14:textId="6BC27B8D" w:rsidR="008277DD" w:rsidRDefault="00D32DA5" w:rsidP="008277DD">
      <w:pPr>
        <w:keepNext/>
      </w:pPr>
      <w:r>
        <w:rPr>
          <w:noProof/>
          <w:lang w:eastAsia="de-DE"/>
        </w:rPr>
        <w:drawing>
          <wp:inline distT="0" distB="0" distL="0" distR="0" wp14:anchorId="3DC55E14" wp14:editId="028963B3">
            <wp:extent cx="5724525" cy="39624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7E52267D" w14:textId="61117359" w:rsidR="0073062C" w:rsidRPr="0073062C" w:rsidRDefault="008277DD" w:rsidP="008277DD">
      <w:pPr>
        <w:pStyle w:val="Beschriftung"/>
      </w:pPr>
      <w:bookmarkStart w:id="89" w:name="_Toc96525546"/>
      <w:r>
        <w:t xml:space="preserve">Abbildung </w:t>
      </w:r>
      <w:fldSimple w:instr=" SEQ Abbildung \* ARABIC ">
        <w:r w:rsidR="00A82F32">
          <w:rPr>
            <w:noProof/>
          </w:rPr>
          <w:t>44</w:t>
        </w:r>
      </w:fldSimple>
      <w:r>
        <w:t xml:space="preserve">: Implementierung des Fensters für die </w:t>
      </w:r>
      <w:r w:rsidR="00D07153">
        <w:t>Dienstprogrammausführung</w:t>
      </w:r>
      <w:bookmarkEnd w:id="89"/>
    </w:p>
    <w:p w14:paraId="6BC8E680" w14:textId="0354B8AF" w:rsidR="00FF66EF" w:rsidRDefault="005053D4" w:rsidP="00FF66EF">
      <w:r>
        <w:t>Die Abbildung 44</w:t>
      </w:r>
      <w:r w:rsidR="00FF66EF">
        <w:t xml:space="preserve"> zeigt ein Screenshot des Fensters für die Ausführung der Dienstprogramme. Dabei ist zusehen, dass dieses Fen</w:t>
      </w:r>
      <w:r>
        <w:t>ster nach Vorlage der Abbildung 24</w:t>
      </w:r>
      <w:r w:rsidR="00FF66EF">
        <w:t xml:space="preserve"> des Kapitels 5.2.5 implementiert wurde, da der Aufbau des Fensters und die Benennung der Widget</w:t>
      </w:r>
      <w:r>
        <w:t>s unverändert von der Abbildung 24</w:t>
      </w:r>
      <w:r w:rsidR="00FF66EF">
        <w:t xml:space="preserve"> übernommen wurden. </w:t>
      </w:r>
      <w:r w:rsidR="00FF66EF">
        <w:lastRenderedPageBreak/>
        <w:t xml:space="preserve">Im Folgenden wird mithilfe </w:t>
      </w:r>
      <w:r w:rsidR="003C6C81">
        <w:t>von verschiedenen</w:t>
      </w:r>
      <w:r w:rsidR="00FF66EF">
        <w:t xml:space="preserve"> Flussdiagramm</w:t>
      </w:r>
      <w:r w:rsidR="003C6C81">
        <w:t>en</w:t>
      </w:r>
      <w:r w:rsidR="00FF66EF">
        <w:t xml:space="preserve"> erklärt, wie Dienstprogramme durch den Projekt-Konfigurator ausgeführt werden</w:t>
      </w:r>
      <w:r w:rsidR="00B032B1">
        <w:t>.</w:t>
      </w:r>
    </w:p>
    <w:p w14:paraId="216C5879" w14:textId="5B4EC49E" w:rsidR="005839CB" w:rsidRDefault="005839CB" w:rsidP="00FF66EF">
      <w:r>
        <w:t>Um die Dienstprogramme eines Projekts mit diesem Fenster ausführen zu können, fügt das Programm, nach dem Klick auf den „Run Utils“-Button, gekennzeichnet durch den „Run</w:t>
      </w:r>
      <w:r w:rsidR="005053D4">
        <w:t xml:space="preserve"> Utils“-Button in der Abbildung 20</w:t>
      </w:r>
      <w:r>
        <w:t xml:space="preserve"> des Kapitels 6.2.1, im Hauptmenü, </w:t>
      </w:r>
      <w:r w:rsidR="0000688B">
        <w:t>de</w:t>
      </w:r>
      <w:r w:rsidR="003B28C9">
        <w:t>m</w:t>
      </w:r>
      <w:r w:rsidR="0000688B">
        <w:t xml:space="preserve"> Liste</w:t>
      </w:r>
      <w:r w:rsidR="003B28C9">
        <w:t>n-Widget</w:t>
      </w:r>
      <w:r w:rsidR="0000688B">
        <w:t>, gekennzeichnet durch die linke Hälfte des blau</w:t>
      </w:r>
      <w:r w:rsidR="005053D4">
        <w:t xml:space="preserve"> markierten Teils der Abbildung 44</w:t>
      </w:r>
      <w:r w:rsidR="0000688B">
        <w:t>, alle Dienstprogramme als Listenelemente hinzu. Erst nach auflisten der Listenelemente wird das Fenster für die Ausführung der Dienstprogramme in der GUI gezeigt.</w:t>
      </w:r>
    </w:p>
    <w:p w14:paraId="269C445B" w14:textId="45E52BEF" w:rsidR="008638BA" w:rsidRDefault="0099667C" w:rsidP="008638BA">
      <w:pPr>
        <w:keepNext/>
      </w:pPr>
      <w:r>
        <w:rPr>
          <w:noProof/>
          <w:lang w:eastAsia="de-DE"/>
        </w:rPr>
        <w:pict w14:anchorId="7CE66D55">
          <v:shape id="_x0000_i1034" type="#_x0000_t75" style="width:453.75pt;height:3in">
            <v:imagedata r:id="rId70" o:title="Auflistung der Dienstprogramme"/>
          </v:shape>
        </w:pict>
      </w:r>
    </w:p>
    <w:p w14:paraId="7E12FAF8" w14:textId="704BE745" w:rsidR="0058087B" w:rsidRDefault="008638BA" w:rsidP="008638BA">
      <w:pPr>
        <w:pStyle w:val="Beschriftung"/>
      </w:pPr>
      <w:bookmarkStart w:id="90" w:name="_Toc96525547"/>
      <w:r>
        <w:t xml:space="preserve">Abbildung </w:t>
      </w:r>
      <w:fldSimple w:instr=" SEQ Abbildung \* ARABIC ">
        <w:r w:rsidR="00A82F32">
          <w:rPr>
            <w:noProof/>
          </w:rPr>
          <w:t>45</w:t>
        </w:r>
      </w:fldSimple>
      <w:r>
        <w:t>: Flussdiagramm für die Auflistung der Dienstprogramme</w:t>
      </w:r>
      <w:bookmarkEnd w:id="90"/>
    </w:p>
    <w:p w14:paraId="6D0EC0E0" w14:textId="53AF56FA" w:rsidR="0058087B" w:rsidRDefault="005053D4" w:rsidP="00FF66EF">
      <w:r>
        <w:t>In der Abbildung 45</w:t>
      </w:r>
      <w:r w:rsidR="0058087B">
        <w:t xml:space="preserve"> ist der Ablauf dargestellt, durch den die Dienstprogramme eines Projektes in der Liste, gekennzeichnet durch die linke Hälfte des blau</w:t>
      </w:r>
      <w:r>
        <w:t xml:space="preserve"> markierten Teils der Abbildung 44</w:t>
      </w:r>
      <w:r w:rsidR="0058087B">
        <w:t>, des Fensters aufgelistet werden.</w:t>
      </w:r>
      <w:r w:rsidR="00915CC0">
        <w:t xml:space="preserve"> Dieser Prozess kann in vier Teilschritten erklärt werden:</w:t>
      </w:r>
    </w:p>
    <w:p w14:paraId="56B999C0" w14:textId="09378F96" w:rsidR="00915CC0" w:rsidRDefault="00915CC0" w:rsidP="00FF66EF">
      <w:r>
        <w:t>In dem ersten Teilschritt</w:t>
      </w:r>
      <w:r w:rsidR="00790B15">
        <w:t xml:space="preserve">, gekennzeichnet durch die Operation „Get „utility“ directory in Template-Project“ in der </w:t>
      </w:r>
      <w:r w:rsidR="005053D4">
        <w:t>Abbildung 45</w:t>
      </w:r>
      <w:r w:rsidR="00790B15">
        <w:t>,</w:t>
      </w:r>
      <w:r>
        <w:t xml:space="preserve"> erstellt das Programm den Pfad zu dem Dienstprogramm-Unterordner, gekennzeichnet durch den „u</w:t>
      </w:r>
      <w:r w:rsidR="005053D4">
        <w:t>tility“-Ordner in der Abbildung 27</w:t>
      </w:r>
      <w:r>
        <w:t xml:space="preserve"> des Kapitels 5.1, de</w:t>
      </w:r>
      <w:r w:rsidR="00DB2F27">
        <w:t>s ausgewählten Projektes</w:t>
      </w:r>
      <w:r>
        <w:t>.</w:t>
      </w:r>
    </w:p>
    <w:p w14:paraId="6CB4D81C" w14:textId="3F4489CE" w:rsidR="00915CC0" w:rsidRDefault="00915CC0" w:rsidP="00FF66EF">
      <w:r>
        <w:t>Im zweiten Teilschritt</w:t>
      </w:r>
      <w:r w:rsidR="00790B15">
        <w:t>, gekennzeichnet durch die Operation „Get all Python files in t</w:t>
      </w:r>
      <w:r w:rsidR="005053D4">
        <w:t>hat directory“ in der Abbildung 45</w:t>
      </w:r>
      <w:r w:rsidR="00790B15">
        <w:t>, speichert</w:t>
      </w:r>
      <w:r>
        <w:t xml:space="preserve"> das Programm </w:t>
      </w:r>
      <w:r w:rsidR="000B0C93">
        <w:t xml:space="preserve">intern eine Liste, mit den </w:t>
      </w:r>
      <w:r w:rsidR="000B0C93">
        <w:lastRenderedPageBreak/>
        <w:t xml:space="preserve">Namen der Python-Dateien des Dienstprogramm-Unterordners. Die Namen werden dabei als Strings in der Liste gespeichert. </w:t>
      </w:r>
    </w:p>
    <w:p w14:paraId="5DFE4016" w14:textId="3E918573" w:rsidR="000B0C93" w:rsidRDefault="000B0C93" w:rsidP="00FF66EF">
      <w:r>
        <w:t>In dem dritten Teilschritt</w:t>
      </w:r>
      <w:r w:rsidR="00790B15">
        <w:t>, gekennzeichnet durch die Operation „Filter</w:t>
      </w:r>
      <w:r w:rsidR="005053D4">
        <w:t xml:space="preserve"> Python files“ in der Abbildung 45</w:t>
      </w:r>
      <w:r w:rsidR="00790B15">
        <w:t>, wird</w:t>
      </w:r>
      <w:r>
        <w:t xml:space="preserve"> diese Liste gefiltert, wodurch entsprechende Listenelemente bzw. Python-Datei-Namen aus der Liste entfernt werden. Dazu liest das Programm eine bestimmte JSON-Datei ein, in der die Python-Datei-Namen aufgelistet sind, die aus der Liste entfernt werden sollen. Die Namen aus der JSON-Datei werden </w:t>
      </w:r>
      <w:r w:rsidR="005510AA">
        <w:t>nach dem Einlesen</w:t>
      </w:r>
      <w:r>
        <w:t xml:space="preserve"> in einer zweiten Liste gespeichert. Anschließend werden alle Python-Datei-Namen, die sich in der zweiten Liste befinden aus der ersten Liste entfernt.</w:t>
      </w:r>
    </w:p>
    <w:p w14:paraId="5663E27C" w14:textId="24503846" w:rsidR="005510AA" w:rsidRDefault="005510AA" w:rsidP="00FF66EF">
      <w:r>
        <w:t>Als letzte</w:t>
      </w:r>
      <w:r w:rsidR="00790B15">
        <w:t>r Teilschritt, gekennzeichnet durch die Operation „</w:t>
      </w:r>
      <w:r w:rsidR="00345A02">
        <w:t>Add the leftovers to the List Widgets</w:t>
      </w:r>
      <w:r w:rsidR="005053D4">
        <w:t>“ in der Abbildung 45</w:t>
      </w:r>
      <w:r w:rsidR="00790B15">
        <w:t>,</w:t>
      </w:r>
      <w:r w:rsidR="007A07B6">
        <w:t xml:space="preserve"> wird</w:t>
      </w:r>
      <w:r>
        <w:t xml:space="preserve"> </w:t>
      </w:r>
      <w:r w:rsidR="007A07B6">
        <w:t>jeder</w:t>
      </w:r>
      <w:r>
        <w:t xml:space="preserve"> Python-Datei-Name, </w:t>
      </w:r>
      <w:r w:rsidR="007A07B6">
        <w:t>der</w:t>
      </w:r>
      <w:r>
        <w:t xml:space="preserve"> nicht aus der ersten Liste gefiltert wurde,</w:t>
      </w:r>
      <w:r w:rsidR="007A07B6">
        <w:t xml:space="preserve"> </w:t>
      </w:r>
      <w:r>
        <w:t>dem Listen-Widget,</w:t>
      </w:r>
      <w:r w:rsidRPr="005510AA">
        <w:t xml:space="preserve"> </w:t>
      </w:r>
      <w:r>
        <w:t>gekennzeichnet durch die linke Hälfte des blau</w:t>
      </w:r>
      <w:r w:rsidR="005053D4">
        <w:t xml:space="preserve"> markierten Teils der Abbildung 44</w:t>
      </w:r>
      <w:r>
        <w:rPr>
          <w:b/>
          <w:bCs/>
        </w:rPr>
        <w:t>,</w:t>
      </w:r>
      <w:r>
        <w:t xml:space="preserve"> </w:t>
      </w:r>
      <w:r w:rsidR="007A07B6">
        <w:t xml:space="preserve">als Listenelement </w:t>
      </w:r>
      <w:r>
        <w:t>hinzugefügt.</w:t>
      </w:r>
      <w:r w:rsidR="007A07B6">
        <w:t xml:space="preserve"> Dazu wird für jedes Listenelement eine </w:t>
      </w:r>
      <w:r w:rsidR="007A07B6" w:rsidRPr="005510AA">
        <w:rPr>
          <w:i/>
          <w:iCs/>
        </w:rPr>
        <w:t>QListWidgetItem</w:t>
      </w:r>
      <w:r w:rsidR="007A07B6">
        <w:t>-Instanz, mit dem entsprechenden Python-Datei-Namen, erstellt und dem Listen-Widget hinzugefügt</w:t>
      </w:r>
      <w:r w:rsidR="007F415A">
        <w:t>.</w:t>
      </w:r>
    </w:p>
    <w:p w14:paraId="393D110A" w14:textId="125C2E0A" w:rsidR="0051258F" w:rsidRDefault="0051258F" w:rsidP="00FF66EF">
      <w:r>
        <w:t xml:space="preserve">Nachdem die </w:t>
      </w:r>
      <w:r w:rsidR="007F415A">
        <w:t xml:space="preserve">Dienstprogramme dem Listen-Widget hinzugefügt wurden, </w:t>
      </w:r>
      <w:r w:rsidR="006B4A46">
        <w:t>zeigt die GUI das Fenster mit den aufgelisteten Dienstprogrammen an, wodurch die Benutzer diese auswählen und ausführen können. Dies kann auf zwei Arten passieren</w:t>
      </w:r>
      <w:r w:rsidR="00DB2F27">
        <w:t>, die nachfolgend erklärt werden.</w:t>
      </w:r>
    </w:p>
    <w:p w14:paraId="7908E0BE" w14:textId="0CCB8904" w:rsidR="00DA5A33" w:rsidRDefault="0099667C" w:rsidP="00DA5A33">
      <w:pPr>
        <w:keepNext/>
      </w:pPr>
      <w:r>
        <w:rPr>
          <w:b/>
          <w:bCs/>
          <w:noProof/>
          <w:lang w:eastAsia="de-DE"/>
        </w:rPr>
        <w:pict w14:anchorId="6A3B2544">
          <v:shape id="_x0000_i1035" type="#_x0000_t75" style="width:453pt;height:236.25pt">
            <v:imagedata r:id="rId71" o:title="Auführung des --help Befehls"/>
          </v:shape>
        </w:pict>
      </w:r>
    </w:p>
    <w:p w14:paraId="30051026" w14:textId="61C3E5B3" w:rsidR="00FF66EF" w:rsidRDefault="00DA5A33" w:rsidP="00DA5A33">
      <w:pPr>
        <w:pStyle w:val="Beschriftung"/>
        <w:rPr>
          <w:b/>
          <w:bCs/>
        </w:rPr>
      </w:pPr>
      <w:bookmarkStart w:id="91" w:name="_Toc96525548"/>
      <w:r>
        <w:t xml:space="preserve">Abbildung </w:t>
      </w:r>
      <w:fldSimple w:instr=" SEQ Abbildung \* ARABIC ">
        <w:r w:rsidR="00A82F32">
          <w:rPr>
            <w:noProof/>
          </w:rPr>
          <w:t>46</w:t>
        </w:r>
      </w:fldSimple>
      <w:r>
        <w:t>: Flussdiagramm für die Ausführung des "--help"-Befehls</w:t>
      </w:r>
      <w:bookmarkEnd w:id="91"/>
    </w:p>
    <w:p w14:paraId="4336FFED" w14:textId="0FAA963E" w:rsidR="00FF66EF" w:rsidRDefault="005053D4" w:rsidP="00FF66EF">
      <w:r>
        <w:lastRenderedPageBreak/>
        <w:t>In der Abbildung 46</w:t>
      </w:r>
      <w:r w:rsidR="00FF66EF">
        <w:t xml:space="preserve"> ist </w:t>
      </w:r>
      <w:r w:rsidR="00B81A77">
        <w:t xml:space="preserve">die erste Art und somit </w:t>
      </w:r>
      <w:r w:rsidR="00FF66EF">
        <w:t>der Ablauf</w:t>
      </w:r>
      <w:r w:rsidR="00C85F48">
        <w:t xml:space="preserve"> dargestellt, </w:t>
      </w:r>
      <w:r w:rsidR="005C409E">
        <w:t>durch den</w:t>
      </w:r>
      <w:r w:rsidR="00C85F48">
        <w:t xml:space="preserve"> der </w:t>
      </w:r>
      <w:r w:rsidR="00DF1206">
        <w:t>„</w:t>
      </w:r>
      <w:r w:rsidR="00DF1206">
        <w:noBreakHyphen/>
      </w:r>
      <w:r w:rsidR="00DF1206">
        <w:noBreakHyphen/>
        <w:t xml:space="preserve">help“-Befehl </w:t>
      </w:r>
      <w:r w:rsidR="00C85F48">
        <w:t>für ein ausgewählte</w:t>
      </w:r>
      <w:r w:rsidR="006B4A46">
        <w:t>s</w:t>
      </w:r>
      <w:r w:rsidR="00C85F48">
        <w:t xml:space="preserve"> Dienstprogramm ausgeführt werden kann</w:t>
      </w:r>
      <w:r w:rsidR="00FF66EF">
        <w:t>.</w:t>
      </w:r>
      <w:r w:rsidR="00DB2F27">
        <w:t xml:space="preserve"> Dabei startet der Prozess, nachdem ein Listenelement aus dem Listen-Widget ausgewählt wird. Dieser Prozess kann in drei Teilschritten erklärt werden:</w:t>
      </w:r>
    </w:p>
    <w:p w14:paraId="69373EE4" w14:textId="1715B66F" w:rsidR="00DB2F27" w:rsidRDefault="00DB2F27" w:rsidP="00FF66EF">
      <w:r>
        <w:t>In dem ersten Teilschritt</w:t>
      </w:r>
      <w:r w:rsidR="00734370">
        <w:t>, der mit der Operation "Get the text oft he selected List Widget Item (python file)" beginnt und mit "Get path o</w:t>
      </w:r>
      <w:r w:rsidR="005053D4">
        <w:t>f python file" in der Abbildung 46</w:t>
      </w:r>
      <w:r w:rsidR="00734370">
        <w:t xml:space="preserve"> endet,</w:t>
      </w:r>
      <w:r>
        <w:t xml:space="preserve"> speichert das Programm den Namen des ausgewählten Listenelements und generiert anschließend den Pfad zu dem entsprechenden Dienstprogramm in dem ausgewählten Projekt.</w:t>
      </w:r>
    </w:p>
    <w:p w14:paraId="65113100" w14:textId="72E54F3E" w:rsidR="00DB2F27" w:rsidRDefault="00DB2F27" w:rsidP="00FF66EF">
      <w:r>
        <w:t>Im zweiten Teilschritt</w:t>
      </w:r>
      <w:r w:rsidR="00734370">
        <w:t xml:space="preserve">, gekennzeichnet durch die Operation „Run </w:t>
      </w:r>
      <w:r w:rsidR="00DF1206">
        <w:t>„</w:t>
      </w:r>
      <w:r w:rsidR="00DF1206">
        <w:noBreakHyphen/>
      </w:r>
      <w:r w:rsidR="00DF1206">
        <w:noBreakHyphen/>
        <w:t xml:space="preserve">help“ </w:t>
      </w:r>
      <w:r w:rsidR="00734370">
        <w:t xml:space="preserve">command </w:t>
      </w:r>
      <w:r w:rsidR="005053D4">
        <w:t>for this path“ in der Abbildung 46</w:t>
      </w:r>
      <w:r w:rsidR="00734370">
        <w:t>,</w:t>
      </w:r>
      <w:r>
        <w:t xml:space="preserve"> </w:t>
      </w:r>
      <w:r w:rsidR="007A12F5">
        <w:t xml:space="preserve">führt das Programm das </w:t>
      </w:r>
      <w:r w:rsidR="00924F25">
        <w:t xml:space="preserve">ausgewählte </w:t>
      </w:r>
      <w:r w:rsidR="007A12F5">
        <w:t>Dienstprogramm mit dem „--help“-Befehl aus und speichert dabei den Standardausgang, sowie -error der Ausführung als Strings.</w:t>
      </w:r>
    </w:p>
    <w:p w14:paraId="0DF0B26B" w14:textId="2D763E74" w:rsidR="007A12F5" w:rsidRDefault="007A12F5" w:rsidP="00FF66EF">
      <w:r>
        <w:t>Im letzten Teilschritt</w:t>
      </w:r>
      <w:r w:rsidR="00734370">
        <w:t>, der mit der Operation "Check if there is a standard error" beginnt und mit "Sho</w:t>
      </w:r>
      <w:r w:rsidR="005053D4">
        <w:t>w TextBrowser" in der Abbildung 46</w:t>
      </w:r>
      <w:r w:rsidR="00734370">
        <w:t xml:space="preserve"> endet, </w:t>
      </w:r>
      <w:r>
        <w:t>prüft das Programm, ob der String des Standarderrors leer ist. Ist das der Fall, wird der Standardausgang-String in dem Textbrowser, gekennzeichnet durch die</w:t>
      </w:r>
      <w:r w:rsidR="005053D4">
        <w:t xml:space="preserve"> rechte Hälfte in der Abbildung 44</w:t>
      </w:r>
      <w:r>
        <w:t xml:space="preserve">, angezeigt. Dazu wird der Text </w:t>
      </w:r>
      <w:r w:rsidR="00412080">
        <w:t>des Textbrowsers auf den Text des Standardausgang-Strings gesetzt. Falls der String des Standarderrors nicht leer ist, wird stattdessen der Standarderror-String in dem Textbrowser angezeigt.</w:t>
      </w:r>
    </w:p>
    <w:p w14:paraId="735CCFFB" w14:textId="2C8A88AC" w:rsidR="00DA5A33" w:rsidRDefault="0099667C" w:rsidP="00DA5A33">
      <w:pPr>
        <w:keepNext/>
      </w:pPr>
      <w:r>
        <w:rPr>
          <w:b/>
          <w:bCs/>
          <w:noProof/>
          <w:lang w:eastAsia="de-DE"/>
        </w:rPr>
        <w:pict w14:anchorId="4D4E4B11">
          <v:shape id="_x0000_i1036" type="#_x0000_t75" style="width:453pt;height:212.25pt">
            <v:imagedata r:id="rId72" o:title="Ausführung der benutzerdefinierten Befehle"/>
          </v:shape>
        </w:pict>
      </w:r>
    </w:p>
    <w:p w14:paraId="519E9881" w14:textId="645D2F1C" w:rsidR="00C85F48" w:rsidRDefault="00DA5A33" w:rsidP="00DA5A33">
      <w:pPr>
        <w:pStyle w:val="Beschriftung"/>
        <w:rPr>
          <w:b/>
          <w:bCs/>
        </w:rPr>
      </w:pPr>
      <w:bookmarkStart w:id="92" w:name="_Toc96525549"/>
      <w:r>
        <w:t xml:space="preserve">Abbildung </w:t>
      </w:r>
      <w:fldSimple w:instr=" SEQ Abbildung \* ARABIC ">
        <w:r w:rsidR="00A82F32">
          <w:rPr>
            <w:noProof/>
          </w:rPr>
          <w:t>47</w:t>
        </w:r>
      </w:fldSimple>
      <w:r>
        <w:t>: Flussdiagramm für die Ausführung der benutzerdefinierten Befehle</w:t>
      </w:r>
      <w:bookmarkEnd w:id="92"/>
    </w:p>
    <w:p w14:paraId="2505556F" w14:textId="130FB2C8" w:rsidR="00B032B1" w:rsidRDefault="005053D4" w:rsidP="00C85F48">
      <w:r>
        <w:lastRenderedPageBreak/>
        <w:t>In der Abbildung 47</w:t>
      </w:r>
      <w:r w:rsidR="00C85F48">
        <w:t xml:space="preserve"> ist </w:t>
      </w:r>
      <w:r w:rsidR="00B81A77">
        <w:t xml:space="preserve">die zweite Art und somit </w:t>
      </w:r>
      <w:r w:rsidR="00C85F48">
        <w:t>der Ablauf dargestellt, durch den ein eingegebener Befehl für ein ausgewählte</w:t>
      </w:r>
      <w:r w:rsidR="006B4A46">
        <w:t>s</w:t>
      </w:r>
      <w:r w:rsidR="00C85F48">
        <w:t xml:space="preserve"> Dienstprogramm ausgeführt werden kann.</w:t>
      </w:r>
      <w:r w:rsidR="008F3E55">
        <w:t xml:space="preserve"> Dabei startet der Prozess, nachdem der „Run“-Button, gekennzeichnet durch den „Run“-Button des rot ma</w:t>
      </w:r>
      <w:r>
        <w:t>rkierten Teils in der Abbildung 44</w:t>
      </w:r>
      <w:r w:rsidR="008F3E55">
        <w:t>, geklickt wird. Dieser Prozess kann in drei Teilschritten erklärt werden:</w:t>
      </w:r>
    </w:p>
    <w:p w14:paraId="0B106C10" w14:textId="3405E631" w:rsidR="008F3E55" w:rsidRDefault="00B36513" w:rsidP="00C85F48">
      <w:r>
        <w:t>In dem ersten Teilschritt</w:t>
      </w:r>
      <w:r w:rsidR="00734370">
        <w:t>, der mit der Operation "Get text of selected List Widget Item (python file)" beginnt und mit "</w:t>
      </w:r>
      <w:r w:rsidR="00790B15">
        <w:t>Get the Path to</w:t>
      </w:r>
      <w:r w:rsidR="00DF1206">
        <w:t xml:space="preserve"> </w:t>
      </w:r>
      <w:r w:rsidR="00790B15">
        <w:t>the python file from the List Widget Item</w:t>
      </w:r>
      <w:r w:rsidR="005053D4">
        <w:t>" in der Abbildung 47</w:t>
      </w:r>
      <w:r w:rsidR="00734370">
        <w:t xml:space="preserve"> endet,</w:t>
      </w:r>
      <w:r w:rsidR="00924F25">
        <w:t xml:space="preserve"> speichert das Programm </w:t>
      </w:r>
      <w:r w:rsidR="00924F25" w:rsidRPr="00924F25">
        <w:t>den Namen des ausgewählten Listenelements und generiert anschließend den Pfad zu dem entsprechenden Dienstprogramm in dem ausgewählten Projekt.</w:t>
      </w:r>
    </w:p>
    <w:p w14:paraId="638C224A" w14:textId="2B71B4A0" w:rsidR="00B36513" w:rsidRDefault="00B36513" w:rsidP="00C85F48">
      <w:r>
        <w:t>In dem zweiten Teilschrit</w:t>
      </w:r>
      <w:r w:rsidR="00924F25">
        <w:t>t</w:t>
      </w:r>
      <w:r w:rsidR="00790B15">
        <w:t>, der mit der Operation "Get the command in input „Arguments“" beginnt und mit "Run command with the entered command</w:t>
      </w:r>
      <w:r w:rsidR="005053D4">
        <w:t xml:space="preserve"> and the path" in der Abbildung 47</w:t>
      </w:r>
      <w:r w:rsidR="00790B15">
        <w:t xml:space="preserve"> endet, </w:t>
      </w:r>
      <w:r w:rsidR="00924F25">
        <w:t>speichert das Programm den eingegebenen Befehl, der in das „Arguments:“-Texteingabefeld, gekennzeichnet durch das Texteingabefeld des rot mark</w:t>
      </w:r>
      <w:r w:rsidR="005053D4">
        <w:t>ierten Teils in der Abbildung 44</w:t>
      </w:r>
      <w:r w:rsidR="00924F25">
        <w:t>, eingegeben wurde als String. Anschließend führt das Programm das ausgewählte Dienstprogramm mit dem gespeicherten Befehl aus und speichert dabei den Standardausgang, sowie -error der Ausführung als Strings.</w:t>
      </w:r>
    </w:p>
    <w:p w14:paraId="41F5EA89" w14:textId="12AD6E1F" w:rsidR="00E9494D" w:rsidRDefault="00B36513" w:rsidP="00340096">
      <w:r>
        <w:t>In dem dritten Teilschrit</w:t>
      </w:r>
      <w:r w:rsidR="00924F25">
        <w:t>t</w:t>
      </w:r>
      <w:r w:rsidR="00790B15">
        <w:t>, der mit der Operation "Check if there is a standard error" beginnt und mit "Sho</w:t>
      </w:r>
      <w:r w:rsidR="005053D4">
        <w:t>w TextBrowser“ in der Abbildung 47</w:t>
      </w:r>
      <w:r w:rsidR="00790B15">
        <w:t xml:space="preserve"> endet,</w:t>
      </w:r>
      <w:r w:rsidR="00924F25">
        <w:t xml:space="preserve"> prüft das Programm, ob der String des Standarderrors leer ist. Ist das der Fall, wird der Standardausgang-String in dem Textbrowser, gekennzeichnet durch die</w:t>
      </w:r>
      <w:r w:rsidR="005053D4">
        <w:t xml:space="preserve"> rechte Hälfte in der Abbildung 44</w:t>
      </w:r>
      <w:r w:rsidR="00924F25">
        <w:t>, angezeigt. Dazu wird der Text des Textbrowsers auf den Text des Standardausgang-Strings gesetzt. Falls der String des Standarderrors nicht leer ist, wird stattdessen der Standarderror-String in dem Textbrowser angezeigt.</w:t>
      </w:r>
    </w:p>
    <w:p w14:paraId="4AA96D51" w14:textId="3C679DD6" w:rsidR="00D46F60" w:rsidRDefault="00D46F60" w:rsidP="00D46F60">
      <w:pPr>
        <w:pStyle w:val="berschrift3"/>
        <w:numPr>
          <w:ilvl w:val="2"/>
          <w:numId w:val="1"/>
        </w:numPr>
      </w:pPr>
      <w:bookmarkStart w:id="93" w:name="_Toc96525620"/>
      <w:r>
        <w:t>Zusammenfassung</w:t>
      </w:r>
      <w:bookmarkEnd w:id="93"/>
    </w:p>
    <w:p w14:paraId="3BE90007" w14:textId="01976600" w:rsidR="00AE0C4C" w:rsidRDefault="00AB4F5D" w:rsidP="00340096">
      <w:r w:rsidRPr="00AE0C4C">
        <w:t>In dem Kapitel 6.2 wurde die Implementierung jedes GUI-Fensters gezeigt und dabei erklärt wie die Funktionen jedes Fensters softwareseitig ablaufen.</w:t>
      </w:r>
    </w:p>
    <w:p w14:paraId="442CAEF5" w14:textId="2417AF58" w:rsidR="00AE0C4C" w:rsidRDefault="00AE0C4C" w:rsidP="00EC236A">
      <w:r>
        <w:t>Das Hauptmen</w:t>
      </w:r>
      <w:r w:rsidR="001B20B1">
        <w:t>ü ist für den Suchungsmechanismus für bestehende C++-Projekte zuständig. Dazu muss ein Pfad in einem Texteingabefeld eingegeben werden, in dem das Programm nach existierenden Projekten sucht. Wenn das Programm welche findet, werden diese in einer Liste auf dem Hauptmenü ausgegeben.</w:t>
      </w:r>
    </w:p>
    <w:p w14:paraId="3B7AEEFC" w14:textId="3C4875F2" w:rsidR="00AE0C4C" w:rsidRDefault="00AE0C4C" w:rsidP="00EC236A">
      <w:r>
        <w:lastRenderedPageBreak/>
        <w:t>Das Fenster für die Projekterstellung</w:t>
      </w:r>
      <w:r w:rsidR="001B20B1">
        <w:t xml:space="preserve"> ist für die Erstellung eines neuen Projektes zuständig.</w:t>
      </w:r>
      <w:r w:rsidR="00DD1501">
        <w:t xml:space="preserve"> Dazu muss ein Formular in dem Fenster ausgefüllt werden, in dem alle notwendigen Information für die Erstellung des Projektes einzugeben sind. Anschließend erstellt das Programm eine Kopie der Projekt-Schablone in dem eingegeben Speicherort und führt anschließend, mithilfe der eingegebene Informationen, einige Konfigurationen an der Kopie aus, sodass am Ende des Prozesses ein neues Projekt entsteht.</w:t>
      </w:r>
    </w:p>
    <w:p w14:paraId="2F8D840F" w14:textId="64968CB0" w:rsidR="00AE0C4C" w:rsidRPr="00AE0C4C" w:rsidRDefault="00AE0C4C" w:rsidP="00EC236A">
      <w:r>
        <w:t>Das Fenster für die Projektaktualisierun</w:t>
      </w:r>
      <w:r w:rsidR="00DD1501">
        <w:t xml:space="preserve">g ist für die Aktualisierung eines Projektes </w:t>
      </w:r>
      <w:r w:rsidR="00EC236A">
        <w:t xml:space="preserve">zuständig. Dazu vergleicht das Programm </w:t>
      </w:r>
      <w:r w:rsidR="00A31133">
        <w:t>ein ausgewähltes</w:t>
      </w:r>
      <w:r w:rsidR="00EC236A">
        <w:t xml:space="preserve"> Projekt mit der </w:t>
      </w:r>
      <w:r w:rsidR="00A31133">
        <w:t xml:space="preserve">intern gespeicherten </w:t>
      </w:r>
      <w:r w:rsidR="00EC236A">
        <w:t>Projekt-Schablone und</w:t>
      </w:r>
      <w:r w:rsidR="00BB3BB6">
        <w:t xml:space="preserve"> </w:t>
      </w:r>
      <w:r w:rsidR="00EC236A">
        <w:t xml:space="preserve">fügt dabei den Namen jeder aktualisierbaren Datei </w:t>
      </w:r>
      <w:r w:rsidR="00BB3BB6">
        <w:t>einer</w:t>
      </w:r>
      <w:r w:rsidR="00EC236A">
        <w:t xml:space="preserve"> Liste des Fensters hinzu.</w:t>
      </w:r>
      <w:r w:rsidR="0048013F">
        <w:t xml:space="preserve"> Für jede Datei aus der Liste kann </w:t>
      </w:r>
      <w:r w:rsidR="005655BB">
        <w:t>anschließend</w:t>
      </w:r>
      <w:r w:rsidR="0048013F">
        <w:t xml:space="preserve"> entschieden werden, ob die Änderungen von der gleichnamigen Datei der Projekt-Schablone für die reale Datei übernommen werden sollen oder nicht. Dabei kann auch entschieden werden, dass nur einzelne Teile und nicht die gesamten Änderungen übernommen werden. Diese Konfigurationen können per </w:t>
      </w:r>
      <w:r w:rsidR="005655BB">
        <w:t>Knopfdruck</w:t>
      </w:r>
      <w:r w:rsidR="0048013F">
        <w:t xml:space="preserve"> gespeichert werden. </w:t>
      </w:r>
      <w:r w:rsidR="00EC236A">
        <w:t xml:space="preserve">Wenn für jede Datei eine </w:t>
      </w:r>
      <w:r w:rsidR="0048013F">
        <w:t>Konfiguration gespeichert wurde</w:t>
      </w:r>
      <w:r w:rsidR="00EC236A">
        <w:t xml:space="preserve">, kann das Projekt </w:t>
      </w:r>
      <w:r w:rsidR="0048013F">
        <w:t xml:space="preserve">durch den „Update Project“-Button </w:t>
      </w:r>
      <w:r w:rsidR="00EC236A">
        <w:t>aktualisiert werden</w:t>
      </w:r>
      <w:r w:rsidR="0048013F">
        <w:t>.</w:t>
      </w:r>
      <w:r w:rsidR="00EC236A">
        <w:t xml:space="preserve"> </w:t>
      </w:r>
      <w:r w:rsidR="0048013F">
        <w:t>Da</w:t>
      </w:r>
      <w:r w:rsidR="00EC236A">
        <w:t xml:space="preserve">durch </w:t>
      </w:r>
      <w:r w:rsidR="0048013F">
        <w:t xml:space="preserve">überschreibt </w:t>
      </w:r>
      <w:r w:rsidR="00EC236A">
        <w:t xml:space="preserve">das Programm </w:t>
      </w:r>
      <w:r w:rsidR="0048013F">
        <w:t xml:space="preserve">den Inhalt der Dateien, mit den </w:t>
      </w:r>
      <w:r w:rsidR="00EC236A">
        <w:t xml:space="preserve">gespeicherten </w:t>
      </w:r>
      <w:r w:rsidR="0048013F">
        <w:t>Konfigurationen</w:t>
      </w:r>
      <w:r w:rsidR="00EC236A">
        <w:t xml:space="preserve"> für die Dateien.</w:t>
      </w:r>
    </w:p>
    <w:p w14:paraId="144ED6A7" w14:textId="0D13A8D4" w:rsidR="00AE0C4C" w:rsidRDefault="00AE0C4C" w:rsidP="00EC236A">
      <w:r>
        <w:t>Das Fenster für die Erweiterung der Projektmodu</w:t>
      </w:r>
      <w:r w:rsidR="00E9494D">
        <w:t>le ist für die Erweiterung eines Projektes durch ein neues Projektmodul zuständig.</w:t>
      </w:r>
      <w:r w:rsidR="00C368E6">
        <w:t xml:space="preserve"> Dazu muss ein, ähnlich wie bei der Projekterstellung, ein Formular in dem Fenster ausgefüllt werden, in dem alle notwendigen Informationen für das neue Projektmodul eingegeben werden müssen. Das Programm erstellt daraufhin ein neues Projektmodul mit der entsprechenden CMakeLists.txt-Datei. In die CMakeLists.txt-Datei werden dabei alle lokalen Abhängigkeiten des Moduls, die aus einer Liste in dem Formular ausgewählt wurden, eingetragen. </w:t>
      </w:r>
    </w:p>
    <w:p w14:paraId="1B931CEC" w14:textId="56F9D10F" w:rsidR="00AE0C4C" w:rsidRPr="00AE0C4C" w:rsidRDefault="00AE0C4C" w:rsidP="00EC236A">
      <w:r>
        <w:t>Das Fenster für die Ausführung der Dienstprogramm</w:t>
      </w:r>
      <w:r w:rsidR="00A31133">
        <w:t xml:space="preserve">e ist für die Ausführung der Dienstprogramme eines ausgewählten Projektes zuständig. Dazu werden als erstes alle ausführbaren Dienstprogramme des Projektes in einer Liste des Fensters aufgelistet. Dadurch können die Benutzer eines der Dienstprogramme auswählen und in einem Texteingabefeld die Befehle eingeben, mit denen das Dienstprogramm ausgeführt werden soll. Durch Drücken des „Run“-Buttons führt das Programm das </w:t>
      </w:r>
      <w:r w:rsidR="00A31133">
        <w:lastRenderedPageBreak/>
        <w:t>ausgewählte Dienstprogramm mit den eingegebenen Befehlen aus und gibt danach die Ausgabe der Ausführung in dem Textbrowser des Fensters aus.</w:t>
      </w:r>
    </w:p>
    <w:p w14:paraId="6A9FF554" w14:textId="032823E9" w:rsidR="00B032B1" w:rsidRPr="00AE0C4C" w:rsidRDefault="00726851" w:rsidP="00DD1501">
      <w:pPr>
        <w:pStyle w:val="Listenabsatz"/>
        <w:numPr>
          <w:ilvl w:val="0"/>
          <w:numId w:val="26"/>
        </w:numPr>
      </w:pPr>
      <w:r w:rsidRPr="00DD1501">
        <w:rPr>
          <w:b/>
          <w:bCs/>
        </w:rPr>
        <w:br w:type="page"/>
      </w:r>
    </w:p>
    <w:p w14:paraId="4CBCEF10" w14:textId="072C2311" w:rsidR="00B032B1" w:rsidRDefault="00B032B1" w:rsidP="00B032B1">
      <w:pPr>
        <w:pStyle w:val="berschrift2"/>
        <w:numPr>
          <w:ilvl w:val="1"/>
          <w:numId w:val="1"/>
        </w:numPr>
      </w:pPr>
      <w:bookmarkStart w:id="94" w:name="_Toc96525621"/>
      <w:r>
        <w:lastRenderedPageBreak/>
        <w:t>Mögliche Erweiterungspunkte</w:t>
      </w:r>
      <w:bookmarkEnd w:id="94"/>
    </w:p>
    <w:p w14:paraId="4349E604" w14:textId="1AC3C29F" w:rsidR="00B032B1" w:rsidRDefault="00E06CF5" w:rsidP="00B032B1">
      <w:r>
        <w:t>In diesem Kapitel werden kurz einige mögliche Erweiterungspunkte des Projekt-Konfigurators erklärt.</w:t>
      </w:r>
    </w:p>
    <w:p w14:paraId="630E07D4" w14:textId="44D0AA85" w:rsidR="0016106A" w:rsidRDefault="0016106A" w:rsidP="00B032B1">
      <w:r>
        <w:t>Die erste mögliche Erweiterung</w:t>
      </w:r>
      <w:r w:rsidR="00AB47B4">
        <w:t xml:space="preserve"> bezieht sich auf die Erweiterung der Modultypen in dem Quellen-Ordner, gekennzeichnet durch die Unterordner des „sources“-Ordners </w:t>
      </w:r>
      <w:r w:rsidR="005053D4">
        <w:t>in der Abbildung 27 des Kapitels 6</w:t>
      </w:r>
      <w:r w:rsidR="00AB47B4">
        <w:t>.1, und der Lizenz</w:t>
      </w:r>
      <w:r w:rsidR="00617B00">
        <w:t>typen</w:t>
      </w:r>
      <w:r w:rsidR="00AB47B4">
        <w:t xml:space="preserve"> in dem Lizenzen-Ordner, gekennzeichnet durch die Unterordner des „lic</w:t>
      </w:r>
      <w:r w:rsidR="005053D4">
        <w:t>enses“-Ordners in der Abbildung 27</w:t>
      </w:r>
      <w:r w:rsidR="00AB47B4">
        <w:t xml:space="preserve"> des Kapitels 6.1, der Projekt-Schablone. </w:t>
      </w:r>
      <w:r w:rsidR="00617B00">
        <w:t>Diese Erweiterung ist die einfachste, da dafür der Quellcode des Projekt-Konfigurators nicht verändert bzw. erweitert werden muss. Die Modultypen und Lizenztypen werden nämlich in den entsprechenden DropDown-Listen, gekennzeichnet durch die „</w:t>
      </w:r>
      <w:r w:rsidR="00877567">
        <w:t>Module Type</w:t>
      </w:r>
      <w:r w:rsidR="00617B00">
        <w:t>“-DropDown-Liste und die „</w:t>
      </w:r>
      <w:r w:rsidR="00877567">
        <w:t>License Type</w:t>
      </w:r>
      <w:r w:rsidR="00617B00">
        <w:t>“-DropDown-Liste in dem grün m</w:t>
      </w:r>
      <w:r w:rsidR="005053D4">
        <w:t>arkierten Teil in der Abbildung 30</w:t>
      </w:r>
      <w:r w:rsidR="00617B00">
        <w:t xml:space="preserve"> des Kapitels 6.2.2, </w:t>
      </w:r>
      <w:r w:rsidR="00877567">
        <w:t>angezeigt. Dabei ist egal wie viele Modul- bzw. Lizenztypen in der Projekt-Schablone enthalten sind.</w:t>
      </w:r>
    </w:p>
    <w:p w14:paraId="1C3340E7" w14:textId="5AD87CA7" w:rsidR="00CF0A85" w:rsidRPr="00D92208" w:rsidRDefault="00CF0A85" w:rsidP="00B032B1">
      <w:r>
        <w:t>Die zweite mögliche Erweiterun</w:t>
      </w:r>
      <w:r w:rsidR="00D92208">
        <w:t xml:space="preserve">g bezieht sich auf die Erweiterung der GUI-Fenster. Durch die Architektur der Software ist es entsprechend einfach neue Fenster für die GUI zu erstellen. </w:t>
      </w:r>
      <w:r w:rsidR="0045134C">
        <w:t xml:space="preserve">Dafür muss lediglich eine neues Kindelement der Klasse </w:t>
      </w:r>
      <w:r w:rsidR="0045134C" w:rsidRPr="0045134C">
        <w:rPr>
          <w:i/>
          <w:iCs/>
        </w:rPr>
        <w:t>SubScreen</w:t>
      </w:r>
      <w:r w:rsidR="0045134C">
        <w:t xml:space="preserve"> / </w:t>
      </w:r>
      <w:r w:rsidR="0045134C" w:rsidRPr="0045134C">
        <w:rPr>
          <w:i/>
          <w:iCs/>
        </w:rPr>
        <w:t>Screen</w:t>
      </w:r>
      <w:r w:rsidR="0045134C">
        <w:t xml:space="preserve"> erstellt werden und </w:t>
      </w:r>
      <w:r w:rsidR="00E5084A">
        <w:t xml:space="preserve">dem </w:t>
      </w:r>
      <w:r w:rsidR="00E5084A" w:rsidRPr="00E5084A">
        <w:rPr>
          <w:i/>
          <w:iCs/>
        </w:rPr>
        <w:t>QStackedWidget</w:t>
      </w:r>
      <w:r w:rsidR="00E5084A">
        <w:t xml:space="preserve"> hinzugefügt werden.</w:t>
      </w:r>
    </w:p>
    <w:p w14:paraId="03339122" w14:textId="338B66FC" w:rsidR="00617611" w:rsidRDefault="008C4876" w:rsidP="00C85F48">
      <w:r>
        <w:t xml:space="preserve">Die </w:t>
      </w:r>
      <w:r w:rsidR="00CF0A85">
        <w:t>dritte</w:t>
      </w:r>
      <w:r>
        <w:t xml:space="preserve"> mögliche Erweiterung ist das Hinzufügen einer </w:t>
      </w:r>
      <w:r w:rsidR="00617611">
        <w:t>Möglichkeit</w:t>
      </w:r>
      <w:r>
        <w:t>, mit der die Benutzer eigene Projekt-Schablonen in den Projekt-Konfigurator integrieren können. D</w:t>
      </w:r>
      <w:r w:rsidR="00617611">
        <w:t>urch die Integrierung einer weiteren Schablone, können die Benutzer in dem Fenster für die Projekterstellung auswählen welche Projekt-Schablone für die Erstellung verwendet werden soll. Die gleiche Auswahl haben die Benutzer dementsprechend auch bei dem Fenster für die Projektaktualisierung, bei der ausgewählt werden kann welche Projekt-Schablone für die Aktualisierung verwendet werden soll.</w:t>
      </w:r>
    </w:p>
    <w:p w14:paraId="5FAD63A1" w14:textId="61669A7C" w:rsidR="000E1CEF" w:rsidRDefault="00617611" w:rsidP="00C85F48">
      <w:r>
        <w:t xml:space="preserve">Die </w:t>
      </w:r>
      <w:r w:rsidR="00CF0A85">
        <w:t>vierte</w:t>
      </w:r>
      <w:r>
        <w:t xml:space="preserve"> mögliche Erweiterung </w:t>
      </w:r>
      <w:r w:rsidR="00480FAD">
        <w:t xml:space="preserve">ist, dass die Projekte nicht mehr lokal in dem Dateisystem erstellt werden, sondern als </w:t>
      </w:r>
      <w:r w:rsidR="0016106A">
        <w:t xml:space="preserve">online </w:t>
      </w:r>
      <w:r w:rsidR="00480FAD">
        <w:t xml:space="preserve">Repository auf </w:t>
      </w:r>
      <w:r w:rsidR="0016106A">
        <w:t>einer dementsprechenden Webseite</w:t>
      </w:r>
      <w:r w:rsidR="00480FAD">
        <w:t>.</w:t>
      </w:r>
    </w:p>
    <w:p w14:paraId="4A8A1DA0" w14:textId="3DD58659" w:rsidR="00203A27" w:rsidRDefault="00203A27" w:rsidP="00203A27">
      <w:pPr>
        <w:spacing w:after="160" w:line="259" w:lineRule="auto"/>
        <w:jc w:val="left"/>
      </w:pPr>
      <w:r>
        <w:br w:type="page"/>
      </w:r>
    </w:p>
    <w:p w14:paraId="72FD93C3" w14:textId="19A9B499" w:rsidR="000E1CEF" w:rsidRDefault="000E1CEF" w:rsidP="000E1CEF">
      <w:pPr>
        <w:pStyle w:val="berschrift2"/>
        <w:numPr>
          <w:ilvl w:val="1"/>
          <w:numId w:val="1"/>
        </w:numPr>
      </w:pPr>
      <w:bookmarkStart w:id="95" w:name="_Toc96525622"/>
      <w:r>
        <w:lastRenderedPageBreak/>
        <w:t>Zusammenfassung</w:t>
      </w:r>
      <w:bookmarkEnd w:id="95"/>
    </w:p>
    <w:p w14:paraId="3DA794EA" w14:textId="19D3F227" w:rsidR="00C074B1" w:rsidRDefault="006E12C8" w:rsidP="00C85F48">
      <w:r>
        <w:t xml:space="preserve">Zusammengefasst wurde in diesem Kapitel </w:t>
      </w:r>
      <w:r w:rsidR="00A84B7D">
        <w:t xml:space="preserve">6 </w:t>
      </w:r>
      <w:r>
        <w:t>d</w:t>
      </w:r>
      <w:r w:rsidR="00C074B1">
        <w:t>ie</w:t>
      </w:r>
      <w:r>
        <w:t xml:space="preserve"> Implementierung der Software erklärt. Dazu wurde</w:t>
      </w:r>
      <w:r w:rsidR="00C074B1">
        <w:t>:</w:t>
      </w:r>
    </w:p>
    <w:p w14:paraId="3CA48DBF" w14:textId="282DCFB1" w:rsidR="00C074B1" w:rsidRDefault="00C074B1" w:rsidP="000E1CEF">
      <w:r>
        <w:t>A</w:t>
      </w:r>
      <w:r w:rsidR="006E12C8">
        <w:t xml:space="preserve">ls erstes die intern gespeicherte Projekt-Schablone gezeigt und </w:t>
      </w:r>
      <w:r w:rsidR="00AF047A">
        <w:t>dabei</w:t>
      </w:r>
      <w:r w:rsidR="006E12C8">
        <w:t xml:space="preserve"> erklärt welche Dateien der Schablone für die Projekterstellung konfiguriert werden müssen.</w:t>
      </w:r>
    </w:p>
    <w:p w14:paraId="6B76E31D" w14:textId="725ADFD4" w:rsidR="00C074B1" w:rsidRDefault="00C074B1" w:rsidP="000E1CEF">
      <w:r>
        <w:t>Als zweites</w:t>
      </w:r>
      <w:r w:rsidR="006E12C8">
        <w:t xml:space="preserve"> wurden die implementierten Fenster der GUI gezeigt und dabei der interne Ablauf jeder Funktion der einzelnen Fenster erklärt. </w:t>
      </w:r>
    </w:p>
    <w:p w14:paraId="6193AC12" w14:textId="5F3089DA" w:rsidR="001E7F2B" w:rsidRDefault="00C074B1" w:rsidP="000E1CEF">
      <w:r>
        <w:t>Als drittes wurde ein Ausblick in die Zukunft gegeben</w:t>
      </w:r>
      <w:r w:rsidR="006E12C8">
        <w:t>, bei dem einige mögliche Erweiterungspunkte für die GUI genannt wurden.</w:t>
      </w:r>
      <w:r w:rsidR="001E7F2B">
        <w:br w:type="page"/>
      </w:r>
    </w:p>
    <w:p w14:paraId="793D13D7" w14:textId="592C10A0" w:rsidR="001E7F2B" w:rsidRDefault="001E7F2B" w:rsidP="00196E2A">
      <w:pPr>
        <w:pStyle w:val="berschrift1"/>
        <w:numPr>
          <w:ilvl w:val="0"/>
          <w:numId w:val="1"/>
        </w:numPr>
      </w:pPr>
      <w:bookmarkStart w:id="96" w:name="_Toc96525623"/>
      <w:r>
        <w:lastRenderedPageBreak/>
        <w:t>Zusammenfassung</w:t>
      </w:r>
      <w:bookmarkEnd w:id="96"/>
    </w:p>
    <w:p w14:paraId="65FA1BAC" w14:textId="55689038" w:rsidR="00962F44" w:rsidRDefault="00962F44" w:rsidP="00962F44">
      <w:r>
        <w:t>In diesem Kapitel wird das Problem und die daraus resultierende Lösung zusammengefasst.</w:t>
      </w:r>
    </w:p>
    <w:p w14:paraId="1CC6B7C5" w14:textId="757738EE" w:rsidR="00312AB2" w:rsidRDefault="00312AB2" w:rsidP="00962F44">
      <w:r>
        <w:t xml:space="preserve">Große Softwareprojekte </w:t>
      </w:r>
      <w:r w:rsidR="007709F9">
        <w:t xml:space="preserve">werden während der Entwicklung meist aus modularen Teilen aufgebaut. Diese werden dabei selbst als eigene Softwareprojekte mit speziellen Tools und </w:t>
      </w:r>
      <w:r w:rsidR="00DC4BFF">
        <w:t>einer eigenen Struktur</w:t>
      </w:r>
      <w:r w:rsidR="007709F9">
        <w:t xml:space="preserve"> entwick</w:t>
      </w:r>
      <w:r w:rsidR="00D64F60">
        <w:t>elt</w:t>
      </w:r>
      <w:r w:rsidR="007709F9">
        <w:t xml:space="preserve">. </w:t>
      </w:r>
      <w:r w:rsidR="00DC4BFF">
        <w:t>Die Struktur</w:t>
      </w:r>
      <w:r w:rsidR="00D64F60">
        <w:t xml:space="preserve"> der Softwareprojekte wird in der Regel durch eine vorgegebene Schablone bestimmt.</w:t>
      </w:r>
      <w:r w:rsidR="000E3AE7">
        <w:t xml:space="preserve"> Die Schablone ist dabei ein Ordner mit vordefinierten Unterordnern und Dateien, die für jedes Softwareprojekt notwendig sind. </w:t>
      </w:r>
      <w:r w:rsidR="008D11D0">
        <w:t>Einige Dateien der Schablone enthalten allerdings Platzhalter, die für jedes Projekt individuell ersetzt werden müssen. Diese Ausgangssituation sorgt für zwei Probleme:</w:t>
      </w:r>
    </w:p>
    <w:p w14:paraId="7A1A1446" w14:textId="62B69835" w:rsidR="00F56C98" w:rsidRDefault="008D11D0" w:rsidP="00962F44">
      <w:r>
        <w:t>Das erste Problem bezieht sich auf die Erstellung eines neuen Projektes.</w:t>
      </w:r>
      <w:r w:rsidR="00B417EA">
        <w:t xml:space="preserve"> Dafür </w:t>
      </w:r>
      <w:r w:rsidR="006422B2">
        <w:t xml:space="preserve">gibt es bisher zwei Möglichkeiten. </w:t>
      </w:r>
      <w:r w:rsidR="001A499C">
        <w:t>Die erste Möglichkeit ist die Verwendung einer Versionskontrolle wie bspw. Git. Dabei muss die Schablone aus einem online Repository heruntergeladen werden und anschließend lokal auf das neue Projekt angepasst werden. Das bedeutet die Schablone muss mit dieser Möglichkeit manuell verändert werden, was zeitaufwändig und fehleranfällig ist.</w:t>
      </w:r>
      <w:r w:rsidR="00571FE7">
        <w:t xml:space="preserve"> Aus diesem Grund ist die erste Möglichkeit keine gute Lösung.</w:t>
      </w:r>
    </w:p>
    <w:p w14:paraId="19BBB925" w14:textId="7663AC6D" w:rsidR="008D11D0" w:rsidRDefault="001A499C" w:rsidP="00962F44">
      <w:r>
        <w:t xml:space="preserve">Die zweite Möglichkeit ist die Erstellung eines neuen Projektes mithilfe einer integrierten Entwicklungsumgebung. </w:t>
      </w:r>
      <w:r w:rsidR="00F56C98">
        <w:t xml:space="preserve">Bei dieser Möglichkeit </w:t>
      </w:r>
      <w:r w:rsidR="00A731E6">
        <w:t>wird</w:t>
      </w:r>
      <w:r>
        <w:t xml:space="preserve"> die Schablone in die IDE integriert</w:t>
      </w:r>
      <w:r w:rsidR="00F56C98">
        <w:t>.</w:t>
      </w:r>
      <w:r w:rsidR="00A731E6">
        <w:t xml:space="preserve"> wodurch anschließend neue Projekte auf Basis dieser Schablone erstellt werden können. Bei der Erstellung fordert die IDE dazu auf einen Wert, für jeden Platzhalter in der Schablone, einzugeben, um die Platzhalter </w:t>
      </w:r>
      <w:r w:rsidR="00F56C98">
        <w:t>anschließend automatisch ersetzen zu können. Diese Möglichkeit kann allerdings nur mit wenigen IDEs umgesetzt werden. Außerdem können bei den IDEs nur Zeichenketten für die Platzhalter übergeben werden. Für einige Platzhalter ist es jedoch erforderlich einen Wert aus einer Liste auswählen zu können</w:t>
      </w:r>
      <w:r w:rsidR="00571FE7">
        <w:t>. Aus diesen Gründen ist auch die zweite Möglichkeit keine gute Lösung</w:t>
      </w:r>
    </w:p>
    <w:p w14:paraId="5FB7F434" w14:textId="31A2898C" w:rsidR="008D11D0" w:rsidRDefault="008D11D0" w:rsidP="00962F44">
      <w:r>
        <w:t>Das zweite Problem bezieht sich auf die Aktualisierung eines neuen Projektes.</w:t>
      </w:r>
      <w:r w:rsidR="00B417EA">
        <w:t xml:space="preserve"> Es ist nämlich kein unwahrscheinliches Szenario, dass sich </w:t>
      </w:r>
      <w:r w:rsidR="0074427E">
        <w:t xml:space="preserve">die </w:t>
      </w:r>
      <w:r w:rsidR="00B417EA">
        <w:t xml:space="preserve">Projekt-Schablone im Laufe des Entwicklungsprozesses </w:t>
      </w:r>
      <w:r w:rsidR="0074427E">
        <w:t>verändert</w:t>
      </w:r>
      <w:r w:rsidR="00B417EA">
        <w:t xml:space="preserve">. </w:t>
      </w:r>
      <w:r w:rsidR="0074427E">
        <w:t xml:space="preserve">Durch die Veränderung der Schablone, müssen </w:t>
      </w:r>
      <w:r w:rsidR="006422B2">
        <w:t>nachfolgend</w:t>
      </w:r>
      <w:r w:rsidR="0074427E">
        <w:t xml:space="preserve"> alle Projekte aktualisiert werden, die auf</w:t>
      </w:r>
      <w:r w:rsidR="006422B2">
        <w:t xml:space="preserve"> der</w:t>
      </w:r>
      <w:r w:rsidR="0074427E">
        <w:t xml:space="preserve"> Basis dieser </w:t>
      </w:r>
      <w:r w:rsidR="0074427E">
        <w:lastRenderedPageBreak/>
        <w:t xml:space="preserve">Schablone erstellt wurden. </w:t>
      </w:r>
      <w:r w:rsidR="00571FE7">
        <w:t>Für dieses Problem gibt es bisher nur eine Möglichkeit, und zwar d</w:t>
      </w:r>
      <w:r w:rsidR="0074427E">
        <w:t>ies manuell zu tun</w:t>
      </w:r>
      <w:r w:rsidR="00571FE7">
        <w:t xml:space="preserve">. Die manuelle Aktualisierung ist allerdings keine gute Lösung, da die Durchführung dieser Aufgabe </w:t>
      </w:r>
      <w:r w:rsidR="0074427E">
        <w:t>mühsam</w:t>
      </w:r>
      <w:r w:rsidR="00571FE7">
        <w:t>, zeitaufwändig und fehleranfällig ist.</w:t>
      </w:r>
      <w:r w:rsidR="0074427E">
        <w:t xml:space="preserve"> </w:t>
      </w:r>
    </w:p>
    <w:p w14:paraId="474A940F" w14:textId="4ADEE7BB" w:rsidR="00467645" w:rsidRDefault="00312AB2" w:rsidP="00962F44">
      <w:r>
        <w:t>Die Lösu</w:t>
      </w:r>
      <w:r w:rsidR="00B25ECC">
        <w:t>ng für die zwei Probleme ist der Projekt-Konfigurator, der im Rahmen dieser Bachelorarbeit entwickelt wurde.</w:t>
      </w:r>
      <w:r w:rsidR="00467645">
        <w:t xml:space="preserve"> Der Projekt-Konfigurator ist eine Software mit einer grafischen Benutzeroberfläche. Die Benutzeroberfläche besteht dabei aus sechs Fenstern:</w:t>
      </w:r>
    </w:p>
    <w:p w14:paraId="646CC8F9" w14:textId="15F7166B" w:rsidR="00467645" w:rsidRDefault="00467645" w:rsidP="00467645">
      <w:pPr>
        <w:pStyle w:val="Listenabsatz"/>
        <w:numPr>
          <w:ilvl w:val="0"/>
          <w:numId w:val="19"/>
        </w:numPr>
      </w:pPr>
      <w:r>
        <w:t>Dem Hauptmenü</w:t>
      </w:r>
    </w:p>
    <w:p w14:paraId="70823EFE" w14:textId="3777F896" w:rsidR="00467645" w:rsidRDefault="00467645" w:rsidP="00467645">
      <w:pPr>
        <w:pStyle w:val="Listenabsatz"/>
        <w:numPr>
          <w:ilvl w:val="0"/>
          <w:numId w:val="19"/>
        </w:numPr>
      </w:pPr>
      <w:r>
        <w:t>Dem Fenster für die Projekterstellung</w:t>
      </w:r>
    </w:p>
    <w:p w14:paraId="42DE72B9" w14:textId="438A9B63" w:rsidR="00467645" w:rsidRDefault="00467645" w:rsidP="00467645">
      <w:pPr>
        <w:pStyle w:val="Listenabsatz"/>
        <w:numPr>
          <w:ilvl w:val="0"/>
          <w:numId w:val="19"/>
        </w:numPr>
      </w:pPr>
      <w:r>
        <w:t>Dem Fenster für die Projektaktualisierung</w:t>
      </w:r>
    </w:p>
    <w:p w14:paraId="4DB42513" w14:textId="36DDFD8B" w:rsidR="00467645" w:rsidRDefault="00467645" w:rsidP="00467645">
      <w:pPr>
        <w:pStyle w:val="Listenabsatz"/>
        <w:numPr>
          <w:ilvl w:val="0"/>
          <w:numId w:val="19"/>
        </w:numPr>
      </w:pPr>
      <w:r>
        <w:t>Dem Fenster für die Erweiterung der Projektmodule (Zusatzfunktion)</w:t>
      </w:r>
    </w:p>
    <w:p w14:paraId="276F51CB" w14:textId="7D7977AD" w:rsidR="00467645" w:rsidRDefault="00467645" w:rsidP="00467645">
      <w:pPr>
        <w:pStyle w:val="Listenabsatz"/>
        <w:numPr>
          <w:ilvl w:val="0"/>
          <w:numId w:val="19"/>
        </w:numPr>
      </w:pPr>
      <w:r>
        <w:t>Dem Fenster für die Ausführung der Dienstprogramme (Zusatzfunktion)</w:t>
      </w:r>
    </w:p>
    <w:p w14:paraId="7214EA59" w14:textId="4D5396EE" w:rsidR="00467645" w:rsidRDefault="00467645" w:rsidP="00467645">
      <w:pPr>
        <w:pStyle w:val="Listenabsatz"/>
        <w:numPr>
          <w:ilvl w:val="0"/>
          <w:numId w:val="19"/>
        </w:numPr>
      </w:pPr>
      <w:r>
        <w:t>Dem Ladebildschirm</w:t>
      </w:r>
    </w:p>
    <w:p w14:paraId="01C320BC" w14:textId="10E19873" w:rsidR="005C2728" w:rsidRDefault="00C15CB9" w:rsidP="00D41B43">
      <w:r>
        <w:t>Das Hauptmen</w:t>
      </w:r>
      <w:r w:rsidR="00134A91">
        <w:t xml:space="preserve">ü ist das erste Fenster, dass nach öffnen des Projekt-Konfigurators gezeigt wird. </w:t>
      </w:r>
      <w:r w:rsidR="002033A0">
        <w:t xml:space="preserve">Das Hauptmenü ist für zwei Funktionalitäten zuständig. </w:t>
      </w:r>
      <w:r w:rsidR="008F3327">
        <w:t xml:space="preserve">Die erste Funktionalität ist der Suchungsmechanismus von existierenden C++-Projekten. Dazu muss in dem Hauptmenü ein Pfad von dem Benutzer eingegeben werden, in dem C++-Projekte liegen. In diesem Pfad sucht das </w:t>
      </w:r>
      <w:r w:rsidR="00017217">
        <w:t>Programm</w:t>
      </w:r>
      <w:r w:rsidR="008F3327">
        <w:t xml:space="preserve"> intern nach bestehenden Projekten und gibt diese </w:t>
      </w:r>
      <w:r w:rsidR="00017217">
        <w:t>anschließend in einer Liste auf dem Hauptmenü aus.</w:t>
      </w:r>
    </w:p>
    <w:p w14:paraId="1AD2053A" w14:textId="6334F5B6" w:rsidR="002C2965" w:rsidRDefault="00D41B43" w:rsidP="00D41B43">
      <w:r>
        <w:t xml:space="preserve">Die zweite Funktionalität bezieht sich auf die Weiterleitung auf die anderen </w:t>
      </w:r>
      <w:r w:rsidR="00091345">
        <w:t xml:space="preserve">vier Fenster (der Ladebildschirm </w:t>
      </w:r>
      <w:r w:rsidR="00DB02E1">
        <w:t xml:space="preserve">hierbei </w:t>
      </w:r>
      <w:r w:rsidR="00091345">
        <w:t>ausgeschlossen</w:t>
      </w:r>
      <w:r>
        <w:t>) der GUI</w:t>
      </w:r>
      <w:r w:rsidR="00091345">
        <w:t>.</w:t>
      </w:r>
      <w:r w:rsidR="002033A0">
        <w:t xml:space="preserve"> </w:t>
      </w:r>
      <w:r>
        <w:t xml:space="preserve">Dazu beinhaltet das Hauptmenü vier Buttons. Nach dem Klick auf eines der Buttons wechselt die GUI das Fenster auf </w:t>
      </w:r>
      <w:r w:rsidR="005C2728">
        <w:t>eines der vier weiteren Fenster.</w:t>
      </w:r>
    </w:p>
    <w:p w14:paraId="78741F93" w14:textId="792333B2" w:rsidR="00C15CB9" w:rsidRDefault="00C15CB9" w:rsidP="002C2965">
      <w:r>
        <w:t>Das Fenster für die Projekterstellun</w:t>
      </w:r>
      <w:r w:rsidR="005C2728">
        <w:t xml:space="preserve">g ist für die Erstellung eines neuen Projektes zuständig. Dazu muss in dem Fenster ein Formular ausgefüllt werden, in </w:t>
      </w:r>
      <w:r w:rsidR="003A4BD2">
        <w:t>das</w:t>
      </w:r>
      <w:r w:rsidR="005C2728">
        <w:t xml:space="preserve"> alle notwenigen Informationen des Projektes eingetragen werden müssen. Mithilfe dieser Informationen </w:t>
      </w:r>
      <w:r w:rsidR="00AD6793">
        <w:t>erstellt</w:t>
      </w:r>
      <w:r w:rsidR="005C2728">
        <w:t xml:space="preserve"> das Programm </w:t>
      </w:r>
      <w:r w:rsidR="00AD6793">
        <w:t>automatisch</w:t>
      </w:r>
      <w:r w:rsidR="005C2728">
        <w:t xml:space="preserve"> </w:t>
      </w:r>
      <w:r w:rsidR="00AD6793">
        <w:t>ein neues Projekt auf Basis einer intern gespeicherten Projekt-Schablone.</w:t>
      </w:r>
      <w:r w:rsidR="004575A1">
        <w:t xml:space="preserve"> Durch dieses Fenster wird das erste Problem dieser Bachelorarbeit gelöst.</w:t>
      </w:r>
    </w:p>
    <w:p w14:paraId="7BF442C3" w14:textId="12031525" w:rsidR="00C15CB9" w:rsidRDefault="00C15CB9" w:rsidP="00C15CB9">
      <w:r>
        <w:t>Das Fenster für die Projektaktualisierun</w:t>
      </w:r>
      <w:r w:rsidR="00AD6793">
        <w:t>g ist für die Aktualisierung eines</w:t>
      </w:r>
      <w:r w:rsidR="006F57AA">
        <w:t xml:space="preserve"> </w:t>
      </w:r>
      <w:r w:rsidR="00AD6793">
        <w:t>Projektes zuständig.</w:t>
      </w:r>
      <w:r w:rsidR="007177E8">
        <w:t xml:space="preserve"> Dazu vergleicht das Programm intern ein ausgewähltes Projekt mit der </w:t>
      </w:r>
      <w:r w:rsidR="007177E8">
        <w:lastRenderedPageBreak/>
        <w:t>Projekt-Schablone</w:t>
      </w:r>
      <w:r w:rsidR="00C91C52">
        <w:t xml:space="preserve"> und prüft dabei welche Dateien</w:t>
      </w:r>
      <w:r w:rsidR="007C4378">
        <w:t xml:space="preserve"> </w:t>
      </w:r>
      <w:r w:rsidR="00C91C52">
        <w:t xml:space="preserve">in dem Projekt aktualisiert werden können. Jede aktualisierbare Datei wird nach dem Vergleich </w:t>
      </w:r>
      <w:r w:rsidR="007C4378">
        <w:t xml:space="preserve">zu </w:t>
      </w:r>
      <w:r w:rsidR="00C91C52">
        <w:t xml:space="preserve">einer Liste des </w:t>
      </w:r>
      <w:r w:rsidR="00EC0AED">
        <w:t>Fensters</w:t>
      </w:r>
      <w:r w:rsidR="00C91C52">
        <w:t xml:space="preserve"> hinzugefügt.</w:t>
      </w:r>
      <w:r w:rsidR="000D5CC0">
        <w:t xml:space="preserve"> Dadurch können die Benutzer jede Datei aus der Liste auswählen und entscheiden, ob die Änderungen der gleichnamigen Datei in der Projekt-Schablone für die Datei des Projektes angewendet werden soll oder nicht. Nachdem für jede</w:t>
      </w:r>
      <w:r w:rsidR="007C4378">
        <w:t xml:space="preserve"> Datei eine Entscheidung getroffen wurde, kann das ausgewählte Projekt aktualisiert werden.</w:t>
      </w:r>
      <w:r w:rsidR="004575A1">
        <w:t xml:space="preserve"> Durch dieses Fenster wird das zweite Problem dieser Bachelorarbeit gelöst.</w:t>
      </w:r>
    </w:p>
    <w:p w14:paraId="64B237C3" w14:textId="27A1ADB8" w:rsidR="00C15CB9" w:rsidRDefault="00C15CB9" w:rsidP="00C15CB9">
      <w:r>
        <w:t>Das Fenster für die Erweiterung der Projektmodul</w:t>
      </w:r>
      <w:r w:rsidR="00034B1E">
        <w:t xml:space="preserve">e ist für die Erweiterung eines </w:t>
      </w:r>
      <w:r w:rsidR="00A95009">
        <w:t>Projektes durch ein Projektmodul zuständig.</w:t>
      </w:r>
      <w:r w:rsidR="006F57AA">
        <w:t xml:space="preserve"> </w:t>
      </w:r>
      <w:r w:rsidR="003A4BD2">
        <w:t>Dazu muss, ähnlich wie bei der Projekterstellung, ein Formular in diesem Fenster ausgefüllt werden, in das alle notwendigen Informationen für das neue Projektmodul eingegeben werden müssen.</w:t>
      </w:r>
      <w:r w:rsidR="00D43423">
        <w:t xml:space="preserve"> Mithilfe dieser Informationen erstellt das Programm automatisch ein neues Projektmodul für ein ausgewähltes Projekt.</w:t>
      </w:r>
    </w:p>
    <w:p w14:paraId="13325E5B" w14:textId="5F4B0344" w:rsidR="00423E2C" w:rsidRDefault="00C15CB9" w:rsidP="00C15CB9">
      <w:r>
        <w:t>Das Fenster für die Ausführung der Dienstprogramm</w:t>
      </w:r>
      <w:r w:rsidR="00A95009">
        <w:t xml:space="preserve">e ist für die Ausführung der Dienstprogramme eines ausgewählten Projektes zuständig. </w:t>
      </w:r>
      <w:r w:rsidR="00F82E7F">
        <w:t>A</w:t>
      </w:r>
      <w:r w:rsidR="00423E2C">
        <w:t>lle ausführbaren Dienstprogramme</w:t>
      </w:r>
      <w:r w:rsidR="00F82E7F">
        <w:t xml:space="preserve"> </w:t>
      </w:r>
      <w:r w:rsidR="00423E2C">
        <w:t xml:space="preserve">eines Projektes </w:t>
      </w:r>
      <w:r w:rsidR="00F82E7F">
        <w:t>werden dazu in einer Liste des Fensters angezeigt</w:t>
      </w:r>
      <w:r w:rsidR="00423E2C">
        <w:t xml:space="preserve">. </w:t>
      </w:r>
      <w:r w:rsidR="00F82E7F">
        <w:t>Dadurch können die Benutzer ein Dienstprogramm aus der Liste auswählen und in einem Texteingabefeld die Befehle eingeben, mit denen das Dienstprogramm ausgeführt werden soll. Die Ausgabe der Ausführung wird anschließend in dem Textbrowser des Fensters angezeigt.</w:t>
      </w:r>
    </w:p>
    <w:p w14:paraId="241216AC" w14:textId="4D777649" w:rsidR="00C15CB9" w:rsidRDefault="00A95009" w:rsidP="00C15CB9">
      <w:r>
        <w:t>Vorrausetzung für d</w:t>
      </w:r>
      <w:r w:rsidR="004643AC">
        <w:t>as</w:t>
      </w:r>
      <w:r>
        <w:t xml:space="preserve"> Fenster </w:t>
      </w:r>
      <w:r w:rsidR="004643AC">
        <w:t>für die Projektaktualisierung, das Fenster für die Erweiterung der Projektmodule und das Fenster für die Ausführung der Dienstprogramme i</w:t>
      </w:r>
      <w:r>
        <w:t>st, dass der Suchungsmechanismus des Hauptmenüs durchgeführt und ein Projekt aus der resultierenden Liste ausgewählt wurde.</w:t>
      </w:r>
      <w:r w:rsidR="00423E2C">
        <w:t xml:space="preserve"> </w:t>
      </w:r>
    </w:p>
    <w:p w14:paraId="61BF2F73" w14:textId="05F2D816" w:rsidR="00C15CB9" w:rsidRDefault="00C15CB9" w:rsidP="002C2965">
      <w:r>
        <w:t>Der Ladebildschirm</w:t>
      </w:r>
      <w:r w:rsidR="00423E2C">
        <w:t xml:space="preserve"> wird </w:t>
      </w:r>
      <w:r w:rsidR="009214BD">
        <w:t xml:space="preserve">angezeigt, wenn ein Projekt mit der Projekt-Schablone verglichen wird. </w:t>
      </w:r>
      <w:r w:rsidR="00451048">
        <w:t>Nachdem der Vergleich beendet ist, wird der Ladebildschirm geschlossen und das Fenster für die Projektaktualisierung, mit einer Auflistung aller aktualisierbaren Dateien, in der GUI angezeigt.</w:t>
      </w:r>
    </w:p>
    <w:p w14:paraId="628E4E3C" w14:textId="1A1C35D9" w:rsidR="00E8651C" w:rsidRDefault="00467645" w:rsidP="00962F44">
      <w:r>
        <w:t xml:space="preserve"> </w:t>
      </w:r>
      <w:r w:rsidR="00E8651C">
        <w:br w:type="page"/>
      </w:r>
    </w:p>
    <w:sdt>
      <w:sdtPr>
        <w:rPr>
          <w:rFonts w:eastAsiaTheme="minorHAnsi" w:cstheme="minorBidi"/>
          <w:b w:val="0"/>
          <w:color w:val="auto"/>
          <w:sz w:val="24"/>
          <w:szCs w:val="22"/>
        </w:rPr>
        <w:tag w:val="CitaviBibliography"/>
        <w:id w:val="323934376"/>
        <w:placeholder>
          <w:docPart w:val="1482F197BCE048888648166FD7FEFB0E"/>
        </w:placeholder>
      </w:sdtPr>
      <w:sdtContent>
        <w:p w14:paraId="7C2D4A63" w14:textId="77777777" w:rsidR="00A42A26" w:rsidRDefault="004E5CC3" w:rsidP="00A42A26">
          <w:pPr>
            <w:pStyle w:val="CitaviBibliographyHeading"/>
          </w:pPr>
          <w:r>
            <w:fldChar w:fldCharType="begin"/>
          </w:r>
          <w:r>
            <w:instrText>ADDIN CitaviBibliography</w:instrText>
          </w:r>
          <w:r>
            <w:fldChar w:fldCharType="separate"/>
          </w:r>
          <w:bookmarkStart w:id="97" w:name="_Toc96525624"/>
          <w:r w:rsidR="00A42A26">
            <w:t>Literatur</w:t>
          </w:r>
          <w:bookmarkEnd w:id="97"/>
        </w:p>
        <w:p w14:paraId="407210BB" w14:textId="77777777" w:rsidR="00A42A26" w:rsidRDefault="00A42A26" w:rsidP="00A42A26">
          <w:pPr>
            <w:pStyle w:val="CitaviBibliographyEntry"/>
          </w:pPr>
          <w:r>
            <w:t>[1]</w:t>
          </w:r>
          <w:r>
            <w:tab/>
          </w:r>
          <w:bookmarkStart w:id="98" w:name="_CTVL001cd4d767ff3164b48bbbf7731413a15a0"/>
          <w:r>
            <w:t xml:space="preserve">E. Wolff, </w:t>
          </w:r>
          <w:bookmarkEnd w:id="98"/>
          <w:r w:rsidRPr="00A42A26">
            <w:rPr>
              <w:i/>
            </w:rPr>
            <w:t xml:space="preserve">Continuous delivery: Der pragmatische Einstieg, </w:t>
          </w:r>
          <w:r w:rsidRPr="00A42A26">
            <w:t>2. Aufl. Heidelberg, Germany: dpunkt.verlag, 2016. [Online]. Verfügbar unter: https://ebookcentral.proquest.com/lib/gbv/detail.action?docID=4471176</w:t>
          </w:r>
        </w:p>
        <w:p w14:paraId="5F4AA2EB" w14:textId="77777777" w:rsidR="00A42A26" w:rsidRDefault="00A42A26" w:rsidP="00A42A26">
          <w:pPr>
            <w:pStyle w:val="CitaviBibliographyEntry"/>
          </w:pPr>
          <w:r>
            <w:t>[2]</w:t>
          </w:r>
          <w:r>
            <w:tab/>
          </w:r>
          <w:bookmarkStart w:id="99" w:name="_CTVL00191e50762386a4368b4f3de353e76e22d"/>
          <w:r>
            <w:t xml:space="preserve">M. Hüttermann, </w:t>
          </w:r>
          <w:bookmarkEnd w:id="99"/>
          <w:r w:rsidRPr="00A42A26">
            <w:rPr>
              <w:i/>
            </w:rPr>
            <w:t>DevOps for developers</w:t>
          </w:r>
          <w:r w:rsidRPr="00A42A26">
            <w:t>. New York, NY: Apress, 2012. [Online]. Verfügbar unter: https://ebookcentral.proquest.com/lib/kxp/detail.action?docID=1156065</w:t>
          </w:r>
        </w:p>
        <w:p w14:paraId="40D0D644" w14:textId="77777777" w:rsidR="00A42A26" w:rsidRDefault="00A42A26" w:rsidP="00A42A26">
          <w:pPr>
            <w:pStyle w:val="CitaviBibliographyEntry"/>
          </w:pPr>
          <w:r>
            <w:t>[3]</w:t>
          </w:r>
          <w:r>
            <w:tab/>
          </w:r>
          <w:bookmarkStart w:id="100" w:name="_CTVL001bf777eba88f24d1282e6392d48fd626e"/>
          <w:r>
            <w:t xml:space="preserve">R. Alt, </w:t>
          </w:r>
          <w:bookmarkEnd w:id="100"/>
          <w:r w:rsidRPr="00A42A26">
            <w:rPr>
              <w:i/>
            </w:rPr>
            <w:t>Innovationsorientiertes IT-Management mit DevOps: IT im Zeitalter von Digitalisierung und Software-defined Business</w:t>
          </w:r>
          <w:r w:rsidRPr="00A42A26">
            <w:t>. Wiesbaden: Springer Gabler, 2017.</w:t>
          </w:r>
        </w:p>
        <w:p w14:paraId="4312EFA0" w14:textId="77777777" w:rsidR="00A42A26" w:rsidRDefault="00A42A26" w:rsidP="00A42A26">
          <w:pPr>
            <w:pStyle w:val="CitaviBibliographyEntry"/>
          </w:pPr>
          <w:r>
            <w:t>[4]</w:t>
          </w:r>
          <w:r>
            <w:tab/>
          </w:r>
          <w:bookmarkStart w:id="101" w:name="_CTVL00131677adce012454eaa3a65ceaef2d800"/>
          <w:r>
            <w:t xml:space="preserve">Splunk, </w:t>
          </w:r>
          <w:bookmarkEnd w:id="101"/>
          <w:r w:rsidRPr="00A42A26">
            <w:rPr>
              <w:i/>
            </w:rPr>
            <w:t xml:space="preserve">Was ist eine CI/CD-Pipeline? </w:t>
          </w:r>
          <w:r w:rsidRPr="00A42A26">
            <w:t>[Online]. Verfügbar unter: https://www.splunk.com/de_de/data-insider/what-is-ci-cd-pipeline.html (Zugriff am: 5. Januar 2022.576Z).</w:t>
          </w:r>
        </w:p>
        <w:p w14:paraId="1D83A4BC" w14:textId="77777777" w:rsidR="00A42A26" w:rsidRDefault="00A42A26" w:rsidP="00A42A26">
          <w:pPr>
            <w:pStyle w:val="CitaviBibliographyEntry"/>
          </w:pPr>
          <w:r>
            <w:t>[5]</w:t>
          </w:r>
          <w:r>
            <w:tab/>
          </w:r>
          <w:bookmarkStart w:id="102" w:name="_CTVL0012e0b5e418ea1479c9cb7cc5d31e29b3a"/>
          <w:r>
            <w:t xml:space="preserve">J. Rossberg, </w:t>
          </w:r>
          <w:bookmarkEnd w:id="102"/>
          <w:r w:rsidRPr="00A42A26">
            <w:rPr>
              <w:i/>
            </w:rPr>
            <w:t>Agile Project Management with Azure DevOps: Concepts, Templates, and Metrics</w:t>
          </w:r>
          <w:r w:rsidRPr="00A42A26">
            <w:t>. Berkeley, CA: Apress L. P, 2019. [Online]. Verfügbar unter: https://ebookcentral.proquest.com/lib/kxp/detail.action?docID=5771167</w:t>
          </w:r>
        </w:p>
        <w:p w14:paraId="74D4C9F9" w14:textId="77777777" w:rsidR="00A42A26" w:rsidRDefault="00A42A26" w:rsidP="00A42A26">
          <w:pPr>
            <w:pStyle w:val="CitaviBibliographyEntry"/>
          </w:pPr>
          <w:r>
            <w:t>[6]</w:t>
          </w:r>
          <w:r>
            <w:tab/>
          </w:r>
          <w:bookmarkStart w:id="103" w:name="_CTVL001badf6c1e0bc044eaa70ab7c1952fd6f3"/>
          <w:r>
            <w:t xml:space="preserve">S. Augsten, „Was ist ein Build?“, </w:t>
          </w:r>
          <w:bookmarkEnd w:id="103"/>
          <w:r w:rsidRPr="00A42A26">
            <w:rPr>
              <w:i/>
            </w:rPr>
            <w:t>Dev-Insider</w:t>
          </w:r>
          <w:r w:rsidRPr="00A42A26">
            <w:t>, 27. Apr. 2018, 2018. [Online]. Verfügbar unter: https://www.dev-insider.de/was-ist-ein-build-a-702737/. Zugriff am: 24. November 2021.114Z.</w:t>
          </w:r>
        </w:p>
        <w:p w14:paraId="09B0A1ED" w14:textId="77777777" w:rsidR="00A42A26" w:rsidRDefault="00A42A26" w:rsidP="00A42A26">
          <w:pPr>
            <w:pStyle w:val="CitaviBibliographyEntry"/>
          </w:pPr>
          <w:r>
            <w:t>[7]</w:t>
          </w:r>
          <w:r>
            <w:tab/>
          </w:r>
          <w:bookmarkStart w:id="104" w:name="_CTVL001d97f2512d1ae4d2e836469c1aff8ef67"/>
          <w:r>
            <w:t xml:space="preserve">Atlassian, </w:t>
          </w:r>
          <w:bookmarkEnd w:id="104"/>
          <w:r w:rsidRPr="00A42A26">
            <w:rPr>
              <w:i/>
            </w:rPr>
            <w:t xml:space="preserve">Was ist Versionskontrolle? | Atlassian Git Tutorial. </w:t>
          </w:r>
          <w:r w:rsidRPr="00A42A26">
            <w:t>[Online]. Verfügbar unter: https://www.atlassian.com/de/git/tutorials/what-is-version-control (Zugriff am: 12. Februar 2022.052Z).</w:t>
          </w:r>
        </w:p>
        <w:p w14:paraId="7F6C1EDD" w14:textId="77777777" w:rsidR="00A42A26" w:rsidRDefault="00A42A26" w:rsidP="00A42A26">
          <w:pPr>
            <w:pStyle w:val="CitaviBibliographyEntry"/>
          </w:pPr>
          <w:r>
            <w:t>[8]</w:t>
          </w:r>
          <w:r>
            <w:tab/>
          </w:r>
          <w:bookmarkStart w:id="105" w:name="_CTVL001969e2555401940dbb5e38e26d73cd4dc"/>
          <w:r>
            <w:t xml:space="preserve">Stack Overflow, </w:t>
          </w:r>
          <w:bookmarkEnd w:id="105"/>
          <w:r w:rsidRPr="00A42A26">
            <w:rPr>
              <w:i/>
            </w:rPr>
            <w:t xml:space="preserve">Stack Overflow Developer Survey 2021. </w:t>
          </w:r>
          <w:r w:rsidRPr="00A42A26">
            <w:t>[Online]. Verfügbar unter: https://insights.stackoverflow.com/survey/2021#section-most-popular-technologies-other-tools (Zugriff am: 12. Februar 2022.384Z).</w:t>
          </w:r>
        </w:p>
        <w:p w14:paraId="776A57D8" w14:textId="77777777" w:rsidR="00A42A26" w:rsidRDefault="00A42A26" w:rsidP="00A42A26">
          <w:pPr>
            <w:pStyle w:val="CitaviBibliographyEntry"/>
          </w:pPr>
          <w:r>
            <w:t>[9]</w:t>
          </w:r>
          <w:r>
            <w:tab/>
          </w:r>
          <w:bookmarkStart w:id="106" w:name="_CTVL0019dea585d82184c3aa25035b2db9a0ea5"/>
          <w:r>
            <w:t xml:space="preserve">J. L. Zuckarelli, </w:t>
          </w:r>
          <w:bookmarkEnd w:id="106"/>
          <w:r w:rsidRPr="00A42A26">
            <w:rPr>
              <w:i/>
            </w:rPr>
            <w:t xml:space="preserve">Programmieren lernen mit Python und JavaScript: Eine praxisorientierte Einführung für Einsteiger, </w:t>
          </w:r>
          <w:r w:rsidRPr="00A42A26">
            <w:t>1. Aufl. Wiesbaden: Springer Fachmedien Wiesbaden; Imprint Springer Vieweg, 2021.</w:t>
          </w:r>
        </w:p>
        <w:p w14:paraId="0B1E374B" w14:textId="77777777" w:rsidR="00A42A26" w:rsidRDefault="00A42A26" w:rsidP="00A42A26">
          <w:pPr>
            <w:pStyle w:val="CitaviBibliographyEntry"/>
          </w:pPr>
          <w:r>
            <w:lastRenderedPageBreak/>
            <w:t>[10]</w:t>
          </w:r>
          <w:r>
            <w:tab/>
          </w:r>
          <w:bookmarkStart w:id="107" w:name="_CTVL0017ca01a2f08bc4980919fa8d431c35c9a"/>
          <w:r w:rsidRPr="00A42A26">
            <w:rPr>
              <w:i/>
            </w:rPr>
            <w:t xml:space="preserve">Axel Bruns: Die Geschichte des Computers - ebook - neobooks. </w:t>
          </w:r>
          <w:bookmarkEnd w:id="107"/>
          <w:r w:rsidRPr="00A42A26">
            <w:t>[Online]. Verfügbar unter: https://link.springer.com/content/pdf/10.1007%2F978-1-4842-6901-5.pdf (Zugriff am: 25. November 2021.268Z).</w:t>
          </w:r>
        </w:p>
        <w:p w14:paraId="5643DD23" w14:textId="77777777" w:rsidR="00A42A26" w:rsidRDefault="00A42A26" w:rsidP="00A42A26">
          <w:pPr>
            <w:pStyle w:val="CitaviBibliographyEntry"/>
          </w:pPr>
          <w:r>
            <w:t>[11]</w:t>
          </w:r>
          <w:r>
            <w:tab/>
          </w:r>
          <w:bookmarkStart w:id="108" w:name="_CTVL00177d41ca30ecf48e99c89e9a3e338e99e"/>
          <w:r>
            <w:t xml:space="preserve">D. Schaefer, </w:t>
          </w:r>
          <w:bookmarkEnd w:id="108"/>
          <w:r w:rsidRPr="00A42A26">
            <w:rPr>
              <w:i/>
            </w:rPr>
            <w:t xml:space="preserve">Eclipse CDT | The Eclipse Foundation. </w:t>
          </w:r>
          <w:r w:rsidRPr="00A42A26">
            <w:t>[Online]. Verfügbar unter: https://www.eclipse.org/cdt/ (Zugriff am: 3. Januar 2022.849Z).</w:t>
          </w:r>
        </w:p>
        <w:p w14:paraId="698CC491" w14:textId="77777777" w:rsidR="00A42A26" w:rsidRDefault="00A42A26" w:rsidP="00A42A26">
          <w:pPr>
            <w:pStyle w:val="CitaviBibliographyEntry"/>
          </w:pPr>
          <w:r>
            <w:t>[12]</w:t>
          </w:r>
          <w:r>
            <w:tab/>
          </w:r>
          <w:bookmarkStart w:id="109" w:name="_CTVL001f5cac4e6aaa44267ae80bbde426a7a9f"/>
          <w:r w:rsidRPr="00A42A26">
            <w:rPr>
              <w:i/>
            </w:rPr>
            <w:t xml:space="preserve">C++ programmieren mit Eclipse CDT. </w:t>
          </w:r>
          <w:bookmarkEnd w:id="109"/>
          <w:r w:rsidRPr="00A42A26">
            <w:t>[Online]. Verfügbar unter: https://www.edv-buchversand.de/productinfo.php?replace=false&amp;cnt=productinfo&amp;mode=2&amp;type=2&amp;id=dp-196&amp;index=2&amp;nr=0&amp;art=Blick%20ins%20Buch&amp;preload=false&amp;page=1&amp;view=fit&amp;Toolbar=1&amp;pagemode=none (Zugriff am: 3. Januar 2022.834Z).</w:t>
          </w:r>
        </w:p>
        <w:p w14:paraId="32406AD4" w14:textId="77777777" w:rsidR="00A42A26" w:rsidRDefault="00A42A26" w:rsidP="00A42A26">
          <w:pPr>
            <w:pStyle w:val="CitaviBibliographyEntry"/>
          </w:pPr>
          <w:r>
            <w:t>[13]</w:t>
          </w:r>
          <w:r>
            <w:tab/>
          </w:r>
          <w:bookmarkStart w:id="110" w:name="_CTVL001328da5f7c278488c9349991c819a838c"/>
          <w:r>
            <w:t>S. Bauer, „Eclipse für C/C++-Programmierer – Handbuch zu den Eclipse C/C++ Development Tools (CDT)“.</w:t>
          </w:r>
        </w:p>
        <w:bookmarkEnd w:id="110"/>
        <w:p w14:paraId="55601F45" w14:textId="77777777" w:rsidR="00A42A26" w:rsidRDefault="00A42A26" w:rsidP="00A42A26">
          <w:pPr>
            <w:pStyle w:val="CitaviBibliographyEntry"/>
          </w:pPr>
          <w:r>
            <w:t>[14]</w:t>
          </w:r>
          <w:r>
            <w:tab/>
          </w:r>
          <w:bookmarkStart w:id="111" w:name="_CTVL0014fe6d159076e42a4a5d3331f61b2876a"/>
          <w:r>
            <w:t xml:space="preserve">JetBrains, </w:t>
          </w:r>
          <w:bookmarkEnd w:id="111"/>
          <w:r w:rsidRPr="00A42A26">
            <w:rPr>
              <w:i/>
            </w:rPr>
            <w:t xml:space="preserve">Intelligente Programmierunterstützung und Codeanalyse – Features | CLion. </w:t>
          </w:r>
          <w:r w:rsidRPr="00A42A26">
            <w:t>[Online]. Verfügbar unter: https://www.jetbrains.com/de-de/clion/features/ (Zugriff am: 29. November 2021.450Z).</w:t>
          </w:r>
        </w:p>
        <w:p w14:paraId="0B4ED2FB" w14:textId="77777777" w:rsidR="00A42A26" w:rsidRDefault="00A42A26" w:rsidP="00A42A26">
          <w:pPr>
            <w:pStyle w:val="CitaviBibliographyEntry"/>
          </w:pPr>
          <w:r>
            <w:t>[15]</w:t>
          </w:r>
          <w:r>
            <w:tab/>
          </w:r>
          <w:bookmarkStart w:id="112" w:name="_CTVL001b26d1a40d99c41b7acc5000c16465ccf"/>
          <w:r>
            <w:t xml:space="preserve">CLion Help, </w:t>
          </w:r>
          <w:bookmarkEnd w:id="112"/>
          <w:r w:rsidRPr="00A42A26">
            <w:rPr>
              <w:i/>
            </w:rPr>
            <w:t xml:space="preserve">Quick start guide | CLion. </w:t>
          </w:r>
          <w:r w:rsidRPr="00A42A26">
            <w:t>[Online]. Verfügbar unter: https://www.jetbrains.com/help/clion/project.html (Zugriff am: 8. Dezember 2021.446Z).</w:t>
          </w:r>
        </w:p>
        <w:p w14:paraId="3F8F4CBB" w14:textId="77777777" w:rsidR="00A42A26" w:rsidRDefault="00A42A26" w:rsidP="00A42A26">
          <w:pPr>
            <w:pStyle w:val="CitaviBibliographyEntry"/>
          </w:pPr>
          <w:r>
            <w:t>[16]</w:t>
          </w:r>
          <w:r>
            <w:tab/>
          </w:r>
          <w:bookmarkStart w:id="113" w:name="_CTVL0017a08822ffc0b4457b956e0e7d2db8bcb"/>
          <w:r>
            <w:t xml:space="preserve">CLion Help, </w:t>
          </w:r>
          <w:bookmarkEnd w:id="113"/>
          <w:r w:rsidRPr="00A42A26">
            <w:rPr>
              <w:i/>
            </w:rPr>
            <w:t xml:space="preserve">File templates | CLion. </w:t>
          </w:r>
          <w:r w:rsidRPr="00A42A26">
            <w:t>[Online]. Verfügbar unter: https://www.jetbrains.com/help/clion/project-models.html (Zugriff am: 8. Dezember 2021.086Z).</w:t>
          </w:r>
        </w:p>
        <w:p w14:paraId="3ADF5F8D" w14:textId="77777777" w:rsidR="00A42A26" w:rsidRDefault="00A42A26" w:rsidP="00A42A26">
          <w:pPr>
            <w:pStyle w:val="CitaviBibliographyEntry"/>
          </w:pPr>
          <w:r>
            <w:t>[17]</w:t>
          </w:r>
          <w:r>
            <w:tab/>
          </w:r>
          <w:bookmarkStart w:id="114" w:name="_CTVL0010b79fa8d9dbf4cc5842b974c8efd299f"/>
          <w:r>
            <w:t xml:space="preserve">CLion Help, </w:t>
          </w:r>
          <w:bookmarkEnd w:id="114"/>
          <w:r w:rsidRPr="00A42A26">
            <w:rPr>
              <w:i/>
            </w:rPr>
            <w:t xml:space="preserve">File templates | CLion. </w:t>
          </w:r>
          <w:r w:rsidRPr="00A42A26">
            <w:t>[Online]. Verfügbar unter: https://www.jetbrains.com/help/clion/quick-cmake-tutorial.html (Zugriff am: 8. Dezember 2021.931Z).</w:t>
          </w:r>
        </w:p>
        <w:p w14:paraId="54C2846C" w14:textId="77777777" w:rsidR="00A42A26" w:rsidRDefault="00A42A26" w:rsidP="00A42A26">
          <w:pPr>
            <w:pStyle w:val="CitaviBibliographyEntry"/>
          </w:pPr>
          <w:r>
            <w:t>[18]</w:t>
          </w:r>
          <w:r>
            <w:tab/>
          </w:r>
          <w:bookmarkStart w:id="115" w:name="_CTVL001f844f2af2d304116aec5290f89e92860"/>
          <w:r>
            <w:t xml:space="preserve">CLion Help, </w:t>
          </w:r>
          <w:bookmarkEnd w:id="115"/>
          <w:r w:rsidRPr="00A42A26">
            <w:rPr>
              <w:i/>
            </w:rPr>
            <w:t xml:space="preserve">File templates | CLion. </w:t>
          </w:r>
          <w:r w:rsidRPr="00A42A26">
            <w:t>[Online]. Verfügbar unter: https://www.jetbrains.com/help/clion/gradle-support.html (Zugriff am: 8. Dezember 2021.412Z).</w:t>
          </w:r>
        </w:p>
        <w:p w14:paraId="5861AEF0" w14:textId="77777777" w:rsidR="00A42A26" w:rsidRDefault="00A42A26" w:rsidP="00A42A26">
          <w:pPr>
            <w:pStyle w:val="CitaviBibliographyEntry"/>
          </w:pPr>
          <w:r>
            <w:lastRenderedPageBreak/>
            <w:t>[19]</w:t>
          </w:r>
          <w:r>
            <w:tab/>
          </w:r>
          <w:bookmarkStart w:id="116" w:name="_CTVL001c5e21df5a8d34d23aaa6d5d2af3f6da2"/>
          <w:r>
            <w:t xml:space="preserve">CLion Help, </w:t>
          </w:r>
          <w:bookmarkEnd w:id="116"/>
          <w:r w:rsidRPr="00A42A26">
            <w:rPr>
              <w:i/>
            </w:rPr>
            <w:t xml:space="preserve">File templates | CLion. </w:t>
          </w:r>
          <w:r w:rsidRPr="00A42A26">
            <w:t>[Online]. Verfügbar unter: https://www.jetbrains.com/help/clion/makefiles-support.html (Zugriff am: 8. Dezember 2021.280Z).</w:t>
          </w:r>
        </w:p>
        <w:p w14:paraId="1352F3B3" w14:textId="77777777" w:rsidR="00A42A26" w:rsidRDefault="00A42A26" w:rsidP="00A42A26">
          <w:pPr>
            <w:pStyle w:val="CitaviBibliographyEntry"/>
          </w:pPr>
          <w:r>
            <w:t>[20]</w:t>
          </w:r>
          <w:r>
            <w:tab/>
          </w:r>
          <w:bookmarkStart w:id="117" w:name="_CTVL00102843ada7ed248fda4535970f2497f93"/>
          <w:r>
            <w:t xml:space="preserve">CLion Help, </w:t>
          </w:r>
          <w:bookmarkEnd w:id="117"/>
          <w:r w:rsidRPr="00A42A26">
            <w:rPr>
              <w:i/>
            </w:rPr>
            <w:t xml:space="preserve">File templates | CLion. </w:t>
          </w:r>
          <w:r w:rsidRPr="00A42A26">
            <w:t>[Online]. Verfügbar unter: https://www.jetbrains.com/help/clion/compilation-database.html (Zugriff am: 8. Dezember 2021.290Z).</w:t>
          </w:r>
        </w:p>
        <w:p w14:paraId="7568D95B" w14:textId="77777777" w:rsidR="00A42A26" w:rsidRDefault="00A42A26" w:rsidP="00A42A26">
          <w:pPr>
            <w:pStyle w:val="CitaviBibliographyEntry"/>
          </w:pPr>
          <w:r>
            <w:t>[21]</w:t>
          </w:r>
          <w:r>
            <w:tab/>
          </w:r>
          <w:bookmarkStart w:id="118" w:name="_CTVL001c92e01ea4dbd434c8c6d67ba891d851a"/>
          <w:r>
            <w:t xml:space="preserve">CLion Help, </w:t>
          </w:r>
          <w:bookmarkEnd w:id="118"/>
          <w:r w:rsidRPr="00A42A26">
            <w:rPr>
              <w:i/>
            </w:rPr>
            <w:t xml:space="preserve">Open, reopen, and close projects | CLion. </w:t>
          </w:r>
          <w:r w:rsidRPr="00A42A26">
            <w:t>[Online]. Verfügbar unter: https://www.jetbrains.com/help/clion/opening-reopening-and-closing-projects.html (Zugriff am: 10. Dezember 2021.803Z).</w:t>
          </w:r>
        </w:p>
        <w:p w14:paraId="60A70D30" w14:textId="77777777" w:rsidR="00A42A26" w:rsidRDefault="00A42A26" w:rsidP="00A42A26">
          <w:pPr>
            <w:pStyle w:val="CitaviBibliographyEntry"/>
          </w:pPr>
          <w:r>
            <w:t>[22]</w:t>
          </w:r>
          <w:r>
            <w:tab/>
          </w:r>
          <w:bookmarkStart w:id="119" w:name="_CTVL00165c3abb54c634adc9f7a60cc9c776226"/>
          <w:r>
            <w:t xml:space="preserve">CLion Help, </w:t>
          </w:r>
          <w:bookmarkEnd w:id="119"/>
          <w:r w:rsidRPr="00A42A26">
            <w:rPr>
              <w:i/>
            </w:rPr>
            <w:t xml:space="preserve">Quick CMake tutorial | CLion. </w:t>
          </w:r>
          <w:r w:rsidRPr="00A42A26">
            <w:t>[Online]. Verfügbar unter: https://www.jetbrains.com/help/clion/creating-new-project-from-scratch.html (Zugriff am: 21. Dezember 2021.578Z).</w:t>
          </w:r>
        </w:p>
        <w:p w14:paraId="45450611" w14:textId="77777777" w:rsidR="00A42A26" w:rsidRDefault="00A42A26" w:rsidP="00A42A26">
          <w:pPr>
            <w:pStyle w:val="CitaviBibliographyEntry"/>
          </w:pPr>
          <w:r>
            <w:t>[23]</w:t>
          </w:r>
          <w:r>
            <w:tab/>
          </w:r>
          <w:bookmarkStart w:id="120" w:name="_CTVL001b742d1776ba74985ab0144abf62bd6d6"/>
          <w:r>
            <w:t xml:space="preserve">CLion Help, </w:t>
          </w:r>
          <w:bookmarkEnd w:id="120"/>
          <w:r w:rsidRPr="00A42A26">
            <w:rPr>
              <w:i/>
            </w:rPr>
            <w:t xml:space="preserve">File templates | CLion. </w:t>
          </w:r>
          <w:r w:rsidRPr="00A42A26">
            <w:t>[Online]. Verfügbar unter: https://www.jetbrains.com/help/clion/using-file-and-code-templates.html (Zugriff am: 12. Januar 2022.637Z).</w:t>
          </w:r>
        </w:p>
        <w:p w14:paraId="4E95DC62" w14:textId="77777777" w:rsidR="00A42A26" w:rsidRDefault="00A42A26" w:rsidP="00A42A26">
          <w:pPr>
            <w:pStyle w:val="CitaviBibliographyEntry"/>
          </w:pPr>
          <w:r>
            <w:t>[24]</w:t>
          </w:r>
          <w:r>
            <w:tab/>
          </w:r>
          <w:bookmarkStart w:id="121" w:name="_CTVL0013f878741d0e24368b7944d7d01df628c"/>
          <w:r>
            <w:t xml:space="preserve">CLion Help, </w:t>
          </w:r>
          <w:bookmarkEnd w:id="121"/>
          <w:r w:rsidRPr="00A42A26">
            <w:rPr>
              <w:i/>
            </w:rPr>
            <w:t xml:space="preserve">Quick CMake tutorial | CLion. </w:t>
          </w:r>
          <w:r w:rsidRPr="00A42A26">
            <w:t>[Online]. Verfügbar unter: https://www.jetbrains.com/help/clion/using-file-and-code-templates.html#create-new-template (Zugriff am: 21. Dezember 2021.379Z).</w:t>
          </w:r>
        </w:p>
        <w:p w14:paraId="7FB2BC45" w14:textId="77777777" w:rsidR="00A42A26" w:rsidRDefault="00A42A26" w:rsidP="00A42A26">
          <w:pPr>
            <w:pStyle w:val="CitaviBibliographyEntry"/>
          </w:pPr>
          <w:r>
            <w:t>[25]</w:t>
          </w:r>
          <w:r>
            <w:tab/>
          </w:r>
          <w:bookmarkStart w:id="122" w:name="_CTVL0011ce10fac574f4955a87bf70390f179b2"/>
          <w:r>
            <w:t xml:space="preserve">A. Del Sole, </w:t>
          </w:r>
          <w:bookmarkEnd w:id="122"/>
          <w:r w:rsidRPr="00A42A26">
            <w:rPr>
              <w:i/>
            </w:rPr>
            <w:t xml:space="preserve">Visual Studio Code Distilled: Evolved Code Editing for Windows, macOS, and Linux, </w:t>
          </w:r>
          <w:r w:rsidRPr="00A42A26">
            <w:t>2. Aufl. Berkeley, CA: Apress; Imprint Apress, 2021.</w:t>
          </w:r>
        </w:p>
        <w:p w14:paraId="4C657F39" w14:textId="77777777" w:rsidR="00A42A26" w:rsidRDefault="00A42A26" w:rsidP="00A42A26">
          <w:pPr>
            <w:pStyle w:val="CitaviBibliographyEntry"/>
          </w:pPr>
          <w:r>
            <w:t>[26]</w:t>
          </w:r>
          <w:r>
            <w:tab/>
          </w:r>
          <w:bookmarkStart w:id="123" w:name="_CTVL001ab7b2f2070ba4b44a96d64053fb1047f"/>
          <w:r w:rsidRPr="00A42A26">
            <w:rPr>
              <w:i/>
            </w:rPr>
            <w:t xml:space="preserve">Managing Extensions in Visual Studio Code. </w:t>
          </w:r>
          <w:bookmarkEnd w:id="123"/>
          <w:r w:rsidRPr="00A42A26">
            <w:t>[Online]. Verfügbar unter: https://code.visualstudio.com/docs/editor/extension-marketplace (Zugriff am: 14. Januar 2022.023Z).</w:t>
          </w:r>
        </w:p>
        <w:p w14:paraId="5E5F5C19" w14:textId="77777777" w:rsidR="00A42A26" w:rsidRDefault="00A42A26" w:rsidP="00A42A26">
          <w:pPr>
            <w:pStyle w:val="CitaviBibliographyEntry"/>
          </w:pPr>
          <w:r>
            <w:t>[27]</w:t>
          </w:r>
          <w:r>
            <w:tab/>
          </w:r>
          <w:bookmarkStart w:id="124" w:name="_CTVL0019099e93121a946df90de783b4ff7c4da"/>
          <w:r w:rsidRPr="00A42A26">
            <w:rPr>
              <w:i/>
            </w:rPr>
            <w:t xml:space="preserve">Visual Studio Code Tips and Tricks. </w:t>
          </w:r>
          <w:bookmarkEnd w:id="124"/>
          <w:r w:rsidRPr="00A42A26">
            <w:t>[Online]. Verfügbar unter: https://code.visualstudio.com/docs/getstarted/tips-and-tricks#_files-and-folders (Zugriff am: 29. November 2021.615Z).</w:t>
          </w:r>
        </w:p>
        <w:p w14:paraId="37F1F6EC" w14:textId="77777777" w:rsidR="00A42A26" w:rsidRDefault="00A42A26" w:rsidP="00A42A26">
          <w:pPr>
            <w:pStyle w:val="CitaviBibliographyEntry"/>
          </w:pPr>
          <w:r>
            <w:t>[28]</w:t>
          </w:r>
          <w:r>
            <w:tab/>
          </w:r>
          <w:bookmarkStart w:id="125" w:name="_CTVL0017946f13728ec418c8dbdb198055ba876"/>
          <w:r w:rsidRPr="00A42A26">
            <w:rPr>
              <w:i/>
            </w:rPr>
            <w:t xml:space="preserve">Project Templates - Visual Studio Marketplace. </w:t>
          </w:r>
          <w:bookmarkEnd w:id="125"/>
          <w:r w:rsidRPr="00A42A26">
            <w:t>[Online]. Verfügbar unter: https://marketplace.visualstudio.com/items?itemName=cantonios.project-templates (Zugriff am: 29. November 2021.523Z).</w:t>
          </w:r>
        </w:p>
        <w:p w14:paraId="4AEB561A" w14:textId="77777777" w:rsidR="00A42A26" w:rsidRDefault="00A42A26" w:rsidP="00A42A26">
          <w:pPr>
            <w:pStyle w:val="CitaviBibliographyEntry"/>
          </w:pPr>
          <w:r>
            <w:lastRenderedPageBreak/>
            <w:t>[29]</w:t>
          </w:r>
          <w:r>
            <w:tab/>
          </w:r>
          <w:bookmarkStart w:id="126" w:name="_CTVL001b3279f6560554c75a1b3a256f6606f4f"/>
          <w:r w:rsidRPr="00A42A26">
            <w:rPr>
              <w:i/>
            </w:rPr>
            <w:t xml:space="preserve">QMainWindow — Qt for Python. </w:t>
          </w:r>
          <w:bookmarkEnd w:id="126"/>
          <w:r w:rsidRPr="00A42A26">
            <w:t>[Online]. Verfügbar unter: https://doc.qt.io/qtforpython-5/PySide2/QtWidgets/QMainWindow.html (Zugriff am: 28. Januar 2022.517Z).</w:t>
          </w:r>
        </w:p>
        <w:p w14:paraId="53656A5A" w14:textId="77777777" w:rsidR="00A42A26" w:rsidRDefault="00A42A26" w:rsidP="00A42A26">
          <w:pPr>
            <w:pStyle w:val="CitaviBibliographyEntry"/>
          </w:pPr>
          <w:r>
            <w:t>[30]</w:t>
          </w:r>
          <w:r>
            <w:tab/>
          </w:r>
          <w:bookmarkStart w:id="127" w:name="_CTVL001ee47e5fed55247e180dd8ac93d4c9046"/>
          <w:r w:rsidRPr="00A42A26">
            <w:rPr>
              <w:i/>
            </w:rPr>
            <w:t xml:space="preserve">QMainWindow — Qt for Python. </w:t>
          </w:r>
          <w:bookmarkEnd w:id="127"/>
          <w:r w:rsidRPr="00A42A26">
            <w:t>[Online]. Verfügbar unter: https://doc.qt.io/qtforpython-5/PySide2/QtWidgets/QMainWindow.html (Zugriff am: 24. Januar 2022.890Z).</w:t>
          </w:r>
        </w:p>
        <w:p w14:paraId="4B48BEE6" w14:textId="08C102BE" w:rsidR="002855D9" w:rsidRDefault="00A42A26" w:rsidP="002855D9">
          <w:pPr>
            <w:pStyle w:val="CitaviBibliographyEntry"/>
          </w:pPr>
          <w:r>
            <w:t>[31]</w:t>
          </w:r>
          <w:r>
            <w:tab/>
          </w:r>
          <w:bookmarkStart w:id="128" w:name="_CTVL001240bca0bbd3d4b55bd5ff1ad5d4f7050"/>
          <w:r w:rsidRPr="00A42A26">
            <w:rPr>
              <w:i/>
            </w:rPr>
            <w:t xml:space="preserve">QStackedWidget — Qt for Python. </w:t>
          </w:r>
          <w:bookmarkEnd w:id="128"/>
          <w:r w:rsidRPr="00A42A26">
            <w:t>[Online]. Verfügbar unter: https://doc.qt.io/qtforpython-5/PySide2/QtWidgets/QStackedWidget.html?highlight=qstacked#PySide2.QtWidgets.PySide2.QtWidgets.QStackedWidget.setCurrentIndex (Zugriff am: 24. Januar 2022.714Z).</w:t>
          </w:r>
          <w:r w:rsidR="004E5CC3">
            <w:fldChar w:fldCharType="end"/>
          </w:r>
        </w:p>
      </w:sdtContent>
    </w:sdt>
    <w:p w14:paraId="1F83DA2D" w14:textId="77777777" w:rsidR="002855D9" w:rsidRDefault="002855D9" w:rsidP="002855D9">
      <w:pPr>
        <w:tabs>
          <w:tab w:val="left" w:pos="7179"/>
        </w:tabs>
        <w:sectPr w:rsidR="002855D9" w:rsidSect="009F68E2">
          <w:headerReference w:type="default" r:id="rId73"/>
          <w:pgSz w:w="11906" w:h="16838" w:code="9"/>
          <w:pgMar w:top="1417" w:right="1417" w:bottom="1134" w:left="1417" w:header="709" w:footer="170" w:gutter="0"/>
          <w:cols w:space="708"/>
          <w:docGrid w:linePitch="360"/>
        </w:sectPr>
      </w:pPr>
    </w:p>
    <w:p w14:paraId="78ECAD32" w14:textId="77777777" w:rsidR="00FE6388" w:rsidRDefault="00FE6388" w:rsidP="00417D4D">
      <w:pPr>
        <w:tabs>
          <w:tab w:val="left" w:pos="7179"/>
        </w:tabs>
      </w:pPr>
      <w:bookmarkStart w:id="129" w:name="_GoBack"/>
      <w:bookmarkEnd w:id="129"/>
    </w:p>
    <w:p w14:paraId="07C18103" w14:textId="67FFD64C" w:rsidR="00417D4D" w:rsidRDefault="0099667C" w:rsidP="00417D4D">
      <w:pPr>
        <w:tabs>
          <w:tab w:val="left" w:pos="7179"/>
        </w:tabs>
      </w:pPr>
      <w:r>
        <w:rPr>
          <w:noProof/>
          <w:lang w:eastAsia="de-DE"/>
        </w:rPr>
        <w:pict w14:anchorId="13FFFD5F">
          <v:shape id="_x0000_i1041" type="#_x0000_t75" style="width:537.75pt;height:479.25pt">
            <v:imagedata r:id="rId74" o:title="Klassendiagram-Hauptmenü2"/>
          </v:shape>
        </w:pict>
      </w:r>
    </w:p>
    <w:p w14:paraId="721A4EDB" w14:textId="77777777" w:rsidR="00FE6388" w:rsidRDefault="00FE6388" w:rsidP="00417D4D">
      <w:pPr>
        <w:tabs>
          <w:tab w:val="left" w:pos="7179"/>
        </w:tabs>
      </w:pPr>
    </w:p>
    <w:p w14:paraId="608BB185" w14:textId="6A261514" w:rsidR="00FE6388" w:rsidRDefault="00FE6388" w:rsidP="00417D4D">
      <w:pPr>
        <w:tabs>
          <w:tab w:val="left" w:pos="7179"/>
        </w:tabs>
        <w:sectPr w:rsidR="00FE6388" w:rsidSect="00FE6388">
          <w:headerReference w:type="default" r:id="rId75"/>
          <w:footerReference w:type="default" r:id="rId76"/>
          <w:pgSz w:w="11906" w:h="16838" w:code="9"/>
          <w:pgMar w:top="567" w:right="567" w:bottom="567" w:left="567" w:header="709" w:footer="709" w:gutter="0"/>
          <w:cols w:space="708"/>
          <w:docGrid w:linePitch="360"/>
        </w:sectPr>
      </w:pPr>
    </w:p>
    <w:p w14:paraId="3D6E7BA7" w14:textId="77777777" w:rsidR="00FE6388" w:rsidRDefault="00FE6388" w:rsidP="002855D9">
      <w:pPr>
        <w:tabs>
          <w:tab w:val="left" w:pos="7179"/>
        </w:tabs>
      </w:pPr>
    </w:p>
    <w:p w14:paraId="1FDA9DF0" w14:textId="68F642B6" w:rsidR="00FE6388" w:rsidRDefault="001724AC" w:rsidP="002855D9">
      <w:pPr>
        <w:tabs>
          <w:tab w:val="left" w:pos="7179"/>
        </w:tabs>
      </w:pPr>
      <w:r>
        <w:rPr>
          <w:noProof/>
          <w:lang w:eastAsia="de-DE"/>
        </w:rPr>
        <w:pict w14:anchorId="793A1344">
          <v:shape id="_x0000_i1042" type="#_x0000_t75" style="width:538.5pt;height:684.75pt">
            <v:imagedata r:id="rId77" o:title="Klassendiagram-Projektersstellung2"/>
          </v:shape>
        </w:pict>
      </w:r>
    </w:p>
    <w:p w14:paraId="70D6911A" w14:textId="77777777" w:rsidR="00FE6388" w:rsidRDefault="00FE6388" w:rsidP="002855D9">
      <w:pPr>
        <w:tabs>
          <w:tab w:val="left" w:pos="7179"/>
        </w:tabs>
        <w:sectPr w:rsidR="00FE6388" w:rsidSect="00FE6388">
          <w:headerReference w:type="default" r:id="rId78"/>
          <w:pgSz w:w="11906" w:h="16838" w:code="9"/>
          <w:pgMar w:top="567" w:right="567" w:bottom="567" w:left="567" w:header="709" w:footer="709" w:gutter="0"/>
          <w:cols w:space="708"/>
          <w:docGrid w:linePitch="360"/>
        </w:sectPr>
      </w:pPr>
    </w:p>
    <w:p w14:paraId="49214236" w14:textId="77777777" w:rsidR="00923F88" w:rsidRDefault="00923F88" w:rsidP="002855D9">
      <w:pPr>
        <w:tabs>
          <w:tab w:val="left" w:pos="7179"/>
        </w:tabs>
      </w:pPr>
    </w:p>
    <w:p w14:paraId="7271AC43" w14:textId="6D6251BB" w:rsidR="00FE6388" w:rsidRDefault="001724AC" w:rsidP="002855D9">
      <w:pPr>
        <w:tabs>
          <w:tab w:val="left" w:pos="7179"/>
        </w:tabs>
      </w:pPr>
      <w:r>
        <w:rPr>
          <w:noProof/>
          <w:lang w:eastAsia="de-DE"/>
        </w:rPr>
        <w:pict w14:anchorId="6AFFB2F4">
          <v:shape id="_x0000_i1045" type="#_x0000_t75" style="width:538.5pt;height:690pt">
            <v:imagedata r:id="rId79" o:title="Klassendiagram-Projektaktualisierung2"/>
          </v:shape>
        </w:pict>
      </w:r>
    </w:p>
    <w:p w14:paraId="10038058" w14:textId="5095DFDA" w:rsidR="00FE6388" w:rsidRDefault="00FE6388" w:rsidP="002855D9">
      <w:pPr>
        <w:tabs>
          <w:tab w:val="left" w:pos="7179"/>
        </w:tabs>
        <w:sectPr w:rsidR="00FE6388" w:rsidSect="00FE6388">
          <w:headerReference w:type="default" r:id="rId80"/>
          <w:pgSz w:w="11906" w:h="16838" w:code="9"/>
          <w:pgMar w:top="567" w:right="567" w:bottom="567" w:left="567" w:header="709" w:footer="709" w:gutter="0"/>
          <w:cols w:space="708"/>
          <w:docGrid w:linePitch="360"/>
        </w:sectPr>
      </w:pPr>
    </w:p>
    <w:p w14:paraId="50EFEF83" w14:textId="77777777" w:rsidR="00923F88" w:rsidRDefault="00923F88" w:rsidP="002855D9">
      <w:pPr>
        <w:tabs>
          <w:tab w:val="left" w:pos="7179"/>
        </w:tabs>
      </w:pPr>
    </w:p>
    <w:p w14:paraId="00FC3C39" w14:textId="1BF89E09" w:rsidR="00FE6388" w:rsidRDefault="0099667C" w:rsidP="002855D9">
      <w:pPr>
        <w:tabs>
          <w:tab w:val="left" w:pos="7179"/>
        </w:tabs>
      </w:pPr>
      <w:r>
        <w:rPr>
          <w:noProof/>
          <w:lang w:eastAsia="de-DE"/>
        </w:rPr>
        <w:pict w14:anchorId="19C1CAA8">
          <v:shape id="_x0000_i1040" type="#_x0000_t75" style="width:522pt;height:588pt">
            <v:imagedata r:id="rId81" o:title="Klassendiagram-Projekterweiterung2"/>
          </v:shape>
        </w:pict>
      </w:r>
    </w:p>
    <w:p w14:paraId="7D0D2359" w14:textId="77777777" w:rsidR="00FE6388" w:rsidRDefault="00FE6388" w:rsidP="002855D9">
      <w:pPr>
        <w:tabs>
          <w:tab w:val="left" w:pos="7179"/>
        </w:tabs>
      </w:pPr>
    </w:p>
    <w:p w14:paraId="256831FF" w14:textId="77777777" w:rsidR="00FE6388" w:rsidRDefault="00FE6388" w:rsidP="002855D9">
      <w:pPr>
        <w:tabs>
          <w:tab w:val="left" w:pos="7179"/>
        </w:tabs>
        <w:sectPr w:rsidR="00FE6388" w:rsidSect="00FE6388">
          <w:headerReference w:type="default" r:id="rId82"/>
          <w:pgSz w:w="11906" w:h="16838" w:code="9"/>
          <w:pgMar w:top="720" w:right="720" w:bottom="720" w:left="720" w:header="709" w:footer="709" w:gutter="0"/>
          <w:cols w:space="708"/>
          <w:docGrid w:linePitch="360"/>
        </w:sectPr>
      </w:pPr>
    </w:p>
    <w:p w14:paraId="6CF0EDF6" w14:textId="77777777" w:rsidR="00FE6388" w:rsidRDefault="00FE6388" w:rsidP="002855D9">
      <w:pPr>
        <w:tabs>
          <w:tab w:val="left" w:pos="7179"/>
        </w:tabs>
      </w:pPr>
    </w:p>
    <w:p w14:paraId="4155FA08" w14:textId="1E5DA0EE" w:rsidR="00FE6388" w:rsidRDefault="0099667C" w:rsidP="002855D9">
      <w:pPr>
        <w:tabs>
          <w:tab w:val="left" w:pos="7179"/>
        </w:tabs>
      </w:pPr>
      <w:r>
        <w:rPr>
          <w:noProof/>
          <w:lang w:eastAsia="de-DE"/>
        </w:rPr>
        <w:pict w14:anchorId="375E0429">
          <v:shape id="_x0000_i1038" type="#_x0000_t75" style="width:538.5pt;height:498.75pt">
            <v:imagedata r:id="rId83" o:title="Klassendiagram_Dienstprogrammausführung2"/>
          </v:shape>
        </w:pict>
      </w:r>
    </w:p>
    <w:p w14:paraId="567B7646" w14:textId="77777777" w:rsidR="00FE6388" w:rsidRDefault="00FE6388" w:rsidP="002855D9">
      <w:pPr>
        <w:tabs>
          <w:tab w:val="left" w:pos="7179"/>
        </w:tabs>
      </w:pPr>
    </w:p>
    <w:p w14:paraId="0ECD948E" w14:textId="77777777" w:rsidR="00FE6388" w:rsidRDefault="00FE6388" w:rsidP="002855D9">
      <w:pPr>
        <w:tabs>
          <w:tab w:val="left" w:pos="7179"/>
        </w:tabs>
        <w:sectPr w:rsidR="00FE6388" w:rsidSect="00FE6388">
          <w:headerReference w:type="default" r:id="rId84"/>
          <w:pgSz w:w="11906" w:h="16838" w:code="9"/>
          <w:pgMar w:top="567" w:right="567" w:bottom="567" w:left="567" w:header="709" w:footer="709" w:gutter="0"/>
          <w:cols w:space="708"/>
          <w:docGrid w:linePitch="360"/>
        </w:sectPr>
      </w:pPr>
    </w:p>
    <w:p w14:paraId="1E6D6DFF" w14:textId="77777777" w:rsidR="00FE6388" w:rsidRDefault="00FE6388" w:rsidP="002855D9">
      <w:pPr>
        <w:tabs>
          <w:tab w:val="left" w:pos="7179"/>
        </w:tabs>
      </w:pPr>
    </w:p>
    <w:p w14:paraId="2B34D8A6" w14:textId="45A8FC14" w:rsidR="00FE6388" w:rsidRPr="002855D9" w:rsidRDefault="00BE6460" w:rsidP="002855D9">
      <w:pPr>
        <w:tabs>
          <w:tab w:val="left" w:pos="7179"/>
        </w:tabs>
      </w:pPr>
      <w:r>
        <w:rPr>
          <w:noProof/>
          <w:lang w:eastAsia="de-DE"/>
        </w:rPr>
        <w:pict w14:anchorId="4AC2B56D">
          <v:shape id="_x0000_i1048" type="#_x0000_t75" style="width:537.75pt;height:710.25pt">
            <v:imagedata r:id="rId85" o:title="Klassendiagram_Ladebildschirm2"/>
          </v:shape>
        </w:pict>
      </w:r>
    </w:p>
    <w:sectPr w:rsidR="00FE6388" w:rsidRPr="002855D9" w:rsidSect="00FE6388">
      <w:headerReference w:type="default" r:id="rId86"/>
      <w:pgSz w:w="11906" w:h="16838" w:code="9"/>
      <w:pgMar w:top="567" w:right="567" w:bottom="567"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EC1053" w14:textId="77777777" w:rsidR="00A81C00" w:rsidRDefault="00A81C00" w:rsidP="00386F89">
      <w:pPr>
        <w:spacing w:after="0" w:line="240" w:lineRule="auto"/>
      </w:pPr>
      <w:r>
        <w:separator/>
      </w:r>
    </w:p>
  </w:endnote>
  <w:endnote w:type="continuationSeparator" w:id="0">
    <w:p w14:paraId="0AA1902F" w14:textId="77777777" w:rsidR="00A81C00" w:rsidRDefault="00A81C00" w:rsidP="00386F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31DDE4" w14:textId="77777777" w:rsidR="0099667C" w:rsidRDefault="0099667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122992"/>
      <w:docPartObj>
        <w:docPartGallery w:val="Page Numbers (Bottom of Page)"/>
        <w:docPartUnique/>
      </w:docPartObj>
    </w:sdtPr>
    <w:sdtContent>
      <w:p w14:paraId="778E7611" w14:textId="0FE2478B" w:rsidR="0099667C" w:rsidRDefault="0099667C">
        <w:pPr>
          <w:pStyle w:val="Fuzeile"/>
          <w:jc w:val="right"/>
        </w:pPr>
        <w:r>
          <w:fldChar w:fldCharType="begin"/>
        </w:r>
        <w:r>
          <w:instrText>PAGE   \* MERGEFORMAT</w:instrText>
        </w:r>
        <w:r>
          <w:fldChar w:fldCharType="separate"/>
        </w:r>
        <w:r w:rsidR="00BE6460">
          <w:rPr>
            <w:noProof/>
          </w:rPr>
          <w:t>104</w:t>
        </w:r>
        <w:r>
          <w:fldChar w:fldCharType="end"/>
        </w:r>
      </w:p>
    </w:sdtContent>
  </w:sdt>
  <w:p w14:paraId="6308F910" w14:textId="77777777" w:rsidR="0099667C" w:rsidRDefault="0099667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30F9EF" w14:textId="77777777" w:rsidR="0099667C" w:rsidRDefault="0099667C">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40B0CE" w14:textId="77777777" w:rsidR="0099667C" w:rsidRDefault="0099667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AFEA0B" w14:textId="77777777" w:rsidR="00A81C00" w:rsidRDefault="00A81C00" w:rsidP="00386F89">
      <w:pPr>
        <w:spacing w:after="0" w:line="240" w:lineRule="auto"/>
      </w:pPr>
      <w:r>
        <w:separator/>
      </w:r>
    </w:p>
  </w:footnote>
  <w:footnote w:type="continuationSeparator" w:id="0">
    <w:p w14:paraId="2EEC8343" w14:textId="77777777" w:rsidR="00A81C00" w:rsidRDefault="00A81C00" w:rsidP="00386F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7FE352" w14:textId="77777777" w:rsidR="0099667C" w:rsidRDefault="0099667C">
    <w:pPr>
      <w:pStyle w:val="Kopfzeile"/>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1320B" w14:textId="5BDBA158" w:rsidR="0099667C" w:rsidRDefault="0099667C">
    <w:pPr>
      <w:pStyle w:val="Kopfzeile"/>
    </w:pPr>
    <w:r>
      <w:t>Anhang F: Klassendiagramm-Ladebildschirm</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3469CA" w14:textId="77777777" w:rsidR="0099667C" w:rsidRDefault="0099667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78FDEF" w14:textId="77777777" w:rsidR="0099667C" w:rsidRDefault="0099667C">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9E71A8" w14:textId="36E1300B" w:rsidR="0099667C" w:rsidRDefault="0099667C">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29AA6B" w14:textId="7ECFAB0C" w:rsidR="0099667C" w:rsidRDefault="0099667C">
    <w:pPr>
      <w:pStyle w:val="Kopfzeile"/>
    </w:pPr>
    <w:r>
      <w:t>Anhang A: Klassendiagramm-Hauptmenü</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2E14AD" w14:textId="02A109FF" w:rsidR="0099667C" w:rsidRDefault="0099667C">
    <w:pPr>
      <w:pStyle w:val="Kopfzeile"/>
    </w:pPr>
    <w:r>
      <w:t>Anhang B: Klassendiagramm-Projekterstellung</w: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9F931C" w14:textId="2D4EA57A" w:rsidR="0099667C" w:rsidRDefault="0099667C">
    <w:pPr>
      <w:pStyle w:val="Kopfzeile"/>
    </w:pPr>
    <w:r>
      <w:t>Anhang C: Klassendiagramm-Projektaktualisierung</w: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C379E7" w14:textId="3387DE24" w:rsidR="0099667C" w:rsidRDefault="0099667C">
    <w:pPr>
      <w:pStyle w:val="Kopfzeile"/>
    </w:pPr>
    <w:r>
      <w:t>Anhang D: Klassendiagramm-Projekterweiterung</w: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FE83D6" w14:textId="627D0F1C" w:rsidR="0099667C" w:rsidRDefault="0099667C">
    <w:pPr>
      <w:pStyle w:val="Kopfzeile"/>
    </w:pPr>
    <w:r>
      <w:t>Anhang E: Klassendiagramm-Dienstprogrammausführung</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C6C4C"/>
    <w:multiLevelType w:val="hybridMultilevel"/>
    <w:tmpl w:val="D312FF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1402B6C"/>
    <w:multiLevelType w:val="hybridMultilevel"/>
    <w:tmpl w:val="115420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166669E"/>
    <w:multiLevelType w:val="hybridMultilevel"/>
    <w:tmpl w:val="0A4EB0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3382E43"/>
    <w:multiLevelType w:val="hybridMultilevel"/>
    <w:tmpl w:val="FC88A6D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4153E39"/>
    <w:multiLevelType w:val="hybridMultilevel"/>
    <w:tmpl w:val="9D8CB1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41F5166"/>
    <w:multiLevelType w:val="hybridMultilevel"/>
    <w:tmpl w:val="2592C1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1E53E37"/>
    <w:multiLevelType w:val="hybridMultilevel"/>
    <w:tmpl w:val="1B7CE4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2131199"/>
    <w:multiLevelType w:val="hybridMultilevel"/>
    <w:tmpl w:val="B652EC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9BC65EC"/>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C517AC7"/>
    <w:multiLevelType w:val="hybridMultilevel"/>
    <w:tmpl w:val="00CA83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F510C5B"/>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20BA3A1C"/>
    <w:multiLevelType w:val="hybridMultilevel"/>
    <w:tmpl w:val="216A469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15:restartNumberingAfterBreak="0">
    <w:nsid w:val="25AC7049"/>
    <w:multiLevelType w:val="hybridMultilevel"/>
    <w:tmpl w:val="C9044E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C0B6462"/>
    <w:multiLevelType w:val="hybridMultilevel"/>
    <w:tmpl w:val="BB9E45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E43437"/>
    <w:multiLevelType w:val="hybridMultilevel"/>
    <w:tmpl w:val="DA8A87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C746F8"/>
    <w:multiLevelType w:val="hybridMultilevel"/>
    <w:tmpl w:val="99DE78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81E1BC0"/>
    <w:multiLevelType w:val="hybridMultilevel"/>
    <w:tmpl w:val="51C680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BEB5BD5"/>
    <w:multiLevelType w:val="hybridMultilevel"/>
    <w:tmpl w:val="54188A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C665213"/>
    <w:multiLevelType w:val="hybridMultilevel"/>
    <w:tmpl w:val="C9821E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E405EAE"/>
    <w:multiLevelType w:val="hybridMultilevel"/>
    <w:tmpl w:val="F4C268C4"/>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0" w15:restartNumberingAfterBreak="0">
    <w:nsid w:val="43AC6770"/>
    <w:multiLevelType w:val="hybridMultilevel"/>
    <w:tmpl w:val="E26AA8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86C10BE"/>
    <w:multiLevelType w:val="hybridMultilevel"/>
    <w:tmpl w:val="02AA7A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D754D0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4E357FB2"/>
    <w:multiLevelType w:val="hybridMultilevel"/>
    <w:tmpl w:val="3460CF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E3A40F2"/>
    <w:multiLevelType w:val="hybridMultilevel"/>
    <w:tmpl w:val="A3D00B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D3B79E6"/>
    <w:multiLevelType w:val="hybridMultilevel"/>
    <w:tmpl w:val="776E5B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5DD7418F"/>
    <w:multiLevelType w:val="hybridMultilevel"/>
    <w:tmpl w:val="B90CA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70F0231"/>
    <w:multiLevelType w:val="hybridMultilevel"/>
    <w:tmpl w:val="612088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594E1E"/>
    <w:multiLevelType w:val="hybridMultilevel"/>
    <w:tmpl w:val="45F63C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9693B52"/>
    <w:multiLevelType w:val="hybridMultilevel"/>
    <w:tmpl w:val="0C6CCBDC"/>
    <w:lvl w:ilvl="0" w:tplc="0407000F">
      <w:start w:val="1"/>
      <w:numFmt w:val="decimal"/>
      <w:lvlText w:val="%1."/>
      <w:lvlJc w:val="left"/>
      <w:pPr>
        <w:ind w:left="780" w:hanging="360"/>
      </w:pPr>
    </w:lvl>
    <w:lvl w:ilvl="1" w:tplc="04070019" w:tentative="1">
      <w:start w:val="1"/>
      <w:numFmt w:val="lowerLetter"/>
      <w:lvlText w:val="%2."/>
      <w:lvlJc w:val="left"/>
      <w:pPr>
        <w:ind w:left="1500" w:hanging="360"/>
      </w:pPr>
    </w:lvl>
    <w:lvl w:ilvl="2" w:tplc="0407001B" w:tentative="1">
      <w:start w:val="1"/>
      <w:numFmt w:val="lowerRoman"/>
      <w:lvlText w:val="%3."/>
      <w:lvlJc w:val="right"/>
      <w:pPr>
        <w:ind w:left="2220" w:hanging="180"/>
      </w:pPr>
    </w:lvl>
    <w:lvl w:ilvl="3" w:tplc="0407000F" w:tentative="1">
      <w:start w:val="1"/>
      <w:numFmt w:val="decimal"/>
      <w:lvlText w:val="%4."/>
      <w:lvlJc w:val="left"/>
      <w:pPr>
        <w:ind w:left="2940" w:hanging="360"/>
      </w:pPr>
    </w:lvl>
    <w:lvl w:ilvl="4" w:tplc="04070019" w:tentative="1">
      <w:start w:val="1"/>
      <w:numFmt w:val="lowerLetter"/>
      <w:lvlText w:val="%5."/>
      <w:lvlJc w:val="left"/>
      <w:pPr>
        <w:ind w:left="3660" w:hanging="360"/>
      </w:pPr>
    </w:lvl>
    <w:lvl w:ilvl="5" w:tplc="0407001B" w:tentative="1">
      <w:start w:val="1"/>
      <w:numFmt w:val="lowerRoman"/>
      <w:lvlText w:val="%6."/>
      <w:lvlJc w:val="right"/>
      <w:pPr>
        <w:ind w:left="4380" w:hanging="180"/>
      </w:pPr>
    </w:lvl>
    <w:lvl w:ilvl="6" w:tplc="0407000F" w:tentative="1">
      <w:start w:val="1"/>
      <w:numFmt w:val="decimal"/>
      <w:lvlText w:val="%7."/>
      <w:lvlJc w:val="left"/>
      <w:pPr>
        <w:ind w:left="5100" w:hanging="360"/>
      </w:pPr>
    </w:lvl>
    <w:lvl w:ilvl="7" w:tplc="04070019" w:tentative="1">
      <w:start w:val="1"/>
      <w:numFmt w:val="lowerLetter"/>
      <w:lvlText w:val="%8."/>
      <w:lvlJc w:val="left"/>
      <w:pPr>
        <w:ind w:left="5820" w:hanging="360"/>
      </w:pPr>
    </w:lvl>
    <w:lvl w:ilvl="8" w:tplc="0407001B" w:tentative="1">
      <w:start w:val="1"/>
      <w:numFmt w:val="lowerRoman"/>
      <w:lvlText w:val="%9."/>
      <w:lvlJc w:val="right"/>
      <w:pPr>
        <w:ind w:left="6540" w:hanging="180"/>
      </w:pPr>
    </w:lvl>
  </w:abstractNum>
  <w:abstractNum w:abstractNumId="30" w15:restartNumberingAfterBreak="0">
    <w:nsid w:val="6ACD7AB1"/>
    <w:multiLevelType w:val="hybridMultilevel"/>
    <w:tmpl w:val="58342F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ECF4D39"/>
    <w:multiLevelType w:val="hybridMultilevel"/>
    <w:tmpl w:val="8F58865A"/>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32" w15:restartNumberingAfterBreak="0">
    <w:nsid w:val="74913264"/>
    <w:multiLevelType w:val="hybridMultilevel"/>
    <w:tmpl w:val="E3908F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86B722B"/>
    <w:multiLevelType w:val="hybridMultilevel"/>
    <w:tmpl w:val="513262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2"/>
  </w:num>
  <w:num w:numId="2">
    <w:abstractNumId w:val="14"/>
  </w:num>
  <w:num w:numId="3">
    <w:abstractNumId w:val="26"/>
  </w:num>
  <w:num w:numId="4">
    <w:abstractNumId w:val="6"/>
  </w:num>
  <w:num w:numId="5">
    <w:abstractNumId w:val="16"/>
  </w:num>
  <w:num w:numId="6">
    <w:abstractNumId w:val="0"/>
  </w:num>
  <w:num w:numId="7">
    <w:abstractNumId w:val="17"/>
  </w:num>
  <w:num w:numId="8">
    <w:abstractNumId w:val="30"/>
  </w:num>
  <w:num w:numId="9">
    <w:abstractNumId w:val="33"/>
  </w:num>
  <w:num w:numId="10">
    <w:abstractNumId w:val="7"/>
  </w:num>
  <w:num w:numId="11">
    <w:abstractNumId w:val="27"/>
  </w:num>
  <w:num w:numId="12">
    <w:abstractNumId w:val="5"/>
  </w:num>
  <w:num w:numId="13">
    <w:abstractNumId w:val="10"/>
  </w:num>
  <w:num w:numId="14">
    <w:abstractNumId w:val="8"/>
  </w:num>
  <w:num w:numId="15">
    <w:abstractNumId w:val="9"/>
  </w:num>
  <w:num w:numId="16">
    <w:abstractNumId w:val="28"/>
  </w:num>
  <w:num w:numId="17">
    <w:abstractNumId w:val="32"/>
  </w:num>
  <w:num w:numId="18">
    <w:abstractNumId w:val="29"/>
  </w:num>
  <w:num w:numId="19">
    <w:abstractNumId w:val="18"/>
  </w:num>
  <w:num w:numId="20">
    <w:abstractNumId w:val="25"/>
  </w:num>
  <w:num w:numId="21">
    <w:abstractNumId w:val="31"/>
  </w:num>
  <w:num w:numId="22">
    <w:abstractNumId w:val="23"/>
  </w:num>
  <w:num w:numId="23">
    <w:abstractNumId w:val="21"/>
  </w:num>
  <w:num w:numId="24">
    <w:abstractNumId w:val="12"/>
  </w:num>
  <w:num w:numId="25">
    <w:abstractNumId w:val="1"/>
  </w:num>
  <w:num w:numId="26">
    <w:abstractNumId w:val="15"/>
  </w:num>
  <w:num w:numId="27">
    <w:abstractNumId w:val="4"/>
  </w:num>
  <w:num w:numId="28">
    <w:abstractNumId w:val="19"/>
  </w:num>
  <w:num w:numId="29">
    <w:abstractNumId w:val="2"/>
  </w:num>
  <w:num w:numId="30">
    <w:abstractNumId w:val="20"/>
  </w:num>
  <w:num w:numId="31">
    <w:abstractNumId w:val="13"/>
  </w:num>
  <w:num w:numId="32">
    <w:abstractNumId w:val="3"/>
  </w:num>
  <w:num w:numId="33">
    <w:abstractNumId w:val="24"/>
  </w:num>
  <w:num w:numId="34">
    <w:abstractNumId w:val="1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gutterAtTop/>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46AB"/>
    <w:rsid w:val="0000212B"/>
    <w:rsid w:val="00002817"/>
    <w:rsid w:val="00003E0C"/>
    <w:rsid w:val="0000404A"/>
    <w:rsid w:val="0000688B"/>
    <w:rsid w:val="00006E14"/>
    <w:rsid w:val="0000798F"/>
    <w:rsid w:val="00010BFD"/>
    <w:rsid w:val="00012ADF"/>
    <w:rsid w:val="00014C9A"/>
    <w:rsid w:val="0001515D"/>
    <w:rsid w:val="00015646"/>
    <w:rsid w:val="00015813"/>
    <w:rsid w:val="00016969"/>
    <w:rsid w:val="00017217"/>
    <w:rsid w:val="00017626"/>
    <w:rsid w:val="000177BB"/>
    <w:rsid w:val="000214B4"/>
    <w:rsid w:val="000240F2"/>
    <w:rsid w:val="00024353"/>
    <w:rsid w:val="0003160E"/>
    <w:rsid w:val="000319CA"/>
    <w:rsid w:val="00031C65"/>
    <w:rsid w:val="0003320E"/>
    <w:rsid w:val="00033A16"/>
    <w:rsid w:val="00034B1E"/>
    <w:rsid w:val="00034F53"/>
    <w:rsid w:val="000357DB"/>
    <w:rsid w:val="00040B45"/>
    <w:rsid w:val="00041AD0"/>
    <w:rsid w:val="000428D5"/>
    <w:rsid w:val="00044DC6"/>
    <w:rsid w:val="000471F4"/>
    <w:rsid w:val="00047E92"/>
    <w:rsid w:val="00050129"/>
    <w:rsid w:val="00050A96"/>
    <w:rsid w:val="00057C86"/>
    <w:rsid w:val="00062FC6"/>
    <w:rsid w:val="00063550"/>
    <w:rsid w:val="00063F4B"/>
    <w:rsid w:val="00067E94"/>
    <w:rsid w:val="000706A0"/>
    <w:rsid w:val="00072E3B"/>
    <w:rsid w:val="00073489"/>
    <w:rsid w:val="00075830"/>
    <w:rsid w:val="00075B34"/>
    <w:rsid w:val="00076972"/>
    <w:rsid w:val="00076B27"/>
    <w:rsid w:val="0008627F"/>
    <w:rsid w:val="00086D11"/>
    <w:rsid w:val="00091287"/>
    <w:rsid w:val="00091345"/>
    <w:rsid w:val="000946AB"/>
    <w:rsid w:val="00095B79"/>
    <w:rsid w:val="00096735"/>
    <w:rsid w:val="000972BD"/>
    <w:rsid w:val="000A10AA"/>
    <w:rsid w:val="000A29CB"/>
    <w:rsid w:val="000A487D"/>
    <w:rsid w:val="000A5087"/>
    <w:rsid w:val="000A567B"/>
    <w:rsid w:val="000A70CB"/>
    <w:rsid w:val="000A7687"/>
    <w:rsid w:val="000B0C93"/>
    <w:rsid w:val="000B2F6B"/>
    <w:rsid w:val="000B38CB"/>
    <w:rsid w:val="000B472E"/>
    <w:rsid w:val="000C001D"/>
    <w:rsid w:val="000C0FAA"/>
    <w:rsid w:val="000C423F"/>
    <w:rsid w:val="000C4C30"/>
    <w:rsid w:val="000C74BB"/>
    <w:rsid w:val="000D2133"/>
    <w:rsid w:val="000D5CC0"/>
    <w:rsid w:val="000D6C5E"/>
    <w:rsid w:val="000D734B"/>
    <w:rsid w:val="000E1041"/>
    <w:rsid w:val="000E13C5"/>
    <w:rsid w:val="000E1CEF"/>
    <w:rsid w:val="000E3AE7"/>
    <w:rsid w:val="000E3BCF"/>
    <w:rsid w:val="000E5544"/>
    <w:rsid w:val="000E77CA"/>
    <w:rsid w:val="000F1DF6"/>
    <w:rsid w:val="000F429E"/>
    <w:rsid w:val="000F4726"/>
    <w:rsid w:val="000F5854"/>
    <w:rsid w:val="000F6D1E"/>
    <w:rsid w:val="00100195"/>
    <w:rsid w:val="00100823"/>
    <w:rsid w:val="00101B5C"/>
    <w:rsid w:val="00103D08"/>
    <w:rsid w:val="00106631"/>
    <w:rsid w:val="00106A10"/>
    <w:rsid w:val="00107732"/>
    <w:rsid w:val="0010791B"/>
    <w:rsid w:val="0011117B"/>
    <w:rsid w:val="00111FBE"/>
    <w:rsid w:val="0011216D"/>
    <w:rsid w:val="00113F9B"/>
    <w:rsid w:val="00115B22"/>
    <w:rsid w:val="00116408"/>
    <w:rsid w:val="001177E3"/>
    <w:rsid w:val="0012229B"/>
    <w:rsid w:val="00122D85"/>
    <w:rsid w:val="0012373D"/>
    <w:rsid w:val="001237F8"/>
    <w:rsid w:val="00125007"/>
    <w:rsid w:val="0012771C"/>
    <w:rsid w:val="00130507"/>
    <w:rsid w:val="00132666"/>
    <w:rsid w:val="00132E5B"/>
    <w:rsid w:val="00134A91"/>
    <w:rsid w:val="00134AD7"/>
    <w:rsid w:val="00134B1F"/>
    <w:rsid w:val="00134E8F"/>
    <w:rsid w:val="00135E5A"/>
    <w:rsid w:val="00137BD5"/>
    <w:rsid w:val="001401FC"/>
    <w:rsid w:val="00141436"/>
    <w:rsid w:val="00142F9A"/>
    <w:rsid w:val="00144777"/>
    <w:rsid w:val="00145DDE"/>
    <w:rsid w:val="00146816"/>
    <w:rsid w:val="0015130D"/>
    <w:rsid w:val="001514B8"/>
    <w:rsid w:val="00153CAC"/>
    <w:rsid w:val="00154675"/>
    <w:rsid w:val="00155F67"/>
    <w:rsid w:val="001571F8"/>
    <w:rsid w:val="001574F6"/>
    <w:rsid w:val="0016106A"/>
    <w:rsid w:val="00165911"/>
    <w:rsid w:val="001660AD"/>
    <w:rsid w:val="00166164"/>
    <w:rsid w:val="001662C1"/>
    <w:rsid w:val="001674DD"/>
    <w:rsid w:val="00167CD6"/>
    <w:rsid w:val="00167F1C"/>
    <w:rsid w:val="001724AC"/>
    <w:rsid w:val="00172D38"/>
    <w:rsid w:val="00172FBB"/>
    <w:rsid w:val="00173812"/>
    <w:rsid w:val="00174CDB"/>
    <w:rsid w:val="00177A47"/>
    <w:rsid w:val="00177CB7"/>
    <w:rsid w:val="0018032B"/>
    <w:rsid w:val="00181DB7"/>
    <w:rsid w:val="001830BF"/>
    <w:rsid w:val="0018407F"/>
    <w:rsid w:val="00184E5B"/>
    <w:rsid w:val="00185062"/>
    <w:rsid w:val="0018529E"/>
    <w:rsid w:val="0018782C"/>
    <w:rsid w:val="00190132"/>
    <w:rsid w:val="00190CF4"/>
    <w:rsid w:val="001926E2"/>
    <w:rsid w:val="00195C2C"/>
    <w:rsid w:val="00196E2A"/>
    <w:rsid w:val="001972EA"/>
    <w:rsid w:val="001979FC"/>
    <w:rsid w:val="001A0843"/>
    <w:rsid w:val="001A136C"/>
    <w:rsid w:val="001A3647"/>
    <w:rsid w:val="001A4886"/>
    <w:rsid w:val="001A4952"/>
    <w:rsid w:val="001A499C"/>
    <w:rsid w:val="001A5DE8"/>
    <w:rsid w:val="001A725B"/>
    <w:rsid w:val="001B0C96"/>
    <w:rsid w:val="001B165A"/>
    <w:rsid w:val="001B20B1"/>
    <w:rsid w:val="001B3D38"/>
    <w:rsid w:val="001B5271"/>
    <w:rsid w:val="001B5856"/>
    <w:rsid w:val="001B75BB"/>
    <w:rsid w:val="001B7D18"/>
    <w:rsid w:val="001C02B1"/>
    <w:rsid w:val="001C3CE8"/>
    <w:rsid w:val="001C4379"/>
    <w:rsid w:val="001C4D02"/>
    <w:rsid w:val="001C5FC6"/>
    <w:rsid w:val="001C6BDB"/>
    <w:rsid w:val="001C6DF0"/>
    <w:rsid w:val="001C7948"/>
    <w:rsid w:val="001C7BAD"/>
    <w:rsid w:val="001C7C0C"/>
    <w:rsid w:val="001D0248"/>
    <w:rsid w:val="001D0274"/>
    <w:rsid w:val="001D2DC7"/>
    <w:rsid w:val="001D6D8F"/>
    <w:rsid w:val="001D778C"/>
    <w:rsid w:val="001E2296"/>
    <w:rsid w:val="001E232E"/>
    <w:rsid w:val="001E3847"/>
    <w:rsid w:val="001E4E96"/>
    <w:rsid w:val="001E7970"/>
    <w:rsid w:val="001E7BC1"/>
    <w:rsid w:val="001E7F2B"/>
    <w:rsid w:val="001F07DC"/>
    <w:rsid w:val="001F15EC"/>
    <w:rsid w:val="001F2825"/>
    <w:rsid w:val="001F3DA1"/>
    <w:rsid w:val="001F41CD"/>
    <w:rsid w:val="001F65E2"/>
    <w:rsid w:val="001F7E54"/>
    <w:rsid w:val="002000F1"/>
    <w:rsid w:val="00200C57"/>
    <w:rsid w:val="00202320"/>
    <w:rsid w:val="002033A0"/>
    <w:rsid w:val="00203A27"/>
    <w:rsid w:val="00204060"/>
    <w:rsid w:val="002040F8"/>
    <w:rsid w:val="00204CE2"/>
    <w:rsid w:val="00204D7F"/>
    <w:rsid w:val="002054CC"/>
    <w:rsid w:val="00206EC7"/>
    <w:rsid w:val="0020796F"/>
    <w:rsid w:val="00207F98"/>
    <w:rsid w:val="00210D85"/>
    <w:rsid w:val="002118C6"/>
    <w:rsid w:val="002137F7"/>
    <w:rsid w:val="00213B8D"/>
    <w:rsid w:val="0021402C"/>
    <w:rsid w:val="00214C21"/>
    <w:rsid w:val="002158A2"/>
    <w:rsid w:val="00222081"/>
    <w:rsid w:val="00224EF1"/>
    <w:rsid w:val="002259B9"/>
    <w:rsid w:val="00232B37"/>
    <w:rsid w:val="002341FF"/>
    <w:rsid w:val="0023556D"/>
    <w:rsid w:val="00235AC0"/>
    <w:rsid w:val="00235DCF"/>
    <w:rsid w:val="00236BE6"/>
    <w:rsid w:val="0023713D"/>
    <w:rsid w:val="00241997"/>
    <w:rsid w:val="0024362E"/>
    <w:rsid w:val="00246EBF"/>
    <w:rsid w:val="00252565"/>
    <w:rsid w:val="002537CD"/>
    <w:rsid w:val="002541E6"/>
    <w:rsid w:val="002541E7"/>
    <w:rsid w:val="0025581B"/>
    <w:rsid w:val="002576C8"/>
    <w:rsid w:val="00260A8C"/>
    <w:rsid w:val="002610F4"/>
    <w:rsid w:val="002659C1"/>
    <w:rsid w:val="0026730C"/>
    <w:rsid w:val="00267938"/>
    <w:rsid w:val="002730BC"/>
    <w:rsid w:val="00274ABA"/>
    <w:rsid w:val="00276565"/>
    <w:rsid w:val="00276A6B"/>
    <w:rsid w:val="00277064"/>
    <w:rsid w:val="0027721E"/>
    <w:rsid w:val="00280B87"/>
    <w:rsid w:val="00281855"/>
    <w:rsid w:val="0028196C"/>
    <w:rsid w:val="002830EC"/>
    <w:rsid w:val="00283672"/>
    <w:rsid w:val="002855D9"/>
    <w:rsid w:val="00286259"/>
    <w:rsid w:val="00291AF5"/>
    <w:rsid w:val="00295425"/>
    <w:rsid w:val="00296CFA"/>
    <w:rsid w:val="0029720D"/>
    <w:rsid w:val="002A0E20"/>
    <w:rsid w:val="002A111F"/>
    <w:rsid w:val="002A2046"/>
    <w:rsid w:val="002A2F1F"/>
    <w:rsid w:val="002A4EAA"/>
    <w:rsid w:val="002A4FA1"/>
    <w:rsid w:val="002A6B98"/>
    <w:rsid w:val="002B0C51"/>
    <w:rsid w:val="002B358F"/>
    <w:rsid w:val="002B468E"/>
    <w:rsid w:val="002B5410"/>
    <w:rsid w:val="002B54E6"/>
    <w:rsid w:val="002C2965"/>
    <w:rsid w:val="002C5495"/>
    <w:rsid w:val="002C6474"/>
    <w:rsid w:val="002C6FAB"/>
    <w:rsid w:val="002C7EDA"/>
    <w:rsid w:val="002D2454"/>
    <w:rsid w:val="002D2A30"/>
    <w:rsid w:val="002D302B"/>
    <w:rsid w:val="002D46DE"/>
    <w:rsid w:val="002D4862"/>
    <w:rsid w:val="002D5577"/>
    <w:rsid w:val="002E19DE"/>
    <w:rsid w:val="002E5D69"/>
    <w:rsid w:val="002E5E34"/>
    <w:rsid w:val="002E7B25"/>
    <w:rsid w:val="002F061A"/>
    <w:rsid w:val="002F0987"/>
    <w:rsid w:val="002F2BFB"/>
    <w:rsid w:val="002F3ECE"/>
    <w:rsid w:val="002F6D5B"/>
    <w:rsid w:val="003010B0"/>
    <w:rsid w:val="00305B7F"/>
    <w:rsid w:val="0030614B"/>
    <w:rsid w:val="0030684B"/>
    <w:rsid w:val="00306B72"/>
    <w:rsid w:val="00306F50"/>
    <w:rsid w:val="00310F21"/>
    <w:rsid w:val="00311026"/>
    <w:rsid w:val="00312AB2"/>
    <w:rsid w:val="00313B79"/>
    <w:rsid w:val="003140D8"/>
    <w:rsid w:val="00314996"/>
    <w:rsid w:val="00314C0C"/>
    <w:rsid w:val="00314FFB"/>
    <w:rsid w:val="003200C9"/>
    <w:rsid w:val="00323945"/>
    <w:rsid w:val="003256C0"/>
    <w:rsid w:val="00325FB2"/>
    <w:rsid w:val="00330C96"/>
    <w:rsid w:val="0033182C"/>
    <w:rsid w:val="00332C3D"/>
    <w:rsid w:val="003332A5"/>
    <w:rsid w:val="003374B7"/>
    <w:rsid w:val="00340096"/>
    <w:rsid w:val="003419A5"/>
    <w:rsid w:val="0034252C"/>
    <w:rsid w:val="0034299F"/>
    <w:rsid w:val="003441A5"/>
    <w:rsid w:val="003444D7"/>
    <w:rsid w:val="00345A02"/>
    <w:rsid w:val="00352C66"/>
    <w:rsid w:val="00353D2C"/>
    <w:rsid w:val="00354F66"/>
    <w:rsid w:val="0035692D"/>
    <w:rsid w:val="00356DE5"/>
    <w:rsid w:val="00360268"/>
    <w:rsid w:val="003616C2"/>
    <w:rsid w:val="00362BF8"/>
    <w:rsid w:val="00363138"/>
    <w:rsid w:val="00363497"/>
    <w:rsid w:val="00363DED"/>
    <w:rsid w:val="0036748D"/>
    <w:rsid w:val="00367C29"/>
    <w:rsid w:val="00372D50"/>
    <w:rsid w:val="00373BC9"/>
    <w:rsid w:val="0037475C"/>
    <w:rsid w:val="0037500B"/>
    <w:rsid w:val="00377303"/>
    <w:rsid w:val="00380243"/>
    <w:rsid w:val="0038025E"/>
    <w:rsid w:val="00381909"/>
    <w:rsid w:val="00382DFF"/>
    <w:rsid w:val="00383A1A"/>
    <w:rsid w:val="00383F1A"/>
    <w:rsid w:val="00385969"/>
    <w:rsid w:val="00386F89"/>
    <w:rsid w:val="003901A7"/>
    <w:rsid w:val="00391CF2"/>
    <w:rsid w:val="00393ABE"/>
    <w:rsid w:val="00394170"/>
    <w:rsid w:val="00395AE1"/>
    <w:rsid w:val="003A05BB"/>
    <w:rsid w:val="003A098D"/>
    <w:rsid w:val="003A12EB"/>
    <w:rsid w:val="003A199F"/>
    <w:rsid w:val="003A4BD2"/>
    <w:rsid w:val="003A5BE5"/>
    <w:rsid w:val="003A7335"/>
    <w:rsid w:val="003A7914"/>
    <w:rsid w:val="003B056B"/>
    <w:rsid w:val="003B28C9"/>
    <w:rsid w:val="003B5541"/>
    <w:rsid w:val="003B5B67"/>
    <w:rsid w:val="003B7F43"/>
    <w:rsid w:val="003C13CF"/>
    <w:rsid w:val="003C22AA"/>
    <w:rsid w:val="003C62B3"/>
    <w:rsid w:val="003C65ED"/>
    <w:rsid w:val="003C6C81"/>
    <w:rsid w:val="003C6CA9"/>
    <w:rsid w:val="003D11FF"/>
    <w:rsid w:val="003D4200"/>
    <w:rsid w:val="003D454B"/>
    <w:rsid w:val="003D4D01"/>
    <w:rsid w:val="003D4E2B"/>
    <w:rsid w:val="003D577A"/>
    <w:rsid w:val="003D6B94"/>
    <w:rsid w:val="003D78A0"/>
    <w:rsid w:val="003E055D"/>
    <w:rsid w:val="003E0ED4"/>
    <w:rsid w:val="003E1E88"/>
    <w:rsid w:val="003E511B"/>
    <w:rsid w:val="003E6D81"/>
    <w:rsid w:val="003E78DC"/>
    <w:rsid w:val="003F0FB2"/>
    <w:rsid w:val="003F1E06"/>
    <w:rsid w:val="003F28DE"/>
    <w:rsid w:val="003F2E5B"/>
    <w:rsid w:val="003F4AFC"/>
    <w:rsid w:val="003F4B58"/>
    <w:rsid w:val="003F5E73"/>
    <w:rsid w:val="003F6090"/>
    <w:rsid w:val="003F6CFE"/>
    <w:rsid w:val="003F7D6A"/>
    <w:rsid w:val="00401E20"/>
    <w:rsid w:val="004022FD"/>
    <w:rsid w:val="00402691"/>
    <w:rsid w:val="004032A0"/>
    <w:rsid w:val="00404B4E"/>
    <w:rsid w:val="00406B5D"/>
    <w:rsid w:val="00407D00"/>
    <w:rsid w:val="004110AB"/>
    <w:rsid w:val="00411BCF"/>
    <w:rsid w:val="00412080"/>
    <w:rsid w:val="004160BF"/>
    <w:rsid w:val="00416B3F"/>
    <w:rsid w:val="00417D4D"/>
    <w:rsid w:val="004229DE"/>
    <w:rsid w:val="00422AE9"/>
    <w:rsid w:val="00423E2C"/>
    <w:rsid w:val="00425A63"/>
    <w:rsid w:val="00427241"/>
    <w:rsid w:val="0042726E"/>
    <w:rsid w:val="00427B40"/>
    <w:rsid w:val="004350D1"/>
    <w:rsid w:val="0043564C"/>
    <w:rsid w:val="004363CF"/>
    <w:rsid w:val="004410DF"/>
    <w:rsid w:val="00442940"/>
    <w:rsid w:val="00444F7A"/>
    <w:rsid w:val="00445191"/>
    <w:rsid w:val="00445301"/>
    <w:rsid w:val="0044562C"/>
    <w:rsid w:val="00446935"/>
    <w:rsid w:val="00451048"/>
    <w:rsid w:val="0045134C"/>
    <w:rsid w:val="0045180A"/>
    <w:rsid w:val="00453442"/>
    <w:rsid w:val="004575A1"/>
    <w:rsid w:val="004579A0"/>
    <w:rsid w:val="00457DA9"/>
    <w:rsid w:val="00460D2A"/>
    <w:rsid w:val="0046158D"/>
    <w:rsid w:val="0046181D"/>
    <w:rsid w:val="004643AC"/>
    <w:rsid w:val="00467645"/>
    <w:rsid w:val="00471CEE"/>
    <w:rsid w:val="004742A1"/>
    <w:rsid w:val="0048013F"/>
    <w:rsid w:val="00480FAD"/>
    <w:rsid w:val="00484AA9"/>
    <w:rsid w:val="00485CD1"/>
    <w:rsid w:val="00485ED7"/>
    <w:rsid w:val="00486378"/>
    <w:rsid w:val="00487449"/>
    <w:rsid w:val="004877CD"/>
    <w:rsid w:val="00487856"/>
    <w:rsid w:val="004907D3"/>
    <w:rsid w:val="0049592B"/>
    <w:rsid w:val="004A00AF"/>
    <w:rsid w:val="004A036A"/>
    <w:rsid w:val="004A1058"/>
    <w:rsid w:val="004A206B"/>
    <w:rsid w:val="004A2085"/>
    <w:rsid w:val="004A58E3"/>
    <w:rsid w:val="004A7C9B"/>
    <w:rsid w:val="004B10A9"/>
    <w:rsid w:val="004B1CD2"/>
    <w:rsid w:val="004B23EF"/>
    <w:rsid w:val="004B4AF6"/>
    <w:rsid w:val="004C1B77"/>
    <w:rsid w:val="004C3DF6"/>
    <w:rsid w:val="004C52B9"/>
    <w:rsid w:val="004C64E3"/>
    <w:rsid w:val="004D0082"/>
    <w:rsid w:val="004D4386"/>
    <w:rsid w:val="004D438C"/>
    <w:rsid w:val="004D442F"/>
    <w:rsid w:val="004D6551"/>
    <w:rsid w:val="004D65B3"/>
    <w:rsid w:val="004D67D2"/>
    <w:rsid w:val="004D7188"/>
    <w:rsid w:val="004D7946"/>
    <w:rsid w:val="004E5CC3"/>
    <w:rsid w:val="004F2878"/>
    <w:rsid w:val="004F2BE0"/>
    <w:rsid w:val="004F3BBF"/>
    <w:rsid w:val="004F6047"/>
    <w:rsid w:val="004F72F9"/>
    <w:rsid w:val="00503256"/>
    <w:rsid w:val="005034C2"/>
    <w:rsid w:val="00504C71"/>
    <w:rsid w:val="005053D4"/>
    <w:rsid w:val="00505601"/>
    <w:rsid w:val="00505A76"/>
    <w:rsid w:val="0050632F"/>
    <w:rsid w:val="005072D2"/>
    <w:rsid w:val="00511ADE"/>
    <w:rsid w:val="0051258F"/>
    <w:rsid w:val="005136BD"/>
    <w:rsid w:val="00515AB9"/>
    <w:rsid w:val="00515D65"/>
    <w:rsid w:val="00515F84"/>
    <w:rsid w:val="0052623E"/>
    <w:rsid w:val="005267BD"/>
    <w:rsid w:val="00526F52"/>
    <w:rsid w:val="00531867"/>
    <w:rsid w:val="00532B85"/>
    <w:rsid w:val="00534A46"/>
    <w:rsid w:val="00534E7C"/>
    <w:rsid w:val="005353F0"/>
    <w:rsid w:val="00537A63"/>
    <w:rsid w:val="005435E6"/>
    <w:rsid w:val="00543C92"/>
    <w:rsid w:val="0054454A"/>
    <w:rsid w:val="0055028E"/>
    <w:rsid w:val="00550975"/>
    <w:rsid w:val="005510AA"/>
    <w:rsid w:val="0055180A"/>
    <w:rsid w:val="00551E1E"/>
    <w:rsid w:val="00556B05"/>
    <w:rsid w:val="00556D9A"/>
    <w:rsid w:val="00557C1A"/>
    <w:rsid w:val="005612C8"/>
    <w:rsid w:val="00564614"/>
    <w:rsid w:val="005648D5"/>
    <w:rsid w:val="00564EA3"/>
    <w:rsid w:val="005655BB"/>
    <w:rsid w:val="005718DF"/>
    <w:rsid w:val="00571FE7"/>
    <w:rsid w:val="00573A04"/>
    <w:rsid w:val="005805AC"/>
    <w:rsid w:val="0058087B"/>
    <w:rsid w:val="00582C3F"/>
    <w:rsid w:val="005839CB"/>
    <w:rsid w:val="00586FE0"/>
    <w:rsid w:val="00594E32"/>
    <w:rsid w:val="005A1633"/>
    <w:rsid w:val="005A43CD"/>
    <w:rsid w:val="005A59E1"/>
    <w:rsid w:val="005A633F"/>
    <w:rsid w:val="005A6F8A"/>
    <w:rsid w:val="005B22AE"/>
    <w:rsid w:val="005B2957"/>
    <w:rsid w:val="005B3513"/>
    <w:rsid w:val="005B4692"/>
    <w:rsid w:val="005B7FCC"/>
    <w:rsid w:val="005C1751"/>
    <w:rsid w:val="005C175C"/>
    <w:rsid w:val="005C2728"/>
    <w:rsid w:val="005C409E"/>
    <w:rsid w:val="005C4129"/>
    <w:rsid w:val="005C4777"/>
    <w:rsid w:val="005D0711"/>
    <w:rsid w:val="005D2466"/>
    <w:rsid w:val="005D341E"/>
    <w:rsid w:val="005D37E3"/>
    <w:rsid w:val="005D5036"/>
    <w:rsid w:val="005D73C3"/>
    <w:rsid w:val="005E0933"/>
    <w:rsid w:val="005E2AF7"/>
    <w:rsid w:val="005E2F0C"/>
    <w:rsid w:val="005E45BB"/>
    <w:rsid w:val="005F06B3"/>
    <w:rsid w:val="005F0AAF"/>
    <w:rsid w:val="005F0F1F"/>
    <w:rsid w:val="005F14DE"/>
    <w:rsid w:val="005F20F9"/>
    <w:rsid w:val="005F2235"/>
    <w:rsid w:val="005F2432"/>
    <w:rsid w:val="005F33FF"/>
    <w:rsid w:val="005F428B"/>
    <w:rsid w:val="005F5B5F"/>
    <w:rsid w:val="005F7953"/>
    <w:rsid w:val="00601EC3"/>
    <w:rsid w:val="00603156"/>
    <w:rsid w:val="00604B7D"/>
    <w:rsid w:val="00604F5D"/>
    <w:rsid w:val="00606A3D"/>
    <w:rsid w:val="00612FCD"/>
    <w:rsid w:val="006130AC"/>
    <w:rsid w:val="00614818"/>
    <w:rsid w:val="006149F9"/>
    <w:rsid w:val="0061595A"/>
    <w:rsid w:val="006164BB"/>
    <w:rsid w:val="00617611"/>
    <w:rsid w:val="00617B00"/>
    <w:rsid w:val="006214C4"/>
    <w:rsid w:val="00621ADC"/>
    <w:rsid w:val="006238DF"/>
    <w:rsid w:val="00623B3A"/>
    <w:rsid w:val="00624EE8"/>
    <w:rsid w:val="006251B7"/>
    <w:rsid w:val="00625D62"/>
    <w:rsid w:val="00625EBA"/>
    <w:rsid w:val="006277BC"/>
    <w:rsid w:val="00634E7E"/>
    <w:rsid w:val="00634EEA"/>
    <w:rsid w:val="0063597C"/>
    <w:rsid w:val="00635D12"/>
    <w:rsid w:val="006422B2"/>
    <w:rsid w:val="00644D5F"/>
    <w:rsid w:val="00645D00"/>
    <w:rsid w:val="00646D51"/>
    <w:rsid w:val="006472EE"/>
    <w:rsid w:val="00650A2F"/>
    <w:rsid w:val="006513A5"/>
    <w:rsid w:val="006513FA"/>
    <w:rsid w:val="006517EC"/>
    <w:rsid w:val="00652507"/>
    <w:rsid w:val="00654AA7"/>
    <w:rsid w:val="006560A5"/>
    <w:rsid w:val="006565DF"/>
    <w:rsid w:val="00662254"/>
    <w:rsid w:val="0066297B"/>
    <w:rsid w:val="00662BD4"/>
    <w:rsid w:val="00666427"/>
    <w:rsid w:val="0067005D"/>
    <w:rsid w:val="0067086A"/>
    <w:rsid w:val="00671E81"/>
    <w:rsid w:val="0067276B"/>
    <w:rsid w:val="0067297F"/>
    <w:rsid w:val="0067370D"/>
    <w:rsid w:val="006749EF"/>
    <w:rsid w:val="006750A6"/>
    <w:rsid w:val="00675F0C"/>
    <w:rsid w:val="0067771F"/>
    <w:rsid w:val="00677AF2"/>
    <w:rsid w:val="00677B2C"/>
    <w:rsid w:val="00681120"/>
    <w:rsid w:val="006813D2"/>
    <w:rsid w:val="006831B5"/>
    <w:rsid w:val="00684027"/>
    <w:rsid w:val="006868B0"/>
    <w:rsid w:val="0068794B"/>
    <w:rsid w:val="00687DD4"/>
    <w:rsid w:val="00687E54"/>
    <w:rsid w:val="00690004"/>
    <w:rsid w:val="006956B0"/>
    <w:rsid w:val="00695F83"/>
    <w:rsid w:val="006972C3"/>
    <w:rsid w:val="006A074D"/>
    <w:rsid w:val="006A14A2"/>
    <w:rsid w:val="006A448A"/>
    <w:rsid w:val="006A4B8F"/>
    <w:rsid w:val="006B0287"/>
    <w:rsid w:val="006B046B"/>
    <w:rsid w:val="006B0A31"/>
    <w:rsid w:val="006B0A74"/>
    <w:rsid w:val="006B0B70"/>
    <w:rsid w:val="006B2696"/>
    <w:rsid w:val="006B2916"/>
    <w:rsid w:val="006B35D1"/>
    <w:rsid w:val="006B4A46"/>
    <w:rsid w:val="006B72B4"/>
    <w:rsid w:val="006C3191"/>
    <w:rsid w:val="006C3326"/>
    <w:rsid w:val="006C4C9F"/>
    <w:rsid w:val="006C5B14"/>
    <w:rsid w:val="006D2468"/>
    <w:rsid w:val="006D3B72"/>
    <w:rsid w:val="006D418C"/>
    <w:rsid w:val="006D41DA"/>
    <w:rsid w:val="006D4251"/>
    <w:rsid w:val="006D4296"/>
    <w:rsid w:val="006D4A85"/>
    <w:rsid w:val="006D51E7"/>
    <w:rsid w:val="006D5A5A"/>
    <w:rsid w:val="006D5C29"/>
    <w:rsid w:val="006D74AD"/>
    <w:rsid w:val="006E0047"/>
    <w:rsid w:val="006E0180"/>
    <w:rsid w:val="006E12C8"/>
    <w:rsid w:val="006E4EAE"/>
    <w:rsid w:val="006E52C3"/>
    <w:rsid w:val="006E5733"/>
    <w:rsid w:val="006F054F"/>
    <w:rsid w:val="006F0EA1"/>
    <w:rsid w:val="006F1CEF"/>
    <w:rsid w:val="006F31B8"/>
    <w:rsid w:val="006F355D"/>
    <w:rsid w:val="006F3764"/>
    <w:rsid w:val="006F3E6F"/>
    <w:rsid w:val="006F3FE3"/>
    <w:rsid w:val="006F57AA"/>
    <w:rsid w:val="00700935"/>
    <w:rsid w:val="00700A2F"/>
    <w:rsid w:val="00702EF5"/>
    <w:rsid w:val="00703358"/>
    <w:rsid w:val="00703EBB"/>
    <w:rsid w:val="00706BC7"/>
    <w:rsid w:val="00707CB6"/>
    <w:rsid w:val="00715386"/>
    <w:rsid w:val="00716561"/>
    <w:rsid w:val="00716956"/>
    <w:rsid w:val="00716ADD"/>
    <w:rsid w:val="00717433"/>
    <w:rsid w:val="007177E8"/>
    <w:rsid w:val="007178BD"/>
    <w:rsid w:val="0072229E"/>
    <w:rsid w:val="0072395D"/>
    <w:rsid w:val="00725622"/>
    <w:rsid w:val="00726497"/>
    <w:rsid w:val="0072684E"/>
    <w:rsid w:val="00726851"/>
    <w:rsid w:val="00726B57"/>
    <w:rsid w:val="00727387"/>
    <w:rsid w:val="00727906"/>
    <w:rsid w:val="0073062C"/>
    <w:rsid w:val="00730F78"/>
    <w:rsid w:val="00732BE0"/>
    <w:rsid w:val="00734370"/>
    <w:rsid w:val="00734957"/>
    <w:rsid w:val="0073503D"/>
    <w:rsid w:val="00741B17"/>
    <w:rsid w:val="00741CDA"/>
    <w:rsid w:val="007426B6"/>
    <w:rsid w:val="00742EE3"/>
    <w:rsid w:val="00744115"/>
    <w:rsid w:val="0074427E"/>
    <w:rsid w:val="00744AF5"/>
    <w:rsid w:val="007459AF"/>
    <w:rsid w:val="007460C1"/>
    <w:rsid w:val="00747394"/>
    <w:rsid w:val="007503C0"/>
    <w:rsid w:val="00751B01"/>
    <w:rsid w:val="0075202E"/>
    <w:rsid w:val="00752990"/>
    <w:rsid w:val="0076174E"/>
    <w:rsid w:val="00762EC0"/>
    <w:rsid w:val="00763C5C"/>
    <w:rsid w:val="00767F0E"/>
    <w:rsid w:val="007702A8"/>
    <w:rsid w:val="007709F9"/>
    <w:rsid w:val="00772100"/>
    <w:rsid w:val="00773039"/>
    <w:rsid w:val="0077483D"/>
    <w:rsid w:val="00774E7E"/>
    <w:rsid w:val="0077513A"/>
    <w:rsid w:val="0077665B"/>
    <w:rsid w:val="0077776C"/>
    <w:rsid w:val="007803C6"/>
    <w:rsid w:val="00782F16"/>
    <w:rsid w:val="00783E2B"/>
    <w:rsid w:val="0078458F"/>
    <w:rsid w:val="00784AD8"/>
    <w:rsid w:val="0078641A"/>
    <w:rsid w:val="00786A06"/>
    <w:rsid w:val="0078741A"/>
    <w:rsid w:val="007877AB"/>
    <w:rsid w:val="0079065C"/>
    <w:rsid w:val="00790B15"/>
    <w:rsid w:val="007925E2"/>
    <w:rsid w:val="007A07B6"/>
    <w:rsid w:val="007A12F5"/>
    <w:rsid w:val="007A1AF3"/>
    <w:rsid w:val="007A44A4"/>
    <w:rsid w:val="007B0790"/>
    <w:rsid w:val="007B2AF8"/>
    <w:rsid w:val="007B4250"/>
    <w:rsid w:val="007B53E2"/>
    <w:rsid w:val="007B5DC2"/>
    <w:rsid w:val="007B675B"/>
    <w:rsid w:val="007B73FE"/>
    <w:rsid w:val="007C0E02"/>
    <w:rsid w:val="007C1192"/>
    <w:rsid w:val="007C2DAA"/>
    <w:rsid w:val="007C3FAD"/>
    <w:rsid w:val="007C4378"/>
    <w:rsid w:val="007C5F78"/>
    <w:rsid w:val="007C79F1"/>
    <w:rsid w:val="007D0731"/>
    <w:rsid w:val="007D2D19"/>
    <w:rsid w:val="007D347C"/>
    <w:rsid w:val="007E1579"/>
    <w:rsid w:val="007E2164"/>
    <w:rsid w:val="007E367C"/>
    <w:rsid w:val="007E4217"/>
    <w:rsid w:val="007E455F"/>
    <w:rsid w:val="007E54A1"/>
    <w:rsid w:val="007E5C01"/>
    <w:rsid w:val="007E6AAC"/>
    <w:rsid w:val="007E7264"/>
    <w:rsid w:val="007F18D4"/>
    <w:rsid w:val="007F382D"/>
    <w:rsid w:val="007F415A"/>
    <w:rsid w:val="007F5E58"/>
    <w:rsid w:val="00800915"/>
    <w:rsid w:val="008036DE"/>
    <w:rsid w:val="00804899"/>
    <w:rsid w:val="008063D6"/>
    <w:rsid w:val="00810C8B"/>
    <w:rsid w:val="00810FE6"/>
    <w:rsid w:val="0081136C"/>
    <w:rsid w:val="00811392"/>
    <w:rsid w:val="008119AB"/>
    <w:rsid w:val="008166B9"/>
    <w:rsid w:val="008208A3"/>
    <w:rsid w:val="0082156C"/>
    <w:rsid w:val="008221D5"/>
    <w:rsid w:val="00824102"/>
    <w:rsid w:val="008247E5"/>
    <w:rsid w:val="00824F09"/>
    <w:rsid w:val="0082622F"/>
    <w:rsid w:val="008277DD"/>
    <w:rsid w:val="00830C90"/>
    <w:rsid w:val="0083110E"/>
    <w:rsid w:val="00831394"/>
    <w:rsid w:val="008315E8"/>
    <w:rsid w:val="008316C5"/>
    <w:rsid w:val="008327AD"/>
    <w:rsid w:val="00832B5C"/>
    <w:rsid w:val="00833BFB"/>
    <w:rsid w:val="00834B25"/>
    <w:rsid w:val="008354A3"/>
    <w:rsid w:val="0084037C"/>
    <w:rsid w:val="00851190"/>
    <w:rsid w:val="008514AE"/>
    <w:rsid w:val="00851D5C"/>
    <w:rsid w:val="00853FDA"/>
    <w:rsid w:val="00854099"/>
    <w:rsid w:val="00855F61"/>
    <w:rsid w:val="0085692D"/>
    <w:rsid w:val="00857B1F"/>
    <w:rsid w:val="00857CA4"/>
    <w:rsid w:val="00863611"/>
    <w:rsid w:val="008638BA"/>
    <w:rsid w:val="00863C45"/>
    <w:rsid w:val="008652FF"/>
    <w:rsid w:val="0086617C"/>
    <w:rsid w:val="00866E3A"/>
    <w:rsid w:val="0087234C"/>
    <w:rsid w:val="00872FFA"/>
    <w:rsid w:val="008732B4"/>
    <w:rsid w:val="00873F23"/>
    <w:rsid w:val="00874A2B"/>
    <w:rsid w:val="0087544B"/>
    <w:rsid w:val="00875CBF"/>
    <w:rsid w:val="00875D08"/>
    <w:rsid w:val="00877567"/>
    <w:rsid w:val="0088037B"/>
    <w:rsid w:val="008810E7"/>
    <w:rsid w:val="008816C9"/>
    <w:rsid w:val="00882305"/>
    <w:rsid w:val="00882D68"/>
    <w:rsid w:val="00884285"/>
    <w:rsid w:val="008845C5"/>
    <w:rsid w:val="008846B3"/>
    <w:rsid w:val="008854FE"/>
    <w:rsid w:val="00885674"/>
    <w:rsid w:val="00887EB8"/>
    <w:rsid w:val="00887FAE"/>
    <w:rsid w:val="008903BE"/>
    <w:rsid w:val="00891571"/>
    <w:rsid w:val="00892AB2"/>
    <w:rsid w:val="008946FF"/>
    <w:rsid w:val="008955D1"/>
    <w:rsid w:val="008969F0"/>
    <w:rsid w:val="00897BCD"/>
    <w:rsid w:val="008A0D7A"/>
    <w:rsid w:val="008A3377"/>
    <w:rsid w:val="008A7CD5"/>
    <w:rsid w:val="008B0C82"/>
    <w:rsid w:val="008B22FD"/>
    <w:rsid w:val="008B24D8"/>
    <w:rsid w:val="008B5331"/>
    <w:rsid w:val="008B53D0"/>
    <w:rsid w:val="008B548C"/>
    <w:rsid w:val="008B60A3"/>
    <w:rsid w:val="008C3626"/>
    <w:rsid w:val="008C3695"/>
    <w:rsid w:val="008C4876"/>
    <w:rsid w:val="008C4BA0"/>
    <w:rsid w:val="008C6D8E"/>
    <w:rsid w:val="008C7203"/>
    <w:rsid w:val="008D11D0"/>
    <w:rsid w:val="008D30A7"/>
    <w:rsid w:val="008D659D"/>
    <w:rsid w:val="008D7EB8"/>
    <w:rsid w:val="008E6ECA"/>
    <w:rsid w:val="008F0A29"/>
    <w:rsid w:val="008F22A5"/>
    <w:rsid w:val="008F3327"/>
    <w:rsid w:val="008F3790"/>
    <w:rsid w:val="008F3E55"/>
    <w:rsid w:val="008F4F3B"/>
    <w:rsid w:val="008F55B5"/>
    <w:rsid w:val="008F5BA1"/>
    <w:rsid w:val="008F6DBD"/>
    <w:rsid w:val="00900409"/>
    <w:rsid w:val="00900EB0"/>
    <w:rsid w:val="00901CA8"/>
    <w:rsid w:val="00901CBC"/>
    <w:rsid w:val="00901DA9"/>
    <w:rsid w:val="0090605A"/>
    <w:rsid w:val="00906FB7"/>
    <w:rsid w:val="00907029"/>
    <w:rsid w:val="00911402"/>
    <w:rsid w:val="009141BA"/>
    <w:rsid w:val="00914761"/>
    <w:rsid w:val="0091512B"/>
    <w:rsid w:val="00915CC0"/>
    <w:rsid w:val="00916A36"/>
    <w:rsid w:val="00916BD8"/>
    <w:rsid w:val="00916DF4"/>
    <w:rsid w:val="00921243"/>
    <w:rsid w:val="009214BD"/>
    <w:rsid w:val="00923F88"/>
    <w:rsid w:val="00924F25"/>
    <w:rsid w:val="009257FB"/>
    <w:rsid w:val="0092649A"/>
    <w:rsid w:val="00926DE0"/>
    <w:rsid w:val="009278B1"/>
    <w:rsid w:val="009308D5"/>
    <w:rsid w:val="00931005"/>
    <w:rsid w:val="009317F6"/>
    <w:rsid w:val="0093185F"/>
    <w:rsid w:val="00932432"/>
    <w:rsid w:val="00933695"/>
    <w:rsid w:val="00935F83"/>
    <w:rsid w:val="00936F5B"/>
    <w:rsid w:val="009427FD"/>
    <w:rsid w:val="00945195"/>
    <w:rsid w:val="009456A5"/>
    <w:rsid w:val="00947333"/>
    <w:rsid w:val="00947531"/>
    <w:rsid w:val="00953EC9"/>
    <w:rsid w:val="0095538D"/>
    <w:rsid w:val="009570FE"/>
    <w:rsid w:val="009607FF"/>
    <w:rsid w:val="009622D4"/>
    <w:rsid w:val="00962F44"/>
    <w:rsid w:val="0096309F"/>
    <w:rsid w:val="00965014"/>
    <w:rsid w:val="00970DA5"/>
    <w:rsid w:val="00971A18"/>
    <w:rsid w:val="009720A7"/>
    <w:rsid w:val="0097248C"/>
    <w:rsid w:val="00974DED"/>
    <w:rsid w:val="009766F0"/>
    <w:rsid w:val="009809DC"/>
    <w:rsid w:val="009847E0"/>
    <w:rsid w:val="009858CD"/>
    <w:rsid w:val="0098739F"/>
    <w:rsid w:val="00990D9F"/>
    <w:rsid w:val="00991D18"/>
    <w:rsid w:val="009933AA"/>
    <w:rsid w:val="0099667C"/>
    <w:rsid w:val="0099688A"/>
    <w:rsid w:val="00996D76"/>
    <w:rsid w:val="00997A23"/>
    <w:rsid w:val="009A648F"/>
    <w:rsid w:val="009A68DC"/>
    <w:rsid w:val="009A71D4"/>
    <w:rsid w:val="009B120B"/>
    <w:rsid w:val="009B16A0"/>
    <w:rsid w:val="009B25D8"/>
    <w:rsid w:val="009C0870"/>
    <w:rsid w:val="009C08C6"/>
    <w:rsid w:val="009C1B29"/>
    <w:rsid w:val="009C2082"/>
    <w:rsid w:val="009C4777"/>
    <w:rsid w:val="009C717C"/>
    <w:rsid w:val="009D0DA8"/>
    <w:rsid w:val="009D0FD7"/>
    <w:rsid w:val="009D2F22"/>
    <w:rsid w:val="009D7219"/>
    <w:rsid w:val="009D78B9"/>
    <w:rsid w:val="009E12CE"/>
    <w:rsid w:val="009E4F01"/>
    <w:rsid w:val="009E5E41"/>
    <w:rsid w:val="009F06E5"/>
    <w:rsid w:val="009F38A6"/>
    <w:rsid w:val="009F41F6"/>
    <w:rsid w:val="009F68E2"/>
    <w:rsid w:val="009F79AE"/>
    <w:rsid w:val="00A00AFF"/>
    <w:rsid w:val="00A018EF"/>
    <w:rsid w:val="00A0269D"/>
    <w:rsid w:val="00A02C06"/>
    <w:rsid w:val="00A04414"/>
    <w:rsid w:val="00A059AB"/>
    <w:rsid w:val="00A1329F"/>
    <w:rsid w:val="00A167DD"/>
    <w:rsid w:val="00A21FFF"/>
    <w:rsid w:val="00A22EAA"/>
    <w:rsid w:val="00A31133"/>
    <w:rsid w:val="00A331A3"/>
    <w:rsid w:val="00A331BC"/>
    <w:rsid w:val="00A33656"/>
    <w:rsid w:val="00A35735"/>
    <w:rsid w:val="00A364CE"/>
    <w:rsid w:val="00A37C21"/>
    <w:rsid w:val="00A4150B"/>
    <w:rsid w:val="00A416AC"/>
    <w:rsid w:val="00A417BD"/>
    <w:rsid w:val="00A42A26"/>
    <w:rsid w:val="00A440AE"/>
    <w:rsid w:val="00A44BF0"/>
    <w:rsid w:val="00A45CD5"/>
    <w:rsid w:val="00A47780"/>
    <w:rsid w:val="00A5047F"/>
    <w:rsid w:val="00A510E6"/>
    <w:rsid w:val="00A53FA5"/>
    <w:rsid w:val="00A578E5"/>
    <w:rsid w:val="00A62581"/>
    <w:rsid w:val="00A62CEB"/>
    <w:rsid w:val="00A65361"/>
    <w:rsid w:val="00A668A7"/>
    <w:rsid w:val="00A67E23"/>
    <w:rsid w:val="00A707A8"/>
    <w:rsid w:val="00A72C37"/>
    <w:rsid w:val="00A731E6"/>
    <w:rsid w:val="00A76352"/>
    <w:rsid w:val="00A77DBC"/>
    <w:rsid w:val="00A77DF4"/>
    <w:rsid w:val="00A801B5"/>
    <w:rsid w:val="00A819DA"/>
    <w:rsid w:val="00A81C00"/>
    <w:rsid w:val="00A82F32"/>
    <w:rsid w:val="00A83987"/>
    <w:rsid w:val="00A84349"/>
    <w:rsid w:val="00A8434E"/>
    <w:rsid w:val="00A84B7D"/>
    <w:rsid w:val="00A86A88"/>
    <w:rsid w:val="00A9327E"/>
    <w:rsid w:val="00A943B6"/>
    <w:rsid w:val="00A95009"/>
    <w:rsid w:val="00A95DC1"/>
    <w:rsid w:val="00AA2143"/>
    <w:rsid w:val="00AA2182"/>
    <w:rsid w:val="00AA2420"/>
    <w:rsid w:val="00AA28AB"/>
    <w:rsid w:val="00AA4603"/>
    <w:rsid w:val="00AA5859"/>
    <w:rsid w:val="00AA7A8E"/>
    <w:rsid w:val="00AB4093"/>
    <w:rsid w:val="00AB47B4"/>
    <w:rsid w:val="00AB4B4D"/>
    <w:rsid w:val="00AB4F5D"/>
    <w:rsid w:val="00AB56D9"/>
    <w:rsid w:val="00AB6E5D"/>
    <w:rsid w:val="00AC1065"/>
    <w:rsid w:val="00AC12C8"/>
    <w:rsid w:val="00AC1C17"/>
    <w:rsid w:val="00AC2A19"/>
    <w:rsid w:val="00AC3DD8"/>
    <w:rsid w:val="00AC4084"/>
    <w:rsid w:val="00AD2518"/>
    <w:rsid w:val="00AD327E"/>
    <w:rsid w:val="00AD46A3"/>
    <w:rsid w:val="00AD4BCF"/>
    <w:rsid w:val="00AD4DB9"/>
    <w:rsid w:val="00AD59E1"/>
    <w:rsid w:val="00AD6475"/>
    <w:rsid w:val="00AD6751"/>
    <w:rsid w:val="00AD6793"/>
    <w:rsid w:val="00AE0C4C"/>
    <w:rsid w:val="00AE203D"/>
    <w:rsid w:val="00AE4763"/>
    <w:rsid w:val="00AF047A"/>
    <w:rsid w:val="00AF0EF3"/>
    <w:rsid w:val="00AF1A29"/>
    <w:rsid w:val="00AF4C87"/>
    <w:rsid w:val="00B02A16"/>
    <w:rsid w:val="00B032B1"/>
    <w:rsid w:val="00B04C4C"/>
    <w:rsid w:val="00B0574E"/>
    <w:rsid w:val="00B0650C"/>
    <w:rsid w:val="00B13231"/>
    <w:rsid w:val="00B13D1E"/>
    <w:rsid w:val="00B145D1"/>
    <w:rsid w:val="00B14D14"/>
    <w:rsid w:val="00B152DF"/>
    <w:rsid w:val="00B1580B"/>
    <w:rsid w:val="00B1747F"/>
    <w:rsid w:val="00B1796C"/>
    <w:rsid w:val="00B211D7"/>
    <w:rsid w:val="00B2326A"/>
    <w:rsid w:val="00B252E1"/>
    <w:rsid w:val="00B2549E"/>
    <w:rsid w:val="00B25ECC"/>
    <w:rsid w:val="00B300CF"/>
    <w:rsid w:val="00B315C6"/>
    <w:rsid w:val="00B32FDD"/>
    <w:rsid w:val="00B33368"/>
    <w:rsid w:val="00B36513"/>
    <w:rsid w:val="00B36F18"/>
    <w:rsid w:val="00B37599"/>
    <w:rsid w:val="00B40B76"/>
    <w:rsid w:val="00B417EA"/>
    <w:rsid w:val="00B459DC"/>
    <w:rsid w:val="00B45DB9"/>
    <w:rsid w:val="00B46E50"/>
    <w:rsid w:val="00B50596"/>
    <w:rsid w:val="00B51369"/>
    <w:rsid w:val="00B51B91"/>
    <w:rsid w:val="00B546D0"/>
    <w:rsid w:val="00B55546"/>
    <w:rsid w:val="00B55F51"/>
    <w:rsid w:val="00B5626F"/>
    <w:rsid w:val="00B6123D"/>
    <w:rsid w:val="00B6171A"/>
    <w:rsid w:val="00B64EAF"/>
    <w:rsid w:val="00B656BF"/>
    <w:rsid w:val="00B67115"/>
    <w:rsid w:val="00B71421"/>
    <w:rsid w:val="00B73BAB"/>
    <w:rsid w:val="00B73F50"/>
    <w:rsid w:val="00B74FE2"/>
    <w:rsid w:val="00B755D4"/>
    <w:rsid w:val="00B768A5"/>
    <w:rsid w:val="00B77166"/>
    <w:rsid w:val="00B803C7"/>
    <w:rsid w:val="00B80A13"/>
    <w:rsid w:val="00B80FB7"/>
    <w:rsid w:val="00B8142B"/>
    <w:rsid w:val="00B81A77"/>
    <w:rsid w:val="00B82925"/>
    <w:rsid w:val="00B82F82"/>
    <w:rsid w:val="00B83871"/>
    <w:rsid w:val="00B85184"/>
    <w:rsid w:val="00B90E45"/>
    <w:rsid w:val="00B93807"/>
    <w:rsid w:val="00B94541"/>
    <w:rsid w:val="00B94AC5"/>
    <w:rsid w:val="00B9571A"/>
    <w:rsid w:val="00BA3CA1"/>
    <w:rsid w:val="00BA42D8"/>
    <w:rsid w:val="00BA73BA"/>
    <w:rsid w:val="00BA7B7F"/>
    <w:rsid w:val="00BB176E"/>
    <w:rsid w:val="00BB2020"/>
    <w:rsid w:val="00BB3BB6"/>
    <w:rsid w:val="00BB4A9F"/>
    <w:rsid w:val="00BB5384"/>
    <w:rsid w:val="00BB6462"/>
    <w:rsid w:val="00BB759B"/>
    <w:rsid w:val="00BC1AA0"/>
    <w:rsid w:val="00BC1FDF"/>
    <w:rsid w:val="00BC2518"/>
    <w:rsid w:val="00BC6DC9"/>
    <w:rsid w:val="00BC7408"/>
    <w:rsid w:val="00BD1495"/>
    <w:rsid w:val="00BD24AC"/>
    <w:rsid w:val="00BD37D1"/>
    <w:rsid w:val="00BD51D9"/>
    <w:rsid w:val="00BD625E"/>
    <w:rsid w:val="00BD7C41"/>
    <w:rsid w:val="00BE2CFF"/>
    <w:rsid w:val="00BE3DBB"/>
    <w:rsid w:val="00BE53E4"/>
    <w:rsid w:val="00BE53FE"/>
    <w:rsid w:val="00BE60BC"/>
    <w:rsid w:val="00BE6460"/>
    <w:rsid w:val="00BF1163"/>
    <w:rsid w:val="00BF1FAE"/>
    <w:rsid w:val="00BF2394"/>
    <w:rsid w:val="00BF243F"/>
    <w:rsid w:val="00BF321F"/>
    <w:rsid w:val="00BF43A2"/>
    <w:rsid w:val="00BF4F8C"/>
    <w:rsid w:val="00BF5C37"/>
    <w:rsid w:val="00BF629D"/>
    <w:rsid w:val="00BF6ABB"/>
    <w:rsid w:val="00BF79ED"/>
    <w:rsid w:val="00C00586"/>
    <w:rsid w:val="00C0171B"/>
    <w:rsid w:val="00C01C98"/>
    <w:rsid w:val="00C04849"/>
    <w:rsid w:val="00C0510D"/>
    <w:rsid w:val="00C05421"/>
    <w:rsid w:val="00C05764"/>
    <w:rsid w:val="00C05F62"/>
    <w:rsid w:val="00C063BA"/>
    <w:rsid w:val="00C074B1"/>
    <w:rsid w:val="00C1145F"/>
    <w:rsid w:val="00C11E5E"/>
    <w:rsid w:val="00C129AF"/>
    <w:rsid w:val="00C14781"/>
    <w:rsid w:val="00C147B1"/>
    <w:rsid w:val="00C15956"/>
    <w:rsid w:val="00C15B1D"/>
    <w:rsid w:val="00C15CB9"/>
    <w:rsid w:val="00C203A4"/>
    <w:rsid w:val="00C20DEF"/>
    <w:rsid w:val="00C27001"/>
    <w:rsid w:val="00C27093"/>
    <w:rsid w:val="00C304CA"/>
    <w:rsid w:val="00C31380"/>
    <w:rsid w:val="00C368E6"/>
    <w:rsid w:val="00C37C2B"/>
    <w:rsid w:val="00C4167F"/>
    <w:rsid w:val="00C429BB"/>
    <w:rsid w:val="00C43DB3"/>
    <w:rsid w:val="00C440ED"/>
    <w:rsid w:val="00C441E1"/>
    <w:rsid w:val="00C45CCE"/>
    <w:rsid w:val="00C46A25"/>
    <w:rsid w:val="00C477E1"/>
    <w:rsid w:val="00C5077C"/>
    <w:rsid w:val="00C51639"/>
    <w:rsid w:val="00C54835"/>
    <w:rsid w:val="00C55457"/>
    <w:rsid w:val="00C620F8"/>
    <w:rsid w:val="00C62ED1"/>
    <w:rsid w:val="00C657F0"/>
    <w:rsid w:val="00C659D9"/>
    <w:rsid w:val="00C65E2E"/>
    <w:rsid w:val="00C65E9F"/>
    <w:rsid w:val="00C66532"/>
    <w:rsid w:val="00C7050C"/>
    <w:rsid w:val="00C74936"/>
    <w:rsid w:val="00C77B13"/>
    <w:rsid w:val="00C8119E"/>
    <w:rsid w:val="00C84500"/>
    <w:rsid w:val="00C85F48"/>
    <w:rsid w:val="00C86F98"/>
    <w:rsid w:val="00C90334"/>
    <w:rsid w:val="00C91C52"/>
    <w:rsid w:val="00C92A7C"/>
    <w:rsid w:val="00C96545"/>
    <w:rsid w:val="00CA0018"/>
    <w:rsid w:val="00CA1E6C"/>
    <w:rsid w:val="00CA365E"/>
    <w:rsid w:val="00CA3752"/>
    <w:rsid w:val="00CA3BF3"/>
    <w:rsid w:val="00CA4586"/>
    <w:rsid w:val="00CA541C"/>
    <w:rsid w:val="00CA6549"/>
    <w:rsid w:val="00CA684F"/>
    <w:rsid w:val="00CA78A9"/>
    <w:rsid w:val="00CB0A46"/>
    <w:rsid w:val="00CB14BD"/>
    <w:rsid w:val="00CB1FA6"/>
    <w:rsid w:val="00CB27B9"/>
    <w:rsid w:val="00CB3B88"/>
    <w:rsid w:val="00CB4FC5"/>
    <w:rsid w:val="00CB5CCA"/>
    <w:rsid w:val="00CB66CF"/>
    <w:rsid w:val="00CB7B3D"/>
    <w:rsid w:val="00CC0029"/>
    <w:rsid w:val="00CC06E4"/>
    <w:rsid w:val="00CC3B80"/>
    <w:rsid w:val="00CC43A8"/>
    <w:rsid w:val="00CC4F1F"/>
    <w:rsid w:val="00CC526C"/>
    <w:rsid w:val="00CC55B3"/>
    <w:rsid w:val="00CD05BB"/>
    <w:rsid w:val="00CD23AC"/>
    <w:rsid w:val="00CD37A0"/>
    <w:rsid w:val="00CD4147"/>
    <w:rsid w:val="00CD4E85"/>
    <w:rsid w:val="00CE3CE9"/>
    <w:rsid w:val="00CF0A85"/>
    <w:rsid w:val="00CF2D71"/>
    <w:rsid w:val="00CF427F"/>
    <w:rsid w:val="00CF4457"/>
    <w:rsid w:val="00D057B5"/>
    <w:rsid w:val="00D05EA9"/>
    <w:rsid w:val="00D062C6"/>
    <w:rsid w:val="00D0702E"/>
    <w:rsid w:val="00D07153"/>
    <w:rsid w:val="00D07759"/>
    <w:rsid w:val="00D1186C"/>
    <w:rsid w:val="00D1207B"/>
    <w:rsid w:val="00D15E02"/>
    <w:rsid w:val="00D16959"/>
    <w:rsid w:val="00D2026C"/>
    <w:rsid w:val="00D242AE"/>
    <w:rsid w:val="00D259AE"/>
    <w:rsid w:val="00D32A76"/>
    <w:rsid w:val="00D32C04"/>
    <w:rsid w:val="00D32CE6"/>
    <w:rsid w:val="00D32DA5"/>
    <w:rsid w:val="00D33FA9"/>
    <w:rsid w:val="00D3509F"/>
    <w:rsid w:val="00D355E0"/>
    <w:rsid w:val="00D35E8F"/>
    <w:rsid w:val="00D361F2"/>
    <w:rsid w:val="00D36770"/>
    <w:rsid w:val="00D37CA1"/>
    <w:rsid w:val="00D40067"/>
    <w:rsid w:val="00D416AA"/>
    <w:rsid w:val="00D41B43"/>
    <w:rsid w:val="00D42C83"/>
    <w:rsid w:val="00D43125"/>
    <w:rsid w:val="00D43423"/>
    <w:rsid w:val="00D44E40"/>
    <w:rsid w:val="00D46406"/>
    <w:rsid w:val="00D4673A"/>
    <w:rsid w:val="00D46F60"/>
    <w:rsid w:val="00D51373"/>
    <w:rsid w:val="00D51F8D"/>
    <w:rsid w:val="00D53AC1"/>
    <w:rsid w:val="00D55B0D"/>
    <w:rsid w:val="00D55E87"/>
    <w:rsid w:val="00D569DA"/>
    <w:rsid w:val="00D56B82"/>
    <w:rsid w:val="00D56D5B"/>
    <w:rsid w:val="00D60BF4"/>
    <w:rsid w:val="00D616AC"/>
    <w:rsid w:val="00D628E9"/>
    <w:rsid w:val="00D644A0"/>
    <w:rsid w:val="00D64536"/>
    <w:rsid w:val="00D64F60"/>
    <w:rsid w:val="00D65016"/>
    <w:rsid w:val="00D6681C"/>
    <w:rsid w:val="00D66BEA"/>
    <w:rsid w:val="00D70C08"/>
    <w:rsid w:val="00D72EC6"/>
    <w:rsid w:val="00D72EEF"/>
    <w:rsid w:val="00D7470A"/>
    <w:rsid w:val="00D760C1"/>
    <w:rsid w:val="00D76A78"/>
    <w:rsid w:val="00D77255"/>
    <w:rsid w:val="00D7734C"/>
    <w:rsid w:val="00D80B9D"/>
    <w:rsid w:val="00D8426E"/>
    <w:rsid w:val="00D84D31"/>
    <w:rsid w:val="00D87889"/>
    <w:rsid w:val="00D91327"/>
    <w:rsid w:val="00D92208"/>
    <w:rsid w:val="00D92F0D"/>
    <w:rsid w:val="00D950D5"/>
    <w:rsid w:val="00D95C36"/>
    <w:rsid w:val="00D95E81"/>
    <w:rsid w:val="00D96F99"/>
    <w:rsid w:val="00DA090C"/>
    <w:rsid w:val="00DA0CFC"/>
    <w:rsid w:val="00DA5A33"/>
    <w:rsid w:val="00DB02E1"/>
    <w:rsid w:val="00DB04E2"/>
    <w:rsid w:val="00DB2F27"/>
    <w:rsid w:val="00DB343F"/>
    <w:rsid w:val="00DB367A"/>
    <w:rsid w:val="00DB3DFA"/>
    <w:rsid w:val="00DB439C"/>
    <w:rsid w:val="00DC1144"/>
    <w:rsid w:val="00DC2CE2"/>
    <w:rsid w:val="00DC38FE"/>
    <w:rsid w:val="00DC448B"/>
    <w:rsid w:val="00DC4BFF"/>
    <w:rsid w:val="00DC4D92"/>
    <w:rsid w:val="00DC5A9F"/>
    <w:rsid w:val="00DC5C8C"/>
    <w:rsid w:val="00DC64DA"/>
    <w:rsid w:val="00DC6F37"/>
    <w:rsid w:val="00DD1501"/>
    <w:rsid w:val="00DD383D"/>
    <w:rsid w:val="00DD47B6"/>
    <w:rsid w:val="00DD4F8A"/>
    <w:rsid w:val="00DD5E1D"/>
    <w:rsid w:val="00DD67E3"/>
    <w:rsid w:val="00DE01A2"/>
    <w:rsid w:val="00DE41AE"/>
    <w:rsid w:val="00DE4E7B"/>
    <w:rsid w:val="00DE59B0"/>
    <w:rsid w:val="00DE6940"/>
    <w:rsid w:val="00DE7E00"/>
    <w:rsid w:val="00DF1206"/>
    <w:rsid w:val="00DF1975"/>
    <w:rsid w:val="00DF1DC9"/>
    <w:rsid w:val="00DF226C"/>
    <w:rsid w:val="00DF2D45"/>
    <w:rsid w:val="00DF4589"/>
    <w:rsid w:val="00DF5F19"/>
    <w:rsid w:val="00E01875"/>
    <w:rsid w:val="00E02598"/>
    <w:rsid w:val="00E03069"/>
    <w:rsid w:val="00E05B01"/>
    <w:rsid w:val="00E061B6"/>
    <w:rsid w:val="00E06CF5"/>
    <w:rsid w:val="00E072E7"/>
    <w:rsid w:val="00E07AC2"/>
    <w:rsid w:val="00E07ACD"/>
    <w:rsid w:val="00E101CC"/>
    <w:rsid w:val="00E12F54"/>
    <w:rsid w:val="00E1373E"/>
    <w:rsid w:val="00E1570C"/>
    <w:rsid w:val="00E15BDA"/>
    <w:rsid w:val="00E163E9"/>
    <w:rsid w:val="00E16CF1"/>
    <w:rsid w:val="00E20875"/>
    <w:rsid w:val="00E2090E"/>
    <w:rsid w:val="00E2156C"/>
    <w:rsid w:val="00E21B1F"/>
    <w:rsid w:val="00E2441B"/>
    <w:rsid w:val="00E2789A"/>
    <w:rsid w:val="00E30775"/>
    <w:rsid w:val="00E30EB6"/>
    <w:rsid w:val="00E31FC5"/>
    <w:rsid w:val="00E32E5D"/>
    <w:rsid w:val="00E35DA3"/>
    <w:rsid w:val="00E4045B"/>
    <w:rsid w:val="00E42BFF"/>
    <w:rsid w:val="00E43797"/>
    <w:rsid w:val="00E43D1E"/>
    <w:rsid w:val="00E45BEA"/>
    <w:rsid w:val="00E47277"/>
    <w:rsid w:val="00E478A4"/>
    <w:rsid w:val="00E5084A"/>
    <w:rsid w:val="00E50BF8"/>
    <w:rsid w:val="00E525D3"/>
    <w:rsid w:val="00E53E87"/>
    <w:rsid w:val="00E56F61"/>
    <w:rsid w:val="00E57F28"/>
    <w:rsid w:val="00E60AAF"/>
    <w:rsid w:val="00E61F37"/>
    <w:rsid w:val="00E6251D"/>
    <w:rsid w:val="00E62C7F"/>
    <w:rsid w:val="00E62E7E"/>
    <w:rsid w:val="00E6549E"/>
    <w:rsid w:val="00E6763C"/>
    <w:rsid w:val="00E70630"/>
    <w:rsid w:val="00E70DD0"/>
    <w:rsid w:val="00E719AE"/>
    <w:rsid w:val="00E71F57"/>
    <w:rsid w:val="00E733EB"/>
    <w:rsid w:val="00E744B5"/>
    <w:rsid w:val="00E81AE2"/>
    <w:rsid w:val="00E84963"/>
    <w:rsid w:val="00E849C6"/>
    <w:rsid w:val="00E8651C"/>
    <w:rsid w:val="00E86A05"/>
    <w:rsid w:val="00E9005C"/>
    <w:rsid w:val="00E93BF1"/>
    <w:rsid w:val="00E9494D"/>
    <w:rsid w:val="00E949BD"/>
    <w:rsid w:val="00EA17FC"/>
    <w:rsid w:val="00EA31BB"/>
    <w:rsid w:val="00EA351C"/>
    <w:rsid w:val="00EA4538"/>
    <w:rsid w:val="00EA5445"/>
    <w:rsid w:val="00EA570A"/>
    <w:rsid w:val="00EA77E4"/>
    <w:rsid w:val="00EB0D11"/>
    <w:rsid w:val="00EB0D23"/>
    <w:rsid w:val="00EB25A5"/>
    <w:rsid w:val="00EB626C"/>
    <w:rsid w:val="00EB739A"/>
    <w:rsid w:val="00EC0AED"/>
    <w:rsid w:val="00EC236A"/>
    <w:rsid w:val="00EC32BD"/>
    <w:rsid w:val="00EC3D81"/>
    <w:rsid w:val="00EC4C9A"/>
    <w:rsid w:val="00EC4CA9"/>
    <w:rsid w:val="00EC69E5"/>
    <w:rsid w:val="00ED310A"/>
    <w:rsid w:val="00ED4273"/>
    <w:rsid w:val="00ED6243"/>
    <w:rsid w:val="00EE1450"/>
    <w:rsid w:val="00EE1C29"/>
    <w:rsid w:val="00EE2C1D"/>
    <w:rsid w:val="00EE32A8"/>
    <w:rsid w:val="00EE47FE"/>
    <w:rsid w:val="00EE586E"/>
    <w:rsid w:val="00EF0880"/>
    <w:rsid w:val="00EF088B"/>
    <w:rsid w:val="00EF0904"/>
    <w:rsid w:val="00EF12C3"/>
    <w:rsid w:val="00EF217E"/>
    <w:rsid w:val="00EF5AB9"/>
    <w:rsid w:val="00EF64CD"/>
    <w:rsid w:val="00F00058"/>
    <w:rsid w:val="00F0114B"/>
    <w:rsid w:val="00F02138"/>
    <w:rsid w:val="00F0366C"/>
    <w:rsid w:val="00F03913"/>
    <w:rsid w:val="00F04453"/>
    <w:rsid w:val="00F1209F"/>
    <w:rsid w:val="00F14D71"/>
    <w:rsid w:val="00F153E2"/>
    <w:rsid w:val="00F164C2"/>
    <w:rsid w:val="00F166C8"/>
    <w:rsid w:val="00F20572"/>
    <w:rsid w:val="00F2116D"/>
    <w:rsid w:val="00F2240F"/>
    <w:rsid w:val="00F24338"/>
    <w:rsid w:val="00F26AAE"/>
    <w:rsid w:val="00F26F5F"/>
    <w:rsid w:val="00F270C1"/>
    <w:rsid w:val="00F277F7"/>
    <w:rsid w:val="00F32D52"/>
    <w:rsid w:val="00F33AE3"/>
    <w:rsid w:val="00F33B8B"/>
    <w:rsid w:val="00F36B9D"/>
    <w:rsid w:val="00F4199E"/>
    <w:rsid w:val="00F43452"/>
    <w:rsid w:val="00F43E29"/>
    <w:rsid w:val="00F4623B"/>
    <w:rsid w:val="00F52210"/>
    <w:rsid w:val="00F52283"/>
    <w:rsid w:val="00F55C7E"/>
    <w:rsid w:val="00F5668D"/>
    <w:rsid w:val="00F56C98"/>
    <w:rsid w:val="00F57BD4"/>
    <w:rsid w:val="00F60535"/>
    <w:rsid w:val="00F607DC"/>
    <w:rsid w:val="00F61C13"/>
    <w:rsid w:val="00F6600E"/>
    <w:rsid w:val="00F660F8"/>
    <w:rsid w:val="00F743CE"/>
    <w:rsid w:val="00F74ADE"/>
    <w:rsid w:val="00F770D8"/>
    <w:rsid w:val="00F77CFF"/>
    <w:rsid w:val="00F77D5C"/>
    <w:rsid w:val="00F82A3A"/>
    <w:rsid w:val="00F82E7F"/>
    <w:rsid w:val="00F8413C"/>
    <w:rsid w:val="00F846A5"/>
    <w:rsid w:val="00F85DA8"/>
    <w:rsid w:val="00F86B27"/>
    <w:rsid w:val="00F87937"/>
    <w:rsid w:val="00F9112D"/>
    <w:rsid w:val="00F93FA9"/>
    <w:rsid w:val="00F960C3"/>
    <w:rsid w:val="00FA1BCC"/>
    <w:rsid w:val="00FA5663"/>
    <w:rsid w:val="00FA58DA"/>
    <w:rsid w:val="00FA63A8"/>
    <w:rsid w:val="00FA6F4F"/>
    <w:rsid w:val="00FA75AD"/>
    <w:rsid w:val="00FA7EB5"/>
    <w:rsid w:val="00FB2BE7"/>
    <w:rsid w:val="00FB725D"/>
    <w:rsid w:val="00FB7362"/>
    <w:rsid w:val="00FB7DB7"/>
    <w:rsid w:val="00FC4B73"/>
    <w:rsid w:val="00FC5CA3"/>
    <w:rsid w:val="00FC664A"/>
    <w:rsid w:val="00FC7200"/>
    <w:rsid w:val="00FC7261"/>
    <w:rsid w:val="00FD0E43"/>
    <w:rsid w:val="00FD1EAF"/>
    <w:rsid w:val="00FD75EE"/>
    <w:rsid w:val="00FD7ED1"/>
    <w:rsid w:val="00FE0DBD"/>
    <w:rsid w:val="00FE1817"/>
    <w:rsid w:val="00FE30DB"/>
    <w:rsid w:val="00FE6388"/>
    <w:rsid w:val="00FF1FBD"/>
    <w:rsid w:val="00FF2158"/>
    <w:rsid w:val="00FF66E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77D017"/>
  <w15:chartTrackingRefBased/>
  <w15:docId w15:val="{0735CB84-7BFA-466C-A9C9-5F0D6537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23F88"/>
    <w:pPr>
      <w:spacing w:after="200" w:line="360" w:lineRule="auto"/>
      <w:jc w:val="both"/>
    </w:pPr>
    <w:rPr>
      <w:rFonts w:ascii="Arial" w:hAnsi="Arial"/>
      <w:sz w:val="24"/>
    </w:rPr>
  </w:style>
  <w:style w:type="paragraph" w:styleId="berschrift1">
    <w:name w:val="heading 1"/>
    <w:basedOn w:val="Standard"/>
    <w:next w:val="Standard"/>
    <w:link w:val="berschrift1Zchn"/>
    <w:uiPriority w:val="9"/>
    <w:qFormat/>
    <w:rsid w:val="000946AB"/>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1E7F2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CC0029"/>
    <w:pPr>
      <w:keepNext/>
      <w:keepLines/>
      <w:spacing w:before="40" w:after="0"/>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semiHidden/>
    <w:unhideWhenUsed/>
    <w:qFormat/>
    <w:rsid w:val="004E5CC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5CC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5CC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5CC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5C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5C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0946AB"/>
    <w:pPr>
      <w:spacing w:after="300" w:line="240" w:lineRule="auto"/>
      <w:contextualSpacing/>
      <w:jc w:val="center"/>
    </w:pPr>
    <w:rPr>
      <w:rFonts w:asciiTheme="majorHAnsi" w:eastAsiaTheme="majorEastAsia" w:hAnsiTheme="majorHAnsi" w:cstheme="majorBidi"/>
      <w:b/>
      <w:color w:val="323E4F" w:themeColor="text2" w:themeShade="BF"/>
      <w:spacing w:val="5"/>
      <w:kern w:val="28"/>
      <w:sz w:val="44"/>
      <w:szCs w:val="52"/>
    </w:rPr>
  </w:style>
  <w:style w:type="character" w:customStyle="1" w:styleId="TitelZchn">
    <w:name w:val="Titel Zchn"/>
    <w:basedOn w:val="Absatz-Standardschriftart"/>
    <w:link w:val="Titel"/>
    <w:uiPriority w:val="10"/>
    <w:rsid w:val="000946AB"/>
    <w:rPr>
      <w:rFonts w:asciiTheme="majorHAnsi" w:eastAsiaTheme="majorEastAsia" w:hAnsiTheme="majorHAnsi" w:cstheme="majorBidi"/>
      <w:b/>
      <w:color w:val="323E4F" w:themeColor="text2" w:themeShade="BF"/>
      <w:spacing w:val="5"/>
      <w:kern w:val="28"/>
      <w:sz w:val="44"/>
      <w:szCs w:val="52"/>
    </w:rPr>
  </w:style>
  <w:style w:type="paragraph" w:customStyle="1" w:styleId="ArtderArbeit">
    <w:name w:val="Art der Arbeit"/>
    <w:basedOn w:val="Standard"/>
    <w:qFormat/>
    <w:rsid w:val="000946AB"/>
    <w:pPr>
      <w:spacing w:line="240" w:lineRule="auto"/>
      <w:jc w:val="center"/>
    </w:pPr>
    <w:rPr>
      <w:sz w:val="36"/>
    </w:rPr>
  </w:style>
  <w:style w:type="table" w:styleId="Tabellenraster">
    <w:name w:val="Table Grid"/>
    <w:basedOn w:val="NormaleTabelle"/>
    <w:uiPriority w:val="59"/>
    <w:rsid w:val="0009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0946AB"/>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946AB"/>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0946AB"/>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0946AB"/>
    <w:pPr>
      <w:spacing w:line="259" w:lineRule="auto"/>
      <w:jc w:val="left"/>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0946AB"/>
    <w:pPr>
      <w:spacing w:after="100"/>
    </w:pPr>
  </w:style>
  <w:style w:type="character" w:styleId="Hyperlink">
    <w:name w:val="Hyperlink"/>
    <w:basedOn w:val="Absatz-Standardschriftart"/>
    <w:uiPriority w:val="99"/>
    <w:unhideWhenUsed/>
    <w:rsid w:val="000946AB"/>
    <w:rPr>
      <w:color w:val="0563C1" w:themeColor="hyperlink"/>
      <w:u w:val="single"/>
    </w:rPr>
  </w:style>
  <w:style w:type="character" w:customStyle="1" w:styleId="berschrift2Zchn">
    <w:name w:val="Überschrift 2 Zchn"/>
    <w:basedOn w:val="Absatz-Standardschriftart"/>
    <w:link w:val="berschrift2"/>
    <w:uiPriority w:val="9"/>
    <w:rsid w:val="001E7F2B"/>
    <w:rPr>
      <w:rFonts w:ascii="Arial" w:eastAsiaTheme="majorEastAsia" w:hAnsi="Arial" w:cstheme="majorBidi"/>
      <w:b/>
      <w:color w:val="000000" w:themeColor="text1"/>
      <w:sz w:val="26"/>
      <w:szCs w:val="26"/>
    </w:rPr>
  </w:style>
  <w:style w:type="paragraph" w:styleId="Verzeichnis2">
    <w:name w:val="toc 2"/>
    <w:basedOn w:val="Standard"/>
    <w:next w:val="Standard"/>
    <w:autoRedefine/>
    <w:uiPriority w:val="39"/>
    <w:unhideWhenUsed/>
    <w:rsid w:val="00E8651C"/>
    <w:pPr>
      <w:spacing w:after="100"/>
      <w:ind w:left="240"/>
    </w:pPr>
  </w:style>
  <w:style w:type="paragraph" w:styleId="Index1">
    <w:name w:val="index 1"/>
    <w:basedOn w:val="Standard"/>
    <w:next w:val="Standard"/>
    <w:autoRedefine/>
    <w:uiPriority w:val="99"/>
    <w:unhideWhenUsed/>
    <w:rsid w:val="00824F0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unhideWhenUsed/>
    <w:rsid w:val="00BB176E"/>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unhideWhenUsed/>
    <w:rsid w:val="00BB176E"/>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unhideWhenUsed/>
    <w:rsid w:val="00BB176E"/>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unhideWhenUsed/>
    <w:rsid w:val="00BB176E"/>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unhideWhenUsed/>
    <w:rsid w:val="00BB176E"/>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unhideWhenUsed/>
    <w:rsid w:val="00BB176E"/>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unhideWhenUsed/>
    <w:rsid w:val="00BB176E"/>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unhideWhenUsed/>
    <w:rsid w:val="00BB176E"/>
    <w:pPr>
      <w:spacing w:after="0"/>
      <w:ind w:left="2160" w:hanging="240"/>
      <w:jc w:val="left"/>
    </w:pPr>
    <w:rPr>
      <w:rFonts w:asciiTheme="minorHAnsi" w:hAnsiTheme="minorHAnsi" w:cstheme="minorHAnsi"/>
      <w:sz w:val="18"/>
      <w:szCs w:val="18"/>
    </w:rPr>
  </w:style>
  <w:style w:type="paragraph" w:styleId="Indexberschrift">
    <w:name w:val="index heading"/>
    <w:basedOn w:val="Standard"/>
    <w:next w:val="Index1"/>
    <w:uiPriority w:val="99"/>
    <w:unhideWhenUsed/>
    <w:rsid w:val="00BB176E"/>
    <w:pPr>
      <w:spacing w:before="240" w:after="120"/>
      <w:jc w:val="center"/>
    </w:pPr>
    <w:rPr>
      <w:rFonts w:asciiTheme="minorHAnsi" w:hAnsiTheme="minorHAnsi" w:cstheme="minorHAnsi"/>
      <w:b/>
      <w:bCs/>
      <w:sz w:val="26"/>
      <w:szCs w:val="26"/>
    </w:rPr>
  </w:style>
  <w:style w:type="paragraph" w:styleId="Listenabsatz">
    <w:name w:val="List Paragraph"/>
    <w:basedOn w:val="Standard"/>
    <w:uiPriority w:val="34"/>
    <w:qFormat/>
    <w:rsid w:val="00EE32A8"/>
    <w:pPr>
      <w:ind w:left="720"/>
      <w:contextualSpacing/>
    </w:pPr>
  </w:style>
  <w:style w:type="character" w:customStyle="1" w:styleId="berschrift3Zchn">
    <w:name w:val="Überschrift 3 Zchn"/>
    <w:basedOn w:val="Absatz-Standardschriftart"/>
    <w:link w:val="berschrift3"/>
    <w:uiPriority w:val="9"/>
    <w:rsid w:val="00CC0029"/>
    <w:rPr>
      <w:rFonts w:ascii="Arial" w:eastAsiaTheme="majorEastAsia" w:hAnsi="Arial" w:cstheme="majorBidi"/>
      <w:b/>
      <w:color w:val="000000" w:themeColor="text1"/>
      <w:sz w:val="24"/>
      <w:szCs w:val="24"/>
    </w:rPr>
  </w:style>
  <w:style w:type="paragraph" w:styleId="Verzeichnis3">
    <w:name w:val="toc 3"/>
    <w:basedOn w:val="Standard"/>
    <w:next w:val="Standard"/>
    <w:autoRedefine/>
    <w:uiPriority w:val="39"/>
    <w:unhideWhenUsed/>
    <w:rsid w:val="00CC0029"/>
    <w:pPr>
      <w:spacing w:after="100"/>
      <w:ind w:left="480"/>
    </w:pPr>
  </w:style>
  <w:style w:type="character" w:customStyle="1" w:styleId="cite">
    <w:name w:val="cite"/>
    <w:basedOn w:val="Absatz-Standardschriftart"/>
    <w:rsid w:val="00762EC0"/>
  </w:style>
  <w:style w:type="character" w:customStyle="1" w:styleId="abrufdatum">
    <w:name w:val="abrufdatum"/>
    <w:basedOn w:val="Absatz-Standardschriftart"/>
    <w:rsid w:val="00762EC0"/>
  </w:style>
  <w:style w:type="paragraph" w:styleId="KeinLeerraum">
    <w:name w:val="No Spacing"/>
    <w:uiPriority w:val="1"/>
    <w:qFormat/>
    <w:rsid w:val="00762EC0"/>
    <w:pPr>
      <w:spacing w:after="0" w:line="240" w:lineRule="auto"/>
      <w:jc w:val="both"/>
    </w:pPr>
    <w:rPr>
      <w:rFonts w:ascii="Arial" w:hAnsi="Arial"/>
      <w:sz w:val="24"/>
    </w:rPr>
  </w:style>
  <w:style w:type="character" w:styleId="Platzhaltertext">
    <w:name w:val="Placeholder Text"/>
    <w:basedOn w:val="Absatz-Standardschriftart"/>
    <w:uiPriority w:val="99"/>
    <w:semiHidden/>
    <w:rsid w:val="004E5CC3"/>
    <w:rPr>
      <w:color w:val="808080"/>
    </w:rPr>
  </w:style>
  <w:style w:type="paragraph" w:customStyle="1" w:styleId="CitaviBibliographyEntry">
    <w:name w:val="Citavi Bibliography Entry"/>
    <w:basedOn w:val="Standard"/>
    <w:link w:val="CitaviBibliographyEntryZchn"/>
    <w:rsid w:val="004E5CC3"/>
    <w:pPr>
      <w:tabs>
        <w:tab w:val="left" w:pos="510"/>
      </w:tabs>
      <w:ind w:left="510" w:hanging="510"/>
      <w:jc w:val="left"/>
    </w:pPr>
  </w:style>
  <w:style w:type="character" w:customStyle="1" w:styleId="CitaviBibliographyEntryZchn">
    <w:name w:val="Citavi Bibliography Entry Zchn"/>
    <w:basedOn w:val="Absatz-Standardschriftart"/>
    <w:link w:val="CitaviBibliographyEntry"/>
    <w:rsid w:val="004E5CC3"/>
    <w:rPr>
      <w:rFonts w:ascii="Arial" w:hAnsi="Arial"/>
      <w:sz w:val="24"/>
    </w:rPr>
  </w:style>
  <w:style w:type="paragraph" w:customStyle="1" w:styleId="CitaviBibliographyHeading">
    <w:name w:val="Citavi Bibliography Heading"/>
    <w:basedOn w:val="berschrift1"/>
    <w:link w:val="CitaviBibliographyHeadingZchn"/>
    <w:rsid w:val="004E5CC3"/>
    <w:pPr>
      <w:jc w:val="left"/>
    </w:pPr>
  </w:style>
  <w:style w:type="character" w:customStyle="1" w:styleId="CitaviBibliographyHeadingZchn">
    <w:name w:val="Citavi Bibliography Heading Zchn"/>
    <w:basedOn w:val="Absatz-Standardschriftart"/>
    <w:link w:val="CitaviBibliographyHeading"/>
    <w:rsid w:val="004E5CC3"/>
    <w:rPr>
      <w:rFonts w:ascii="Arial" w:eastAsiaTheme="majorEastAsia" w:hAnsi="Arial" w:cstheme="majorBidi"/>
      <w:b/>
      <w:color w:val="000000" w:themeColor="text1"/>
      <w:sz w:val="28"/>
      <w:szCs w:val="32"/>
    </w:rPr>
  </w:style>
  <w:style w:type="paragraph" w:customStyle="1" w:styleId="CitaviBibliographySubheading1">
    <w:name w:val="Citavi Bibliography Subheading 1"/>
    <w:basedOn w:val="berschrift2"/>
    <w:link w:val="CitaviBibliographySubheading1Zchn"/>
    <w:rsid w:val="004E5CC3"/>
    <w:pPr>
      <w:jc w:val="left"/>
      <w:outlineLvl w:val="9"/>
    </w:pPr>
  </w:style>
  <w:style w:type="character" w:customStyle="1" w:styleId="CitaviBibliographySubheading1Zchn">
    <w:name w:val="Citavi Bibliography Subheading 1 Zchn"/>
    <w:basedOn w:val="Absatz-Standardschriftart"/>
    <w:link w:val="CitaviBibliographySubheading1"/>
    <w:rsid w:val="004E5CC3"/>
    <w:rPr>
      <w:rFonts w:ascii="Arial" w:eastAsiaTheme="majorEastAsia" w:hAnsi="Arial" w:cstheme="majorBidi"/>
      <w:b/>
      <w:color w:val="000000" w:themeColor="text1"/>
      <w:sz w:val="26"/>
      <w:szCs w:val="26"/>
    </w:rPr>
  </w:style>
  <w:style w:type="paragraph" w:customStyle="1" w:styleId="CitaviBibliographySubheading2">
    <w:name w:val="Citavi Bibliography Subheading 2"/>
    <w:basedOn w:val="berschrift3"/>
    <w:link w:val="CitaviBibliographySubheading2Zchn"/>
    <w:rsid w:val="004E5CC3"/>
    <w:pPr>
      <w:jc w:val="left"/>
      <w:outlineLvl w:val="9"/>
    </w:pPr>
  </w:style>
  <w:style w:type="character" w:customStyle="1" w:styleId="CitaviBibliographySubheading2Zchn">
    <w:name w:val="Citavi Bibliography Subheading 2 Zchn"/>
    <w:basedOn w:val="Absatz-Standardschriftart"/>
    <w:link w:val="CitaviBibliographySubheading2"/>
    <w:rsid w:val="004E5CC3"/>
    <w:rPr>
      <w:rFonts w:ascii="Arial" w:eastAsiaTheme="majorEastAsia" w:hAnsi="Arial" w:cstheme="majorBidi"/>
      <w:b/>
      <w:color w:val="000000" w:themeColor="text1"/>
      <w:sz w:val="24"/>
      <w:szCs w:val="24"/>
    </w:rPr>
  </w:style>
  <w:style w:type="paragraph" w:customStyle="1" w:styleId="CitaviBibliographySubheading3">
    <w:name w:val="Citavi Bibliography Subheading 3"/>
    <w:basedOn w:val="berschrift4"/>
    <w:link w:val="CitaviBibliographySubheading3Zchn"/>
    <w:rsid w:val="004E5CC3"/>
    <w:pPr>
      <w:jc w:val="left"/>
      <w:outlineLvl w:val="9"/>
    </w:pPr>
  </w:style>
  <w:style w:type="character" w:customStyle="1" w:styleId="CitaviBibliographySubheading3Zchn">
    <w:name w:val="Citavi Bibliography Subheading 3 Zchn"/>
    <w:basedOn w:val="Absatz-Standardschriftart"/>
    <w:link w:val="CitaviBibliographySubheading3"/>
    <w:rsid w:val="004E5CC3"/>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4E5CC3"/>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4E5CC3"/>
    <w:pPr>
      <w:jc w:val="left"/>
      <w:outlineLvl w:val="9"/>
    </w:pPr>
  </w:style>
  <w:style w:type="character" w:customStyle="1" w:styleId="CitaviBibliographySubheading4Zchn">
    <w:name w:val="Citavi Bibliography Subheading 4 Zchn"/>
    <w:basedOn w:val="Absatz-Standardschriftart"/>
    <w:link w:val="CitaviBibliographySubheading4"/>
    <w:rsid w:val="004E5CC3"/>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4E5CC3"/>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4E5CC3"/>
    <w:pPr>
      <w:outlineLvl w:val="9"/>
    </w:pPr>
  </w:style>
  <w:style w:type="character" w:customStyle="1" w:styleId="CitaviBibliographySubheading5Zchn">
    <w:name w:val="Citavi Bibliography Subheading 5 Zchn"/>
    <w:basedOn w:val="Absatz-Standardschriftart"/>
    <w:link w:val="CitaviBibliographySubheading5"/>
    <w:rsid w:val="004E5CC3"/>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4E5CC3"/>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4E5CC3"/>
    <w:pPr>
      <w:outlineLvl w:val="9"/>
    </w:pPr>
  </w:style>
  <w:style w:type="character" w:customStyle="1" w:styleId="CitaviBibliographySubheading6Zchn">
    <w:name w:val="Citavi Bibliography Subheading 6 Zchn"/>
    <w:basedOn w:val="Absatz-Standardschriftart"/>
    <w:link w:val="CitaviBibliographySubheading6"/>
    <w:rsid w:val="004E5CC3"/>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4E5CC3"/>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4E5CC3"/>
    <w:pPr>
      <w:outlineLvl w:val="9"/>
    </w:pPr>
  </w:style>
  <w:style w:type="character" w:customStyle="1" w:styleId="CitaviBibliographySubheading7Zchn">
    <w:name w:val="Citavi Bibliography Subheading 7 Zchn"/>
    <w:basedOn w:val="Absatz-Standardschriftart"/>
    <w:link w:val="CitaviBibliographySubheading7"/>
    <w:rsid w:val="004E5CC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5C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5CC3"/>
    <w:pPr>
      <w:outlineLvl w:val="9"/>
    </w:pPr>
  </w:style>
  <w:style w:type="character" w:customStyle="1" w:styleId="CitaviBibliographySubheading8Zchn">
    <w:name w:val="Citavi Bibliography Subheading 8 Zchn"/>
    <w:basedOn w:val="Absatz-Standardschriftart"/>
    <w:link w:val="CitaviBibliographySubheading8"/>
    <w:rsid w:val="004E5C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5CC3"/>
    <w:rPr>
      <w:rFonts w:asciiTheme="majorHAnsi" w:eastAsiaTheme="majorEastAsia" w:hAnsiTheme="majorHAnsi" w:cstheme="majorBidi"/>
      <w:i/>
      <w:iCs/>
      <w:color w:val="272727" w:themeColor="text1" w:themeTint="D8"/>
      <w:sz w:val="21"/>
      <w:szCs w:val="21"/>
    </w:rPr>
  </w:style>
  <w:style w:type="character" w:customStyle="1" w:styleId="NichtaufgelsteErwhnung1">
    <w:name w:val="Nicht aufgelöste Erwähnung1"/>
    <w:basedOn w:val="Absatz-Standardschriftart"/>
    <w:uiPriority w:val="99"/>
    <w:semiHidden/>
    <w:unhideWhenUsed/>
    <w:rsid w:val="00EA351C"/>
    <w:rPr>
      <w:color w:val="605E5C"/>
      <w:shd w:val="clear" w:color="auto" w:fill="E1DFDD"/>
    </w:rPr>
  </w:style>
  <w:style w:type="paragraph" w:styleId="Kopfzeile">
    <w:name w:val="header"/>
    <w:basedOn w:val="Standard"/>
    <w:link w:val="KopfzeileZchn"/>
    <w:uiPriority w:val="99"/>
    <w:unhideWhenUsed/>
    <w:rsid w:val="00386F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86F89"/>
    <w:rPr>
      <w:rFonts w:ascii="Arial" w:hAnsi="Arial"/>
      <w:sz w:val="24"/>
    </w:rPr>
  </w:style>
  <w:style w:type="paragraph" w:styleId="Fuzeile">
    <w:name w:val="footer"/>
    <w:basedOn w:val="Standard"/>
    <w:link w:val="FuzeileZchn"/>
    <w:uiPriority w:val="99"/>
    <w:unhideWhenUsed/>
    <w:rsid w:val="00386F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86F89"/>
    <w:rPr>
      <w:rFonts w:ascii="Arial" w:hAnsi="Arial"/>
      <w:sz w:val="24"/>
    </w:rPr>
  </w:style>
  <w:style w:type="paragraph" w:styleId="Beschriftung">
    <w:name w:val="caption"/>
    <w:basedOn w:val="Standard"/>
    <w:next w:val="Standard"/>
    <w:uiPriority w:val="35"/>
    <w:unhideWhenUsed/>
    <w:qFormat/>
    <w:rsid w:val="008732B4"/>
    <w:pPr>
      <w:spacing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8732B4"/>
    <w:pPr>
      <w:spacing w:after="0"/>
    </w:pPr>
  </w:style>
  <w:style w:type="character" w:styleId="Kommentarzeichen">
    <w:name w:val="annotation reference"/>
    <w:basedOn w:val="Absatz-Standardschriftart"/>
    <w:uiPriority w:val="99"/>
    <w:semiHidden/>
    <w:unhideWhenUsed/>
    <w:rsid w:val="006B35D1"/>
    <w:rPr>
      <w:sz w:val="16"/>
      <w:szCs w:val="16"/>
    </w:rPr>
  </w:style>
  <w:style w:type="paragraph" w:styleId="Kommentartext">
    <w:name w:val="annotation text"/>
    <w:basedOn w:val="Standard"/>
    <w:link w:val="KommentartextZchn"/>
    <w:uiPriority w:val="99"/>
    <w:semiHidden/>
    <w:unhideWhenUsed/>
    <w:rsid w:val="006B35D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B35D1"/>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6B35D1"/>
    <w:rPr>
      <w:b/>
      <w:bCs/>
    </w:rPr>
  </w:style>
  <w:style w:type="character" w:customStyle="1" w:styleId="KommentarthemaZchn">
    <w:name w:val="Kommentarthema Zchn"/>
    <w:basedOn w:val="KommentartextZchn"/>
    <w:link w:val="Kommentarthema"/>
    <w:uiPriority w:val="99"/>
    <w:semiHidden/>
    <w:rsid w:val="006B35D1"/>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745158">
      <w:bodyDiv w:val="1"/>
      <w:marLeft w:val="0"/>
      <w:marRight w:val="0"/>
      <w:marTop w:val="0"/>
      <w:marBottom w:val="0"/>
      <w:divBdr>
        <w:top w:val="none" w:sz="0" w:space="0" w:color="auto"/>
        <w:left w:val="none" w:sz="0" w:space="0" w:color="auto"/>
        <w:bottom w:val="none" w:sz="0" w:space="0" w:color="auto"/>
        <w:right w:val="none" w:sz="0" w:space="0" w:color="auto"/>
      </w:divBdr>
      <w:divsChild>
        <w:div w:id="855268966">
          <w:marLeft w:val="0"/>
          <w:marRight w:val="0"/>
          <w:marTop w:val="0"/>
          <w:marBottom w:val="0"/>
          <w:divBdr>
            <w:top w:val="none" w:sz="0" w:space="0" w:color="auto"/>
            <w:left w:val="none" w:sz="0" w:space="0" w:color="auto"/>
            <w:bottom w:val="none" w:sz="0" w:space="0" w:color="auto"/>
            <w:right w:val="none" w:sz="0" w:space="0" w:color="auto"/>
          </w:divBdr>
          <w:divsChild>
            <w:div w:id="1541166551">
              <w:marLeft w:val="0"/>
              <w:marRight w:val="0"/>
              <w:marTop w:val="0"/>
              <w:marBottom w:val="0"/>
              <w:divBdr>
                <w:top w:val="none" w:sz="0" w:space="0" w:color="auto"/>
                <w:left w:val="none" w:sz="0" w:space="0" w:color="auto"/>
                <w:bottom w:val="none" w:sz="0" w:space="0" w:color="auto"/>
                <w:right w:val="none" w:sz="0" w:space="0" w:color="auto"/>
              </w:divBdr>
              <w:divsChild>
                <w:div w:id="629092841">
                  <w:marLeft w:val="0"/>
                  <w:marRight w:val="0"/>
                  <w:marTop w:val="0"/>
                  <w:marBottom w:val="0"/>
                  <w:divBdr>
                    <w:top w:val="none" w:sz="0" w:space="0" w:color="auto"/>
                    <w:left w:val="none" w:sz="0" w:space="0" w:color="auto"/>
                    <w:bottom w:val="none" w:sz="0" w:space="0" w:color="auto"/>
                    <w:right w:val="none" w:sz="0" w:space="0" w:color="auto"/>
                  </w:divBdr>
                  <w:divsChild>
                    <w:div w:id="4608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8819">
      <w:bodyDiv w:val="1"/>
      <w:marLeft w:val="0"/>
      <w:marRight w:val="0"/>
      <w:marTop w:val="0"/>
      <w:marBottom w:val="0"/>
      <w:divBdr>
        <w:top w:val="none" w:sz="0" w:space="0" w:color="auto"/>
        <w:left w:val="none" w:sz="0" w:space="0" w:color="auto"/>
        <w:bottom w:val="none" w:sz="0" w:space="0" w:color="auto"/>
        <w:right w:val="none" w:sz="0" w:space="0" w:color="auto"/>
      </w:divBdr>
    </w:div>
    <w:div w:id="359278909">
      <w:bodyDiv w:val="1"/>
      <w:marLeft w:val="0"/>
      <w:marRight w:val="0"/>
      <w:marTop w:val="0"/>
      <w:marBottom w:val="0"/>
      <w:divBdr>
        <w:top w:val="none" w:sz="0" w:space="0" w:color="auto"/>
        <w:left w:val="none" w:sz="0" w:space="0" w:color="auto"/>
        <w:bottom w:val="none" w:sz="0" w:space="0" w:color="auto"/>
        <w:right w:val="none" w:sz="0" w:space="0" w:color="auto"/>
      </w:divBdr>
    </w:div>
    <w:div w:id="422802445">
      <w:bodyDiv w:val="1"/>
      <w:marLeft w:val="0"/>
      <w:marRight w:val="0"/>
      <w:marTop w:val="0"/>
      <w:marBottom w:val="0"/>
      <w:divBdr>
        <w:top w:val="none" w:sz="0" w:space="0" w:color="auto"/>
        <w:left w:val="none" w:sz="0" w:space="0" w:color="auto"/>
        <w:bottom w:val="none" w:sz="0" w:space="0" w:color="auto"/>
        <w:right w:val="none" w:sz="0" w:space="0" w:color="auto"/>
      </w:divBdr>
    </w:div>
    <w:div w:id="664089332">
      <w:bodyDiv w:val="1"/>
      <w:marLeft w:val="0"/>
      <w:marRight w:val="0"/>
      <w:marTop w:val="0"/>
      <w:marBottom w:val="0"/>
      <w:divBdr>
        <w:top w:val="none" w:sz="0" w:space="0" w:color="auto"/>
        <w:left w:val="none" w:sz="0" w:space="0" w:color="auto"/>
        <w:bottom w:val="none" w:sz="0" w:space="0" w:color="auto"/>
        <w:right w:val="none" w:sz="0" w:space="0" w:color="auto"/>
      </w:divBdr>
    </w:div>
    <w:div w:id="840386441">
      <w:bodyDiv w:val="1"/>
      <w:marLeft w:val="0"/>
      <w:marRight w:val="0"/>
      <w:marTop w:val="0"/>
      <w:marBottom w:val="0"/>
      <w:divBdr>
        <w:top w:val="none" w:sz="0" w:space="0" w:color="auto"/>
        <w:left w:val="none" w:sz="0" w:space="0" w:color="auto"/>
        <w:bottom w:val="none" w:sz="0" w:space="0" w:color="auto"/>
        <w:right w:val="none" w:sz="0" w:space="0" w:color="auto"/>
      </w:divBdr>
    </w:div>
    <w:div w:id="1148789491">
      <w:bodyDiv w:val="1"/>
      <w:marLeft w:val="0"/>
      <w:marRight w:val="0"/>
      <w:marTop w:val="0"/>
      <w:marBottom w:val="0"/>
      <w:divBdr>
        <w:top w:val="none" w:sz="0" w:space="0" w:color="auto"/>
        <w:left w:val="none" w:sz="0" w:space="0" w:color="auto"/>
        <w:bottom w:val="none" w:sz="0" w:space="0" w:color="auto"/>
        <w:right w:val="none" w:sz="0" w:space="0" w:color="auto"/>
      </w:divBdr>
    </w:div>
    <w:div w:id="1379549897">
      <w:bodyDiv w:val="1"/>
      <w:marLeft w:val="0"/>
      <w:marRight w:val="0"/>
      <w:marTop w:val="0"/>
      <w:marBottom w:val="0"/>
      <w:divBdr>
        <w:top w:val="none" w:sz="0" w:space="0" w:color="auto"/>
        <w:left w:val="none" w:sz="0" w:space="0" w:color="auto"/>
        <w:bottom w:val="none" w:sz="0" w:space="0" w:color="auto"/>
        <w:right w:val="none" w:sz="0" w:space="0" w:color="auto"/>
      </w:divBdr>
    </w:div>
    <w:div w:id="1445542946">
      <w:bodyDiv w:val="1"/>
      <w:marLeft w:val="0"/>
      <w:marRight w:val="0"/>
      <w:marTop w:val="0"/>
      <w:marBottom w:val="0"/>
      <w:divBdr>
        <w:top w:val="none" w:sz="0" w:space="0" w:color="auto"/>
        <w:left w:val="none" w:sz="0" w:space="0" w:color="auto"/>
        <w:bottom w:val="none" w:sz="0" w:space="0" w:color="auto"/>
        <w:right w:val="none" w:sz="0" w:space="0" w:color="auto"/>
      </w:divBdr>
    </w:div>
    <w:div w:id="1472748751">
      <w:bodyDiv w:val="1"/>
      <w:marLeft w:val="0"/>
      <w:marRight w:val="0"/>
      <w:marTop w:val="0"/>
      <w:marBottom w:val="0"/>
      <w:divBdr>
        <w:top w:val="none" w:sz="0" w:space="0" w:color="auto"/>
        <w:left w:val="none" w:sz="0" w:space="0" w:color="auto"/>
        <w:bottom w:val="none" w:sz="0" w:space="0" w:color="auto"/>
        <w:right w:val="none" w:sz="0" w:space="0" w:color="auto"/>
      </w:divBdr>
    </w:div>
    <w:div w:id="2003115320">
      <w:bodyDiv w:val="1"/>
      <w:marLeft w:val="0"/>
      <w:marRight w:val="0"/>
      <w:marTop w:val="0"/>
      <w:marBottom w:val="0"/>
      <w:divBdr>
        <w:top w:val="none" w:sz="0" w:space="0" w:color="auto"/>
        <w:left w:val="none" w:sz="0" w:space="0" w:color="auto"/>
        <w:bottom w:val="none" w:sz="0" w:space="0" w:color="auto"/>
        <w:right w:val="none" w:sz="0" w:space="0" w:color="auto"/>
      </w:divBdr>
    </w:div>
    <w:div w:id="2142457502">
      <w:bodyDiv w:val="1"/>
      <w:marLeft w:val="0"/>
      <w:marRight w:val="0"/>
      <w:marTop w:val="0"/>
      <w:marBottom w:val="0"/>
      <w:divBdr>
        <w:top w:val="none" w:sz="0" w:space="0" w:color="auto"/>
        <w:left w:val="none" w:sz="0" w:space="0" w:color="auto"/>
        <w:bottom w:val="none" w:sz="0" w:space="0" w:color="auto"/>
        <w:right w:val="none" w:sz="0" w:space="0" w:color="auto"/>
      </w:divBdr>
      <w:divsChild>
        <w:div w:id="986514484">
          <w:marLeft w:val="0"/>
          <w:marRight w:val="0"/>
          <w:marTop w:val="0"/>
          <w:marBottom w:val="0"/>
          <w:divBdr>
            <w:top w:val="none" w:sz="0" w:space="0" w:color="auto"/>
            <w:left w:val="none" w:sz="0" w:space="0" w:color="auto"/>
            <w:bottom w:val="none" w:sz="0" w:space="0" w:color="auto"/>
            <w:right w:val="none" w:sz="0" w:space="0" w:color="auto"/>
          </w:divBdr>
        </w:div>
        <w:div w:id="1233008378">
          <w:marLeft w:val="0"/>
          <w:marRight w:val="0"/>
          <w:marTop w:val="0"/>
          <w:marBottom w:val="0"/>
          <w:divBdr>
            <w:top w:val="none" w:sz="0" w:space="0" w:color="auto"/>
            <w:left w:val="none" w:sz="0" w:space="0" w:color="auto"/>
            <w:bottom w:val="none" w:sz="0" w:space="0" w:color="auto"/>
            <w:right w:val="none" w:sz="0" w:space="0" w:color="auto"/>
          </w:divBdr>
        </w:div>
        <w:div w:id="811364401">
          <w:marLeft w:val="0"/>
          <w:marRight w:val="0"/>
          <w:marTop w:val="0"/>
          <w:marBottom w:val="0"/>
          <w:divBdr>
            <w:top w:val="none" w:sz="0" w:space="0" w:color="auto"/>
            <w:left w:val="none" w:sz="0" w:space="0" w:color="auto"/>
            <w:bottom w:val="none" w:sz="0" w:space="0" w:color="auto"/>
            <w:right w:val="none" w:sz="0" w:space="0" w:color="auto"/>
          </w:divBdr>
        </w:div>
        <w:div w:id="579171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1.png"/><Relationship Id="rId50" Type="http://schemas.openxmlformats.org/officeDocument/2006/relationships/image" Target="media/image35.svg"/><Relationship Id="rId55" Type="http://schemas.openxmlformats.org/officeDocument/2006/relationships/image" Target="media/image36.png"/><Relationship Id="rId63" Type="http://schemas.openxmlformats.org/officeDocument/2006/relationships/image" Target="media/image44.png"/><Relationship Id="rId68" Type="http://schemas.openxmlformats.org/officeDocument/2006/relationships/image" Target="media/image49.png"/><Relationship Id="rId76" Type="http://schemas.openxmlformats.org/officeDocument/2006/relationships/footer" Target="footer4.xml"/><Relationship Id="rId84" Type="http://schemas.openxmlformats.org/officeDocument/2006/relationships/header" Target="header9.xml"/><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2.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github.com/microsoft/vscode" TargetMode="Externa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7.png"/><Relationship Id="rId74" Type="http://schemas.openxmlformats.org/officeDocument/2006/relationships/image" Target="media/image54.png"/><Relationship Id="rId79" Type="http://schemas.openxmlformats.org/officeDocument/2006/relationships/image" Target="media/image56.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2.png"/><Relationship Id="rId82" Type="http://schemas.openxmlformats.org/officeDocument/2006/relationships/header" Target="header8.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sv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image" Target="media/image55.png"/><Relationship Id="rId8" Type="http://schemas.openxmlformats.org/officeDocument/2006/relationships/image" Target="media/image1.tiff"/><Relationship Id="rId51" Type="http://schemas.openxmlformats.org/officeDocument/2006/relationships/image" Target="media/image33.png"/><Relationship Id="rId72" Type="http://schemas.openxmlformats.org/officeDocument/2006/relationships/image" Target="media/image53.png"/><Relationship Id="rId80" Type="http://schemas.openxmlformats.org/officeDocument/2006/relationships/header" Target="header7.xml"/><Relationship Id="rId85"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sv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header" Target="header5.xml"/><Relationship Id="rId83" Type="http://schemas.openxmlformats.org/officeDocument/2006/relationships/image" Target="media/image58.png"/><Relationship Id="rId88"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1.png"/><Relationship Id="rId49" Type="http://schemas.openxmlformats.org/officeDocument/2006/relationships/image" Target="media/image32.png"/><Relationship Id="rId57" Type="http://schemas.openxmlformats.org/officeDocument/2006/relationships/image" Target="media/image38.png"/><Relationship Id="rId10" Type="http://schemas.openxmlformats.org/officeDocument/2006/relationships/header" Target="header2.xml"/><Relationship Id="rId31" Type="http://schemas.openxmlformats.org/officeDocument/2006/relationships/hyperlink" Target="https://marketplace.visualstudio.com/items?itemName=cantonios.project-templates" TargetMode="External"/><Relationship Id="rId44" Type="http://schemas.openxmlformats.org/officeDocument/2006/relationships/image" Target="media/image29.png"/><Relationship Id="rId52" Type="http://schemas.openxmlformats.org/officeDocument/2006/relationships/image" Target="media/image37.sv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header" Target="header4.xml"/><Relationship Id="rId78" Type="http://schemas.openxmlformats.org/officeDocument/2006/relationships/header" Target="header6.xml"/><Relationship Id="rId81" Type="http://schemas.openxmlformats.org/officeDocument/2006/relationships/image" Target="media/image57.png"/><Relationship Id="rId86" Type="http://schemas.openxmlformats.org/officeDocument/2006/relationships/header" Target="header10.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A0D24466-7080-4002-9DEF-12A7AFBB6B76}"/>
      </w:docPartPr>
      <w:docPartBody>
        <w:p w:rsidR="00063F42" w:rsidRDefault="00AB2845">
          <w:r w:rsidRPr="006F3F15">
            <w:rPr>
              <w:rStyle w:val="Platzhaltertext"/>
            </w:rPr>
            <w:t>Klicken oder tippen Sie hier, um Text einzugeben.</w:t>
          </w:r>
        </w:p>
      </w:docPartBody>
    </w:docPart>
    <w:docPart>
      <w:docPartPr>
        <w:name w:val="1482F197BCE048888648166FD7FEFB0E"/>
        <w:category>
          <w:name w:val="Allgemein"/>
          <w:gallery w:val="placeholder"/>
        </w:category>
        <w:types>
          <w:type w:val="bbPlcHdr"/>
        </w:types>
        <w:behaviors>
          <w:behavior w:val="content"/>
        </w:behaviors>
        <w:guid w:val="{C0172936-4650-4A0E-B52A-919BF2A962BB}"/>
      </w:docPartPr>
      <w:docPartBody>
        <w:p w:rsidR="00063F42" w:rsidRDefault="00AB2845" w:rsidP="00AB2845">
          <w:pPr>
            <w:pStyle w:val="1482F197BCE048888648166FD7FEFB0E"/>
          </w:pPr>
          <w:r w:rsidRPr="006F3F15">
            <w:rPr>
              <w:rStyle w:val="Platzhaltertext"/>
            </w:rPr>
            <w:t>Klicken oder tippen Sie hier, um Text einzugeben.</w:t>
          </w:r>
        </w:p>
      </w:docPartBody>
    </w:docPart>
    <w:docPart>
      <w:docPartPr>
        <w:name w:val="6D79A8E3764F41C283FC14530DB2FCFE"/>
        <w:category>
          <w:name w:val="Allgemein"/>
          <w:gallery w:val="placeholder"/>
        </w:category>
        <w:types>
          <w:type w:val="bbPlcHdr"/>
        </w:types>
        <w:behaviors>
          <w:behavior w:val="content"/>
        </w:behaviors>
        <w:guid w:val="{8ADCF444-600C-496A-89F5-CC071E279D72}"/>
      </w:docPartPr>
      <w:docPartBody>
        <w:p w:rsidR="00541510" w:rsidRDefault="002D73E1" w:rsidP="002D73E1">
          <w:pPr>
            <w:pStyle w:val="6D79A8E3764F41C283FC14530DB2FCFE"/>
          </w:pPr>
          <w:r w:rsidRPr="006F3F15">
            <w:rPr>
              <w:rStyle w:val="Platzhaltertext"/>
            </w:rPr>
            <w:t>Klicken oder tippen Sie hier, um Text einzugeben.</w:t>
          </w:r>
        </w:p>
      </w:docPartBody>
    </w:docPart>
    <w:docPart>
      <w:docPartPr>
        <w:name w:val="BC0E2A957C5C4CAD8EC3010F7373EB77"/>
        <w:category>
          <w:name w:val="Allgemein"/>
          <w:gallery w:val="placeholder"/>
        </w:category>
        <w:types>
          <w:type w:val="bbPlcHdr"/>
        </w:types>
        <w:behaviors>
          <w:behavior w:val="content"/>
        </w:behaviors>
        <w:guid w:val="{0A29DB1B-596A-488F-8AE4-5DFFBA26DFB7}"/>
      </w:docPartPr>
      <w:docPartBody>
        <w:p w:rsidR="00541510" w:rsidRDefault="002D73E1" w:rsidP="002D73E1">
          <w:pPr>
            <w:pStyle w:val="BC0E2A957C5C4CAD8EC3010F7373EB77"/>
          </w:pPr>
          <w:r w:rsidRPr="006F3F15">
            <w:rPr>
              <w:rStyle w:val="Platzhaltertext"/>
            </w:rPr>
            <w:t>Klicken oder tippen Sie hier, um Text einzugeben.</w:t>
          </w:r>
        </w:p>
      </w:docPartBody>
    </w:docPart>
    <w:docPart>
      <w:docPartPr>
        <w:name w:val="956F324797F6427EADE2056F17EFAAFB"/>
        <w:category>
          <w:name w:val="Allgemein"/>
          <w:gallery w:val="placeholder"/>
        </w:category>
        <w:types>
          <w:type w:val="bbPlcHdr"/>
        </w:types>
        <w:behaviors>
          <w:behavior w:val="content"/>
        </w:behaviors>
        <w:guid w:val="{66857CDD-477E-4086-85FA-B49E1BB0D9B6}"/>
      </w:docPartPr>
      <w:docPartBody>
        <w:p w:rsidR="00583C7F" w:rsidRDefault="0024252A" w:rsidP="0024252A">
          <w:pPr>
            <w:pStyle w:val="956F324797F6427EADE2056F17EFAAFB"/>
          </w:pPr>
          <w:r w:rsidRPr="006F3F1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2845"/>
    <w:rsid w:val="00007136"/>
    <w:rsid w:val="0004108A"/>
    <w:rsid w:val="00045B01"/>
    <w:rsid w:val="00063F42"/>
    <w:rsid w:val="000B4CBA"/>
    <w:rsid w:val="000E0F47"/>
    <w:rsid w:val="001D5C55"/>
    <w:rsid w:val="001E4AAF"/>
    <w:rsid w:val="00220E02"/>
    <w:rsid w:val="0024252A"/>
    <w:rsid w:val="00247765"/>
    <w:rsid w:val="002478CB"/>
    <w:rsid w:val="00274060"/>
    <w:rsid w:val="002D29C0"/>
    <w:rsid w:val="002D73E1"/>
    <w:rsid w:val="00347053"/>
    <w:rsid w:val="003C1F4B"/>
    <w:rsid w:val="003D4359"/>
    <w:rsid w:val="003F7278"/>
    <w:rsid w:val="00403713"/>
    <w:rsid w:val="004449D7"/>
    <w:rsid w:val="0048019C"/>
    <w:rsid w:val="00493261"/>
    <w:rsid w:val="004C6157"/>
    <w:rsid w:val="004D0E81"/>
    <w:rsid w:val="004E0D45"/>
    <w:rsid w:val="00541510"/>
    <w:rsid w:val="005618BF"/>
    <w:rsid w:val="00577ABD"/>
    <w:rsid w:val="00583C7F"/>
    <w:rsid w:val="005870EF"/>
    <w:rsid w:val="00597900"/>
    <w:rsid w:val="005F162A"/>
    <w:rsid w:val="005F68EC"/>
    <w:rsid w:val="00607D2B"/>
    <w:rsid w:val="006614C1"/>
    <w:rsid w:val="00682628"/>
    <w:rsid w:val="00695CED"/>
    <w:rsid w:val="006A3DF3"/>
    <w:rsid w:val="006F1F32"/>
    <w:rsid w:val="007229FB"/>
    <w:rsid w:val="00745597"/>
    <w:rsid w:val="00776ED2"/>
    <w:rsid w:val="0078666D"/>
    <w:rsid w:val="00793F02"/>
    <w:rsid w:val="007C1067"/>
    <w:rsid w:val="007C2530"/>
    <w:rsid w:val="007D332D"/>
    <w:rsid w:val="007D64E3"/>
    <w:rsid w:val="008162DD"/>
    <w:rsid w:val="0083164C"/>
    <w:rsid w:val="00847EDC"/>
    <w:rsid w:val="008757E2"/>
    <w:rsid w:val="00885394"/>
    <w:rsid w:val="008A46F3"/>
    <w:rsid w:val="008D4EF3"/>
    <w:rsid w:val="008D6F36"/>
    <w:rsid w:val="00920114"/>
    <w:rsid w:val="009324C2"/>
    <w:rsid w:val="00940C0C"/>
    <w:rsid w:val="009760DF"/>
    <w:rsid w:val="00A22DF8"/>
    <w:rsid w:val="00A4744F"/>
    <w:rsid w:val="00AA0DE3"/>
    <w:rsid w:val="00AB2845"/>
    <w:rsid w:val="00AD69D6"/>
    <w:rsid w:val="00AF42C8"/>
    <w:rsid w:val="00B12EDD"/>
    <w:rsid w:val="00B5352B"/>
    <w:rsid w:val="00B6499D"/>
    <w:rsid w:val="00B74DB6"/>
    <w:rsid w:val="00BB3C2C"/>
    <w:rsid w:val="00BD5DB3"/>
    <w:rsid w:val="00BE28A5"/>
    <w:rsid w:val="00C31118"/>
    <w:rsid w:val="00C74056"/>
    <w:rsid w:val="00CF74E3"/>
    <w:rsid w:val="00D221B7"/>
    <w:rsid w:val="00D354D6"/>
    <w:rsid w:val="00D400A6"/>
    <w:rsid w:val="00D515F9"/>
    <w:rsid w:val="00D55232"/>
    <w:rsid w:val="00D82033"/>
    <w:rsid w:val="00DA6CA7"/>
    <w:rsid w:val="00E07789"/>
    <w:rsid w:val="00E10BD7"/>
    <w:rsid w:val="00E164C5"/>
    <w:rsid w:val="00E27363"/>
    <w:rsid w:val="00E5650F"/>
    <w:rsid w:val="00E5697F"/>
    <w:rsid w:val="00E639C7"/>
    <w:rsid w:val="00E714AC"/>
    <w:rsid w:val="00E902D0"/>
    <w:rsid w:val="00EC7215"/>
    <w:rsid w:val="00F62F58"/>
    <w:rsid w:val="00F7756B"/>
    <w:rsid w:val="00F87AA8"/>
    <w:rsid w:val="00FA4911"/>
    <w:rsid w:val="00FC505B"/>
    <w:rsid w:val="00FD08E6"/>
    <w:rsid w:val="00FF30D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4252A"/>
    <w:rPr>
      <w:color w:val="808080"/>
    </w:rPr>
  </w:style>
  <w:style w:type="paragraph" w:customStyle="1" w:styleId="1482F197BCE048888648166FD7FEFB0E">
    <w:name w:val="1482F197BCE048888648166FD7FEFB0E"/>
    <w:rsid w:val="00AB2845"/>
  </w:style>
  <w:style w:type="paragraph" w:customStyle="1" w:styleId="6D79A8E3764F41C283FC14530DB2FCFE">
    <w:name w:val="6D79A8E3764F41C283FC14530DB2FCFE"/>
    <w:rsid w:val="002D73E1"/>
  </w:style>
  <w:style w:type="paragraph" w:customStyle="1" w:styleId="BC0E2A957C5C4CAD8EC3010F7373EB77">
    <w:name w:val="BC0E2A957C5C4CAD8EC3010F7373EB77"/>
    <w:rsid w:val="002D73E1"/>
  </w:style>
  <w:style w:type="paragraph" w:customStyle="1" w:styleId="956F324797F6427EADE2056F17EFAAFB">
    <w:name w:val="956F324797F6427EADE2056F17EFAAFB"/>
    <w:rsid w:val="0024252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374848-AE13-4C41-A709-59E25DCA91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3</Pages>
  <Words>40437</Words>
  <Characters>254760</Characters>
  <Application>Microsoft Office Word</Application>
  <DocSecurity>0</DocSecurity>
  <Lines>2123</Lines>
  <Paragraphs>589</Paragraphs>
  <ScaleCrop>false</ScaleCrop>
  <HeadingPairs>
    <vt:vector size="2" baseType="variant">
      <vt:variant>
        <vt:lpstr>Titel</vt:lpstr>
      </vt:variant>
      <vt:variant>
        <vt:i4>1</vt:i4>
      </vt:variant>
    </vt:vector>
  </HeadingPairs>
  <TitlesOfParts>
    <vt:vector size="1" baseType="lpstr">
      <vt:lpstr/>
    </vt:vector>
  </TitlesOfParts>
  <Company>Hahn-Schickard-Gesellschaft für angewandte Forschung</Company>
  <LinksUpToDate>false</LinksUpToDate>
  <CharactersWithSpaces>294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tecker</dc:creator>
  <cp:keywords/>
  <dc:description/>
  <cp:lastModifiedBy>Nick Stecker</cp:lastModifiedBy>
  <cp:revision>4</cp:revision>
  <cp:lastPrinted>2022-01-25T13:28:00Z</cp:lastPrinted>
  <dcterms:created xsi:type="dcterms:W3CDTF">2022-02-23T13:18:00Z</dcterms:created>
  <dcterms:modified xsi:type="dcterms:W3CDTF">2022-02-23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0">
    <vt:lpwstr>c9f99510-bda1-4bdd-bf54-e23feaea5bc2</vt:lpwstr>
  </property>
  <property fmtid="{D5CDD505-2E9C-101B-9397-08002B2CF9AE}" pid="4" name="CitaviDocumentProperty_8">
    <vt:lpwstr>D:\Dokumente\Citavi 6\Projects\Thesis\Thesis.ctv6</vt:lpwstr>
  </property>
  <property fmtid="{D5CDD505-2E9C-101B-9397-08002B2CF9AE}" pid="5" name="CitaviDocumentProperty_6">
    <vt:lpwstr>False</vt:lpwstr>
  </property>
  <property fmtid="{D5CDD505-2E9C-101B-9397-08002B2CF9AE}" pid="6" name="CitaviDocumentProperty_1">
    <vt:lpwstr>6.3.0.0</vt:lpwstr>
  </property>
</Properties>
</file>